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0205EF" w14:textId="77777777" w:rsidR="008C7ACD" w:rsidRDefault="1B9BA494" w:rsidP="005904C1">
      <w:pPr>
        <w:pStyle w:val="Heading1"/>
      </w:pPr>
      <w:bookmarkStart w:id="0" w:name="_xn3tlzqnm80e" w:colFirst="0" w:colLast="0"/>
      <w:bookmarkEnd w:id="0"/>
      <w:r>
        <w:t>Background</w:t>
      </w:r>
    </w:p>
    <w:p w14:paraId="26AA84CE" w14:textId="070F7815" w:rsidR="008C7ACD" w:rsidRPr="004E5506" w:rsidRDefault="002E199D" w:rsidP="004E5506">
      <w:r w:rsidRPr="004E5506">
        <w:t>Each milliliter of seawater contains hundreds of thousands to millions of bacteria</w:t>
      </w:r>
      <w:r w:rsidR="0098731C" w:rsidRPr="004E5506">
        <w:fldChar w:fldCharType="begin"/>
      </w:r>
      <w:r w:rsidR="00DD0B45">
        <w:instrText xml:space="preserve"> ADDIN ZOTERO_ITEM CSL_CITATION {"citationID":"a1cgr1mprkg","properties":{"formattedCitation":"\\super [1]\\nosupersub{}","plainCitation":"[1]","noteIndex":0},"citationItems":[{"id":7094,"uris":["http://zotero.org/users/158097/items/KDAYBQHY"],"uri":["http://zotero.org/users/158097/items/KDAYBQHY"],"itemData":{"id":7094,"type":"article-journal","abstract":"In order to investigate the factors controlling viral abundance, 22 lakes In Quebec were surveyed. We measured viral and bacterial abundance, bacterial production, chlorophyll a, total phosphorus and DOC (dissolved organic carbon) concentrations. Regression models built with these data were compared to models based on literature data, which to date have been collected largely from marine sites Positive empirical relationships were found between viral abundance and (1)chlorophyll a concentrations, (2)bacterial abundances, (3)bacterial production, and (4) total phosphorus concentration. There was little to no trend in the virus-to-bacteria ratio with increasing trophy. Analysis of covariance revealed significant differences between relations in marine and freshwater systems. The virusto-bacteria ratio was significantly higher in freshwater (mode = 22.5) than marine environments (mode = 2.51, and there were significantly more bacteria per unit chlorophyll in our freshwater samples. We suggest that this difference is related to the increased dependence of freshwater bacteria on allochthonous material relative to marine systems, a s well a s the increased relative importance of photosynthetic cyanobacteria in lakes.","container-title":"Marine Ecology Progress Series","DOI":"10.3354/meps121217","ISSN":"0171-8630, 1616-1599","language":"en","page":"217-226","source":"Crossref","title":"Viral abundance in aquatic systems:a comparison between marine and fresh waters","title-short":"Viral abundance in aquatic systems","volume":"121","author":[{"family":"Maranger","given":"R"},{"family":"Bird","given":"Df"}],"issued":{"date-parts":[["1995"]]}}}],"schema":"https://github.com/citation-style-language/schema/raw/master/csl-citation.json"} </w:instrText>
      </w:r>
      <w:r w:rsidR="0098731C" w:rsidRPr="004E5506">
        <w:fldChar w:fldCharType="separate"/>
      </w:r>
      <w:r w:rsidR="00E259D7" w:rsidRPr="00E259D7">
        <w:rPr>
          <w:szCs w:val="24"/>
          <w:vertAlign w:val="superscript"/>
        </w:rPr>
        <w:t>[1]</w:t>
      </w:r>
      <w:r w:rsidR="0098731C" w:rsidRPr="004E5506">
        <w:fldChar w:fldCharType="end"/>
      </w:r>
      <w:r w:rsidRPr="004E5506">
        <w:t xml:space="preserve"> that perform metabolic processes that drive and are </w:t>
      </w:r>
      <w:r w:rsidR="00B44385">
        <w:t>shaped by</w:t>
      </w:r>
      <w:r w:rsidRPr="004E5506">
        <w:t xml:space="preserve"> regional ocean chemistry</w:t>
      </w:r>
      <w:r w:rsidR="004E5506" w:rsidRPr="004E5506">
        <w:t>.</w:t>
      </w:r>
      <w:r w:rsidR="00BD3E04" w:rsidRPr="004E5506">
        <w:fldChar w:fldCharType="begin"/>
      </w:r>
      <w:r w:rsidR="00DD0B45">
        <w:instrText xml:space="preserve"> ADDIN ZOTERO_ITEM CSL_CITATION {"citationID":"a2jqvd3n610","properties":{"formattedCitation":"\\super [2,3]\\nosupersub{}","plainCitation":"[2,3]","noteIndex":0},"citationItems":[{"id":7293,"uris":["http://zotero.org/users/158097/items/RJFT2AKW"],"uri":["http://zotero.org/users/158097/items/RJFT2AKW"],"itemData":{"id":7293,"type":"article-journal","abstract":"Changes in oceanic primary production, linked to changes in the network of global biogeochemical cycles, have profoundly influenced the geochemistry of Earth for over 3 billion years. In the contemporary ocean, photosynthetic carbon fixation by marine phytoplankton leads to formation of </w:instrText>
      </w:r>
      <w:r w:rsidR="00DD0B45">
        <w:rPr>
          <w:rFonts w:ascii="Cambria Math" w:hAnsi="Cambria Math" w:cs="Cambria Math"/>
        </w:rPr>
        <w:instrText>∼</w:instrText>
      </w:r>
      <w:r w:rsidR="00DD0B45">
        <w:instrText xml:space="preserve">45 gigatons of organic carbon per annum, of which 16 gigatons are exported to the ocean interior. Changes in the magnitude of total and export production can strongly influence atmospheric CO2 levels (and hence climate) on geological time scales, as well as set upper bounds for sustainable fisheries harvest. The two fluxes are critically dependent on geophysical processes that determine mixed-layer depth, nutrient fluxes to and within the ocean, and food-web structure. Because the average turnover time of phytoplankton carbon in the ocean is on the order of a week or less, total and export production are extremely sensitive to external forcing and consequently are seldom in steady state. Elucidating the biogeochemical controls and feedbacks on primary production is essential to understanding how oceanic biota responded to and affected natural climatic variability in the geological past, and will respond to anthropogenically influenced changes in coming decades. One of the most crucial feedbacks results from changes in radiative forcing on the hydrological cycle, which influences the aeolian iron flux and, in turn, affects nitrogen fixation and primary production in the oceans.","container-title":"Science","DOI":"10.1126/science.281.5374.200","ISSN":"0036-8075, 1095-9203","issue":"5374","language":"en","note":"PMID: 9660741","page":"200-206","source":"science.sciencemag.org","title":"Biogeochemical Controls and Feedbacks on Ocean Primary Production","volume":"281","author":[{"family":"Falkowski","given":"Paul G."},{"family":"Barber","given":"Richard T."},{"family":"Smetacek","given":"Victor"}],"issued":{"date-parts":[["1998",7,10]]}}},{"id":1042,"uris":["http://zotero.org/users/158097/items/RB4T3HCM"],"uri":["http://zotero.org/users/158097/items/RB4T3HCM"],"itemData":{"id":1042,"type":"article-journal","abstract":"Virtually all nonequilibrium electron transfers on Earth are driven by a set of nanobiological machines composed largely of multimeric protein complexes associated with a small number of prosthetic groups. These machines evolved exclusively in microbes early in our planet's history yet, despite their antiquity, are highly conserved. Hence, although there is enormous genetic diversity in nature, there remains a relatively stable set of core genes coding for the major redox reactions essential for life and biogeochemical cycles. These genes created and coevolved with biogeochemical cycles and were passed from microbe to microbe primarily by horizontal gene transfer. A major challenge in the coming decades is to understand how these machines evolved, how they work, and the processes that control their activity on both molecular and planetary scales.","container-title":"Science","DOI":"10.1126/science.1153213","ISSN":"0036-8075, 1095-9203","issue":"5879","journalAbbreviation":"Science","language":"en","note":"PMID: 18497287","page":"1034-1039","source":"www.sciencemag.org.libproxy.usc.edu","title":"The Microbial Engines That Drive Earth's Biogeochemical Cycles","volume":"320","author":[{"family":"Falkowski","given":"Paul G."},{"family":"Fenchel","given":"Tom"},{"family":"Delong","given":"Edward F."}],"issued":{"date-parts":[["2008",5,23]]}}}],"schema":"https://github.com/citation-style-language/schema/raw/master/csl-citation.json"} </w:instrText>
      </w:r>
      <w:r w:rsidR="00BD3E04" w:rsidRPr="004E5506">
        <w:fldChar w:fldCharType="separate"/>
      </w:r>
      <w:r w:rsidR="00E259D7" w:rsidRPr="00E259D7">
        <w:rPr>
          <w:szCs w:val="24"/>
          <w:vertAlign w:val="superscript"/>
        </w:rPr>
        <w:t>[2,3]</w:t>
      </w:r>
      <w:r w:rsidR="00BD3E04" w:rsidRPr="004E5506">
        <w:fldChar w:fldCharType="end"/>
      </w:r>
      <w:r w:rsidR="001E0189" w:rsidRPr="004E5506">
        <w:t xml:space="preserve"> </w:t>
      </w:r>
      <w:r w:rsidRPr="004E5506">
        <w:t>Of particular importance to this diversity are suspended and sinking particles, known as microaggregates (&lt;500 um) and marine snow (&gt;= 500um)</w:t>
      </w:r>
      <w:r w:rsidR="004E5506" w:rsidRPr="004E5506">
        <w:t>,</w:t>
      </w:r>
      <w:r w:rsidR="00BD3E04" w:rsidRPr="004E5506">
        <w:fldChar w:fldCharType="begin"/>
      </w:r>
      <w:r w:rsidR="00DD0B45">
        <w:instrText xml:space="preserve"> ADDIN ZOTERO_ITEM CSL_CITATION {"citationID":"akckkie9s4","properties":{"formattedCitation":"\\super [4]\\nosupersub{}","plainCitation":"[4]","noteIndex":0},"citationItems":[{"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schema":"https://github.com/citation-style-language/schema/raw/master/csl-citation.json"} </w:instrText>
      </w:r>
      <w:r w:rsidR="00BD3E04" w:rsidRPr="004E5506">
        <w:fldChar w:fldCharType="separate"/>
      </w:r>
      <w:r w:rsidR="00E259D7" w:rsidRPr="00E259D7">
        <w:rPr>
          <w:szCs w:val="24"/>
          <w:vertAlign w:val="superscript"/>
        </w:rPr>
        <w:t>[4]</w:t>
      </w:r>
      <w:r w:rsidR="00BD3E04" w:rsidRPr="004E5506">
        <w:fldChar w:fldCharType="end"/>
      </w:r>
      <w:r w:rsidRPr="004E5506">
        <w:t xml:space="preserve"> which are comprised of aggregates of dead phytoplankton, fecal pellets from zooplankton, lithogenic particles</w:t>
      </w:r>
      <w:r w:rsidR="00B44385">
        <w:t>, and other components</w:t>
      </w:r>
      <w:r w:rsidR="00D14215" w:rsidRPr="004E5506">
        <w:t>.</w:t>
      </w:r>
      <w:r w:rsidR="00BD3E04" w:rsidRPr="004E5506">
        <w:fldChar w:fldCharType="begin"/>
      </w:r>
      <w:r w:rsidR="00DD0B45">
        <w:instrText xml:space="preserve"> ADDIN ZOTERO_ITEM CSL_CITATION {"citationID":"a2p19jakd1e","properties":{"formattedCitation":"\\super [5,6]\\nosupersub{}","plainCitation":"[5,6]","noteIndex":0},"citationItems":[{"id":444,"uris":["http://zotero.org/users/158097/items/7HXS843J"],"uri":["http://zotero.org/users/158097/items/7HXS843J"],"itemData":{"id":444,"type":"article-journal","abstract":"Macroscopic aggregates of detritus, living organisms and inorganic matter known as marine snow, have significance in the ocean both as unique, partially isolated microenvironments and as transport agents: much of surface-derived matter in the ocean fluxes to the ocean interior and the sea floor as marine snow. As microhabitats, marine snow aggregates contain enriched microbial communities and chemical gradients within which processes of photosynthesis, decomposition, and nutrient regeneration occur at highly elevated levels. Microbial communities associated with marine snow undergo complex successional changes on time scales of hours to days which significantly alter the chemical and biological properties of the particles. Marine snow can be produced either de novo by living plants and animals especially as mucus feeding webs of zooplankton, or by the biologically-enhanced physical aggregation of smaller particles. By the latter pathway, microaggregates, phytoplankton, fecal pellets, organic debris and clay-mineral particles collide by differential settlement or physical shear and adhere by the action of various, biologically-generated, organic compounds. Diatom flocculation is a poorly understood source of marine snow of potential global significance. Rates of snow production and breakdown are not known but are critical to predicting flux and to understanding biological community structure and transformations of matter and energy in the water column. The greatest challenge to the study of marine snow at present is the development of appropriate technology to measure abundances and characteristics of aggregates in situ.","container-title":"Progress in Oceanography","DOI":"10.1016/0079-6611(88)90053-5","ISSN":"0079-6611","issue":"1","journalAbbreviation":"Progress in Oceanography","page":"41-82","source":"ScienceDirect","title":"Characteristics, dynamics and significance of marine snow","volume":"20","author":[{"family":"Alldredge","given":"Alice L."},{"family":"Silver","given":"Mary W."}],"issued":{"date-parts":[["1988"]]}}},{"id":7272,"uris":["http://zotero.org/users/158097/items/R7L24EAY"],"uri":["http://zotero.org/users/158097/items/R7L24EAY"],"itemData":{"id":7272,"type":"article-journal","abstract":"As part of the VERTIGO program, we collected and analyzed sinking particles using tethered and neutrally buoyant sediment traps at three depths in the oceanic mesopelagic zone and at two biogeochemically contrasting sites (N. Central Pacific at ALOHA; N. Pacific Western Subarctic Gyre at K2). This effort represented the first large-scale use of neutrally buoyant traps and represents a significant step forward in the study of the marine biological pump. In this paper, we present the results of mass, macronutrient, biominerals and phytoplankton pigment determinations made on these samples.\n\nThe impact of a variety of potential collection biases were examined, including those from in-trap particle degradation, zooplankton swimmers and poisons. Though these factors have been observed to affect results in other programs, we found them to have relatively little impact on measured fluxes in this study. There was evidence, however, that the neutrally buoyant traps performed better than the tethered traps in terms of flux accuracy during one deployment, possibly because of improved large particle collection efficiency.\n\nFluxes of material exhibited three different patterns through the mesopelagic: increasing, decreasing and constant with depth. Decreasing fluxes with depth were observed for all biogenic material formed in the euphotic zone. The attenuation of flux with depth was not the same for all components, however, with phytoplankton pigments exhibiting the greatest degradation with depth and particulate inorganic carbon the least. Organic carbon and nitrogen showed a very high correlation in these samples, with little evidence of different attenuation length scales. Increasing fluxes with depth were observed for particulate Ba at both sites and Al at K2. The increases in Ba are attributed to the formation of barite in degrading particles, while increasing Al at K2 was the result of lateral inputs from a continental shelf/slope. Constant fluxes with depth were observed for Al at ALOHA, where fluxes appeared to be in steady state with atmospheric dust deposition.\n\nThe mesopelagic zone at K2 was observed to attenuate particle flux less than at ALOHA, and with a higher POC/PIC (“rain”) ratio. These two factors combine to imply that the Subarctic province had a much more efficient biological pump than had the subtropical gyre during our occupations. This could be the result of either faster sinking particles, generated from grazing by large zooplankton, or inherently slower particle degradation rates.","collection-title":"Understanding the Ocean's Biological Pump:results from VERTIGO","container-title":"Deep Sea Research Part II: Topical Studies in Oceanography","DOI":"10.1016/j.dsr2.2008.04.011","ISSN":"0967-0645","issue":"14–15","journalAbbreviation":"Deep Sea Research Part II: Topical Studies in Oceanography","page":"1540-1563","source":"ScienceDirect","title":"The flux of bio- and lithogenic material associated with sinking particles in the mesopelagic “twilight zone” of the northwest and North Central Pacific Ocean","volume":"55","author":[{"family":"Lamborg","given":"C. H."},{"family":"Buesseler","given":"K. O."},{"family":"Valdes","given":"J."},{"family":"Bertrand","given":"C. H."},{"family":"Bidigare","given":"R."},{"family":"Manganini","given":"S."},{"family":"Pike","given":"S."},{"family":"Steinberg","given":"D."},{"family":"Trull","given":"T."},{"family":"Wilson","given":"S."}],"issued":{"date-parts":[["2008",7]]}}}],"schema":"https://github.com/citation-style-language/schema/raw/master/csl-citation.json"} </w:instrText>
      </w:r>
      <w:r w:rsidR="00BD3E04" w:rsidRPr="004E5506">
        <w:fldChar w:fldCharType="separate"/>
      </w:r>
      <w:r w:rsidR="00E259D7" w:rsidRPr="00E259D7">
        <w:rPr>
          <w:szCs w:val="24"/>
          <w:vertAlign w:val="superscript"/>
        </w:rPr>
        <w:t>[5,6]</w:t>
      </w:r>
      <w:r w:rsidR="00BD3E04" w:rsidRPr="004E5506">
        <w:fldChar w:fldCharType="end"/>
      </w:r>
      <w:r w:rsidRPr="004E5506">
        <w:t xml:space="preserve"> Describing the interaction between particles and microorganisms is </w:t>
      </w:r>
      <w:r w:rsidR="00184EE5">
        <w:t>important</w:t>
      </w:r>
      <w:r w:rsidRPr="004E5506">
        <w:t xml:space="preserve"> for four reasons: (1) an organism's </w:t>
      </w:r>
      <w:r w:rsidRPr="00EC5D47">
        <w:rPr>
          <w:b/>
        </w:rPr>
        <w:t>habitat</w:t>
      </w:r>
      <w:r w:rsidRPr="004E5506">
        <w:t xml:space="preserve"> is a critical component of its ecology, (2) heterogeneous habitats promote microbial </w:t>
      </w:r>
      <w:r w:rsidRPr="00EC5D47">
        <w:rPr>
          <w:b/>
        </w:rPr>
        <w:t>diversity</w:t>
      </w:r>
      <w:r w:rsidR="004E5506" w:rsidRPr="004E5506">
        <w:t>,</w:t>
      </w:r>
      <w:r w:rsidRPr="004E5506">
        <w:t xml:space="preserve"> (3) particles </w:t>
      </w:r>
      <w:r w:rsidRPr="00EC5D47">
        <w:rPr>
          <w:b/>
        </w:rPr>
        <w:t>transport</w:t>
      </w:r>
      <w:r w:rsidRPr="004E5506">
        <w:t xml:space="preserve"> microorganisms between different macroscale environments and (4) particle-bacteria interactions are likely to respond to environmental </w:t>
      </w:r>
      <w:r w:rsidRPr="00EC5D47">
        <w:rPr>
          <w:b/>
        </w:rPr>
        <w:t>change</w:t>
      </w:r>
      <w:r w:rsidRPr="004E5506">
        <w:t>.</w:t>
      </w:r>
    </w:p>
    <w:p w14:paraId="76B5AAA6" w14:textId="4373CB8E" w:rsidR="008C7ACD" w:rsidRDefault="002E199D" w:rsidP="004E5506">
      <w:r>
        <w:rPr>
          <w:b/>
        </w:rPr>
        <w:t>Habitat:</w:t>
      </w:r>
      <w:r>
        <w:t xml:space="preserve"> A fundamental aspect of any microorganism’</w:t>
      </w:r>
      <w:r w:rsidR="004E5506">
        <w:t>s</w:t>
      </w:r>
      <w:r w:rsidR="00C011CE">
        <w:t xml:space="preserve"> </w:t>
      </w:r>
      <w:r>
        <w:t>ecological niche is where it lives and when it can be found there</w:t>
      </w:r>
      <w:r w:rsidR="00D14215">
        <w:t>.</w:t>
      </w:r>
      <w:r w:rsidR="00BD3E04">
        <w:fldChar w:fldCharType="begin"/>
      </w:r>
      <w:r w:rsidR="00DD0B45">
        <w:instrText xml:space="preserve"> ADDIN ZOTERO_ITEM CSL_CITATION {"citationID":"anjc5al1bg","properties":{"formattedCitation":"\\super [7]\\nosupersub{}","plainCitation":"[7]","noteIndex":0},"citationItems":[{"id":7100,"uris":["http://zotero.org/users/158097/items/WJQJUFS9"],"uri":["http://zotero.org/users/158097/items/WJQJUFS9"],"itemData":{"id":7100,"type":"book","abstract":"Biogeography may be defined simply as the study of the geographical distribution of organisms, but this simple defmition hides the great complexity of the subject. Biogeography transcends classical subject areas and involves a range of scientific disciplines that includes geogra phy, geology and biology. Not surprisingly, therefore, it means rather different things to different people. Historically, the study of biogeogra phy has been concentrated into compartments at separate points along a spatio-temporal gradient. At one end of the gradient, ecological biogeography is concerned with ecological processes occurring over short temporal and small spatial scales, whilst at the other end, historical biogeography is concerned with evolutionary processes over millions of years on a large, often global scale. Between these end points lies a third major compartment concerned with the profound effects of Pleistocene glaciations and how these have affected the distribution of recent organisms. Within each of these compartments along the scale gradient, a large number of theories, hypotheses and models have been proposed in an attempt to explain the present and past biotic distribution patterns. To a large extent, these compartments of the subject have been non-interactive, which is understandable from the different interests and backgrounds of the various researchers. Nevertheless, the distribu tions of organisms across the globe cannot be fully understood without a knowledge of the full spectrum of ecological and historical processes. There are no degrees in biogeography and today' s biogeographers are primarily born out of some other discipline.","ISBN":"978-94-009-0435-4","language":"en","note":"Google-Books-ID: bvP1CAAAQBAJ","number-of-pages":"578","publisher":"Springer Science &amp; Business Media","source":"Google Books","title":"Analytical Biogeography: An Integrated Approach to the Study of Animal and Plant Distributions","title-short":"Analytical Biogeography","author":[{"family":"Myers","given":"A. A."},{"family":"Giller","given":"P."}],"issued":{"date-parts":[["2013",12,11]]}}}],"schema":"https://github.com/citation-style-language/schema/raw/master/csl-citation.json"} </w:instrText>
      </w:r>
      <w:r w:rsidR="00BD3E04">
        <w:fldChar w:fldCharType="separate"/>
      </w:r>
      <w:r w:rsidR="00E259D7" w:rsidRPr="00E259D7">
        <w:rPr>
          <w:szCs w:val="24"/>
          <w:vertAlign w:val="superscript"/>
        </w:rPr>
        <w:t>[7]</w:t>
      </w:r>
      <w:r w:rsidR="00BD3E04">
        <w:fldChar w:fldCharType="end"/>
      </w:r>
      <w:r>
        <w:t xml:space="preserve"> Global microbial diversity surveys have explored these questions at macroscopic scales</w:t>
      </w:r>
      <w:r w:rsidR="00BD3E04">
        <w:fldChar w:fldCharType="begin"/>
      </w:r>
      <w:r w:rsidR="00DD0B45">
        <w:instrText xml:space="preserve"> ADDIN ZOTERO_ITEM CSL_CITATION {"citationID":"asuk9kon9h","properties":{"formattedCitation":"\\super [8\\uc0\\u8211{}10]\\nosupersub{}","plainCitation":"[8–10]","noteIndex":0},"citationItems":[{"id":462,"uris":["http://zotero.org/users/158097/items/89HA456B"],"uri":["http://zotero.org/users/158097/items/89HA456B"],"itemData":{"id":462,"type":"article-journal","container-title":"PLoS Biology","DOI":"10.1371/journal.pbio.0050077","ISSN":"1544-9173","issue":"3","journalAbbreviation":"Plos Biol","page":"e77","source":"CrossRef","title":"The Sorcerer II Global Ocean Sampling Expedition: Northwest Atlantic through Eastern Tropical Pacific","title-short":"The Sorcerer II Global Ocean Sampling Expedition","volume":"5","author":[{"family":"Rusch","given":"Douglas B."},{"family":"Halpern","given":"Aaron L."},{"family":"Sutton","given":"Granger"},{"family":"Heidelberg","given":"Karla B."},{"family":"Williamson","given":"Shannon"},{"family":"Yooseph","given":"Shibu"},{"family":"Wu","given":"Dongying"},{"family":"Eisen","given":"Jonathan A."},{"family":"Hoffman","given":"Jeff M."},{"family":"Remington","given":"Karin"},{"family":"Beeson","given":"Karen"},{"family":"Tran","given":"Bao"},{"family":"Smith","given":"Hamilton"},{"family":"Baden-Tillson","given":"Holly"},{"family":"Stewart","given":"Clare"},{"family":"Thorpe","given":"Joyce"},{"family":"Freeman","given":"Jason"},{"family":"Andrews-Pfannkoch","given":"Cynthia"},{"family":"Venter","given":"Joseph E."},{"family":"Li","given":"Kelvin"},{"family":"Kravitz","given":"Saul"},{"family":"Heidelberg","given":"John F."},{"family":"Utterback","given":"Terry"},{"family":"Rogers","given":"Yu-Hui"},{"family":"Falcón","given":"Luisa I."},{"family":"Souza","given":"Valeria"},{"family":"Bonilla-Rosso","given":"Germán"},{"family":"Eguiarte","given":"Luis E."},{"family":"Karl","given":"David M."},{"family":"Sathyendranath","given":"Shubha"},{"family":"Platt","given":"Trevor"},{"family":"Bermingham","given":"Eldredge"},{"family":"Gallardo","given":"Victor"},{"family":"Tamayo-Castillo","given":"Giselle"},{"family":"Ferrari","given":"Michael R."},{"family":"Strausberg","given":"Robert L."},{"family":"Nealson","given":"Kenneth"},{"family":"Friedman","given":"Robert"},{"family":"Frazier","given":"Marvin"},{"family":"Venter","given":"J. Craig"}],"issued":{"date-parts":[["2007"]]}}},{"id":944,"uris":["http://zotero.org/users/158097/items/NJFKV5ZD"],"uri":["http://zotero.org/users/158097/items/NJFKV5ZD"],"itemData":{"id":944,"type":"article-journal","container-title":"Science","DOI":"10.1126/science.aac5605","ISSN":"0036-8075, 1095-9203","issue":"6237","journalAbbreviation":"Science","language":"en","page":"873-873","source":"www.sciencemag.org","title":"Tara Oceans studies plankton at planetary scale","volume":"348","author":[{"family":"Bork","given":"P."},{"family":"Bowler","given":"C."},{"family":"Vargas","given":"C.","dropping-particle":"de"},{"family":"Gorsky","given":"G."},{"family":"Karsenti","given":"E."},{"family":"Wincker","given":"P."}],"issued":{"date-parts":[["2015",5,22]]}}},{"id":7554,"uris":["http://zotero.org/users/158097/items/CLJ9W5CH"],"uri":["http://zotero.org/users/158097/items/CLJ9W5CH"],"itemData":{"id":7554,"type":"article-journal","container-title":"Limnology and Oceanography Bulletin","DOI":"10.1002/lob.10008","ISSN":"1539-6088","issue":"1","language":"en","note":"_eprint: https://aslopubs.onlinelibrary.wiley.com/doi/pdf/10.1002/lob.10008","page":"11-14","source":"Wiley Online Library","title":"Seafaring in the 21St Century: The Malaspina 2010 Circumnavigation Expedition","title-short":"Seafaring in the 21St Century","volume":"24","author":[{"family":"Duarte","given":"Carlos M."}],"issued":{"date-parts":[["2015"]]}}}],"schema":"https://github.com/citation-style-language/schema/raw/master/csl-citation.json"} </w:instrText>
      </w:r>
      <w:r w:rsidR="00BD3E04">
        <w:fldChar w:fldCharType="separate"/>
      </w:r>
      <w:r w:rsidR="00E259D7" w:rsidRPr="00E259D7">
        <w:rPr>
          <w:szCs w:val="24"/>
          <w:vertAlign w:val="superscript"/>
        </w:rPr>
        <w:t>[8–10]</w:t>
      </w:r>
      <w:r w:rsidR="00BD3E04">
        <w:fldChar w:fldCharType="end"/>
      </w:r>
      <w:r>
        <w:t xml:space="preserve"> and inform</w:t>
      </w:r>
      <w:r w:rsidR="00EC5D47">
        <w:t xml:space="preserve"> us</w:t>
      </w:r>
      <w:r w:rsidR="00073799">
        <w:t xml:space="preserve"> </w:t>
      </w:r>
      <w:r>
        <w:t>about the drivers of biogeographic patterns.</w:t>
      </w:r>
      <w:r w:rsidR="00481AFE">
        <w:t xml:space="preserve"> </w:t>
      </w:r>
      <w:r w:rsidR="00073799">
        <w:t>Microorganisms are very small</w:t>
      </w:r>
      <w:r w:rsidR="00073799">
        <w:fldChar w:fldCharType="begin"/>
      </w:r>
      <w:r w:rsidR="00073799">
        <w:instrText xml:space="preserve"> ADDIN ZOTERO_ITEM CSL_CITATION {"citationID":"d8g1dLQk","properties":{"formattedCitation":"\\super [11]\\nosupersub{}","plainCitation":"[11]","noteIndex":0},"citationItems":[{"id":8596,"uris":["http://zotero.org/users/158097/items/7MULBXXM"],"uri":["http://zotero.org/users/158097/items/7MULBXXM"],"itemData":{"id":8596,"type":"book","language":"en","note":"Google-Books-ID: qcQzAQAAMAAJ","number-of-pages":"718","publisher":"translator","source":"Google Books","title":"The Select Works of Anthony Van Leeuwenhoek: Containing His Microscopical Discoveries in Many of the Works of Nature","title-short":"The Select Works of Anthony Van Leeuwenhoek","author":[{"family":"Leeuwenhoek","given":"Antoni","dropping-particle":"van"}],"issued":{"date-parts":[["1800"]]}}}],"schema":"https://github.com/citation-style-language/schema/raw/master/csl-citation.json"} </w:instrText>
      </w:r>
      <w:r w:rsidR="00073799">
        <w:fldChar w:fldCharType="separate"/>
      </w:r>
      <w:r w:rsidR="00073799" w:rsidRPr="00073799">
        <w:rPr>
          <w:szCs w:val="24"/>
          <w:vertAlign w:val="superscript"/>
        </w:rPr>
        <w:t>[11]</w:t>
      </w:r>
      <w:r w:rsidR="00073799">
        <w:fldChar w:fldCharType="end"/>
      </w:r>
      <w:r w:rsidR="00073799">
        <w:t xml:space="preserve"> and so to</w:t>
      </w:r>
      <w:r w:rsidR="00481AFE">
        <w:t xml:space="preserve"> understand microorganisms and their habitats we </w:t>
      </w:r>
      <w:r w:rsidR="004B13A8">
        <w:t>must</w:t>
      </w:r>
      <w:r w:rsidR="00481AFE">
        <w:t xml:space="preserve"> think of habitats </w:t>
      </w:r>
      <w:r w:rsidR="00481AFE" w:rsidRPr="004B13A8">
        <w:t>on a microscopic scale.</w:t>
      </w:r>
      <w:r w:rsidR="005F709B" w:rsidRPr="004B13A8">
        <w:fldChar w:fldCharType="begin"/>
      </w:r>
      <w:r w:rsidR="00073799">
        <w:instrText xml:space="preserve"> ADDIN ZOTERO_ITEM CSL_CITATION {"citationID":"9gdpdjuk","properties":{"formattedCitation":"\\super [12]\\nosupersub{}","plainCitation":"[12]","noteIndex":0},"citationItems":[{"id":1146,"uris":["http://zotero.org/users/158097/items/U4RFMSG5"],"uri":["http://zotero.org/users/158097/items/U4RFMSG5"],"itemData":{"id":1146,"type":"article-journal","container-title":"Science","DOI":"10.1126/science.280.5364.694","issue":"5364","page":"694 -696","source":"Highwire 2.0","title":"Microbial Control of Oceanic Carbon Flux: The Plot Thickens","title-short":"Microbial Control of Oceanic Carbon Flux","volume":"280","author":[{"family":"Azam","given":"Farooq"}],"issued":{"date-parts":[["1998",5,1]]}}}],"schema":"https://github.com/citation-style-language/schema/raw/master/csl-citation.json"} </w:instrText>
      </w:r>
      <w:r w:rsidR="005F709B" w:rsidRPr="004B13A8">
        <w:fldChar w:fldCharType="separate"/>
      </w:r>
      <w:r w:rsidR="00073799" w:rsidRPr="00073799">
        <w:rPr>
          <w:szCs w:val="24"/>
          <w:vertAlign w:val="superscript"/>
        </w:rPr>
        <w:t>[12]</w:t>
      </w:r>
      <w:r w:rsidR="005F709B" w:rsidRPr="004B13A8">
        <w:fldChar w:fldCharType="end"/>
      </w:r>
      <w:r>
        <w:t xml:space="preserve"> However, by ignoring particulate microenvironments, most spatiotemporal datasets do not </w:t>
      </w:r>
      <w:r w:rsidR="004E5506">
        <w:t xml:space="preserve">truly </w:t>
      </w:r>
      <w:r>
        <w:t>resolve where microbial species live.</w:t>
      </w:r>
    </w:p>
    <w:p w14:paraId="32609E03" w14:textId="5760B3E0" w:rsidR="008C7ACD" w:rsidRDefault="002E199D" w:rsidP="004E5506">
      <w:r>
        <w:t>Particles provide microorganisms with energy, nutrients, and attachment surfaces</w:t>
      </w:r>
      <w:r w:rsidR="00D14215">
        <w:t>.</w:t>
      </w:r>
      <w:r w:rsidR="00BD3E04">
        <w:fldChar w:fldCharType="begin"/>
      </w:r>
      <w:r w:rsidR="00073799">
        <w:instrText xml:space="preserve"> ADDIN ZOTERO_ITEM CSL_CITATION {"citationID":"a1or79bvqj1","properties":{"formattedCitation":"\\super [13]\\nosupersub{}","plainCitation":"[13]","noteIndex":0},"citationItems":[{"id":6660,"uris":["http://zotero.org/users/158097/items/9C8EH2TT"],"uri":["http://zotero.org/users/158097/items/9C8EH2TT"],"itemData":{"id":6660,"type":"article-journal","abstract":"Scanning electron microscopy observations ofin situ suspended marine and freshwater particles show diverse but similar modes of bacterial and fungal attachment. A survey of Sierra Nevada mountain lakes and pelagic and near-shore waters in the Pacific Ocean indicates that attachment is most noticeable in the near-surface waters where fresh dissolved and particulate input of carbon from phytoplankton and elevated temperatures favor microbial growth. The most common modes of attachment are: adhesive stalk formation, growth on adhesive webs, attachment by the use of pili-like appendages and slimy capsular secretions, and molecular or chemical sorption without the use of visualized structural appendages. Attached microbial growth is accelerated when particulate substrates are supplied, even when they are not rich in organic nutrients. This is the case in the Lake Tahoe basin, where microflora attached to eroded silts can significantly modify the organic carbon and nutrient content of such minerogenous particles.","container-title":"Microbial Ecology","DOI":"10.1007/BF02010382","ISSN":"1432-184X","issue":"1","journalAbbreviation":"Microb Ecol","language":"en","page":"73-83","source":"Springer Link","title":"Microbial attachment to particles in marine and freshwater ecosystems","volume":"2","author":[{"family":"Paerl","given":"Hans W."}],"issued":{"date-parts":[["1975",3,1]]}}}],"schema":"https://github.com/citation-style-language/schema/raw/master/csl-citation.json"} </w:instrText>
      </w:r>
      <w:r w:rsidR="00BD3E04">
        <w:fldChar w:fldCharType="separate"/>
      </w:r>
      <w:r w:rsidR="00073799" w:rsidRPr="00073799">
        <w:rPr>
          <w:szCs w:val="24"/>
          <w:vertAlign w:val="superscript"/>
        </w:rPr>
        <w:t>[13]</w:t>
      </w:r>
      <w:r w:rsidR="00BD3E04">
        <w:fldChar w:fldCharType="end"/>
      </w:r>
      <w:r>
        <w:t xml:space="preserve"> Microbes, in turn, use extracellular enzymes to degrade and shrink particles</w:t>
      </w:r>
      <w:r w:rsidR="00D14215">
        <w:t>,</w:t>
      </w:r>
      <w:r w:rsidR="00BD3E04">
        <w:fldChar w:fldCharType="begin"/>
      </w:r>
      <w:r w:rsidR="00073799">
        <w:instrText xml:space="preserve"> ADDIN ZOTERO_ITEM CSL_CITATION {"citationID":"a2756gu0r50","properties":{"formattedCitation":"\\super [4,14\\uc0\\u8211{}16]\\nosupersub{}","plainCitation":"[4,14–16]","noteIndex":0},"citationItems":[{"id":6657,"uris":["http://zotero.org/users/158097/items/WP7YGKQ8"],"uri":["http://zotero.org/users/158097/items/WP7YGKQ8"],"itemData":{"id":6657,"type":"article-journal","abstract":"Despite the importance of hydrolytic activities by bacterial extracellular enzymes (EE) in the temperate ocean, little is known about the role of extracellular enzymatic activity (EEA) in determining the fate of particulate organic matter (POM) in polar seas. To explore the issue further, we measured various chemical and bacterial parameters in the near-0°C waters of the North Water during the months of May and July of 1998. Seawater (SW) samples were collected by Niskin bottle at the depth of the chlorophyll fluorescence maximum (8–90m), while samples of sinking particles and aggregates were collected in short-term (0.5–1.2d), unpoisoned, floating sediment traps deployed at depths typically below the mixed layer (50–136m). Samples were analyzed for POC, PON, and abundance of total and actively respiring bacteria. They were also incubated with fluorescently tagged substrate analogs to measure potential maximal rates of three classes of EE (leucine-aminopeptidase, chitobiase, and β-glucosidase) at –1°C. The percentage of actively respiring bacteria was always higher in sediment trap samples than in SW (medians of 38% and 24% versus 10% and 12% in May and July, respectively). Cell-specific rates of EEA were also higher in the trap samples and, for both sample types, similar to published rates from temperate waters. Rates of EEA when scaled to the abundance of actively respiring bacteria, however, did not differ between sample types, suggesting that the elevated EEA associated with sinking material is due to the greater abundance of metabolically active cells supported by such material and not due to enhanced enzyme expression in general, as suggested by previous studies. In this study, leucine-aminopeptidase activity was always much higher than the other classes of EEA, becoming even more dominant later in the season; it always correlated positively with the abundance of both total and actively respiring bacteria. Enzyme ratios indicating protease dominance corresponded with the seasonal increases in C/N ratios of both suspended and sinking POM. Overall the results suggest bacterial responses to seasonal changes in POM quality through differential expression of EE and an important role for proteases in influencing the nitrogen content of organic matter even at near-0° temperatures in this polynya.","collection-title":"The International North Water Polynya Study","container-title":"Deep Sea Research Part II: Topical Studies in Oceanography","DOI":"10.1016/S0967-0645(02)00186-8","ISSN":"0967-0645","issue":"22","journalAbbreviation":"Deep Sea Research Part II: Topical Studies in Oceanography","page":"5211-5225","source":"ScienceDirect","title":"Relationships between microbial extracellular enzymatic activity and suspended and sinking particulate organic matter: seasonal transformations in the North Water","title-short":"Relationships between microbial extracellular enzymatic activity and suspended and sinking particulate organic matter","volume":"49","author":[{"family":"Huston","given":"A. L"},{"family":"Deming","given":"J. W"}],"issued":{"date-parts":[["2002",1,1]]}}},{"id":465,"uris":["http://zotero.org/users/158097/items/8B6RKC3Q"],"uri":["http://zotero.org/users/158097/items/8B6RKC3Q"],"itemData":{"id":465,"type":"article-journal","abstract":"ABSTRACT: Macroscopic organic aggregates, which are &gt;500 μm and known as marine and lake snow, are important components in the turnover, decomposition and sinking flux of both organic and inorganic matter and elements in aquatic ecosystems. They are composed of various organic and inorganic materials depending largely on the given system and environmental conditions. The systems include the pelagic limnetic, the neritic and oceanic marine region, as well as shallow turbid environments, e.g. rivers, the littoral zone of lakes, estuaries and tidally affected coastal areas with intense turbulence and a high load of suspended matter. Aggregate abundance and size vary greatly among these systems. Macroaggregates are heavily colonized by bacteria and other heterotrophic microbes and greatly enriched in organic and inorganic nutrients as compared to the surrounding water. During the last 15 yr, many studies have been carried out to examine various aspects of the formation of aggregates, their microbial colonization and decomposition, nutrient recycling and their significance for the sinking flux. They have been identified as hot-spots of the microbial decomposition of organic matter. Further, microaggregates, which are &lt;5 to 500 μm in size and stained by different dyes, such as transparent exopolymer particles (TEP) and Coomassie blue-stained particles, have been discovered and shown also to be important in the formation and decomposition of macroaggregates. In this review we give an overview of the present state of the microbial ecology of macro- and microaggregates, including the mentioned points but highlighting in particular the recent findings on the bacterial colonization of aggregates using molecular tools, their microbial decomposition and mineralization, and the significance of protozoans and metazoans for the colonization and decomposition of macroaggregates. Today it is evident that not only the aggregates but also their surroundings are sites and hot-spots of microbial processes, with the plume of solutes leaking out of the aggregates and greatly extending the volume of the intense decomposition processes. This microheterogeneity has important implications for the spatial and temporal dynamics of the organic-matter field in aquatic ecosystems and for our understanding of how heterotrophic organisms are involved in the decomposition of organic matter. The significance of aggregate-associated microbial processes as key processes and also for the overall decomposition and flux of organic mattervaries greatly among the various systems, and is greatly affected by the total amount of suspended particulate matter. A conclusion from the presented studies and results is that the significance of bacteria for the formation and decomposition of aggregates appears to be much greater than previously estimated. For a better understanding of the functioning of aquatic ecosystems it is of great importance to include aggregate-associated processes in ecosystem modeling approaches.","container-title":"Aquatic Microbial Ecology","DOI":"10.3354/ame028175","issue":"2","journalAbbreviation":"Aquat Microb Ecol","page":"175-211","source":"Inter-Research Science Center","title":"Microbial ecology of organic aggregates in aquatic ecosystems","volume":"28","author":[{"family":"Simon","given":"Meinhard"},{"family":"Grossart","given":"HansPeter"},{"family":"Schweitzer","given":"Bernd"},{"family":"Ploug","given":"Helle"}],"issued":{"date-parts":[["2002",6,26]]}}},{"id":6656,"uris":["http://zotero.org/users/158097/items/946WB2KI"],"uri":["http://zotero.org/users/158097/items/946WB2KI"],"itemData":{"id":6656,"type":"article-journal","container-title":"Journal of Marine Research","DOI":"10.1357/002224014814901985","ISSN":"00222402, 15439542","issue":"3","language":"en","page":"183-218","source":"Crossref","title":"Group behavior among model bacteria influences particulate carbon remineralization depths","volume":"72","author":[{"family":"Mislan","given":"K. A. S."},{"family":"Stock","given":"Charles A."},{"family":"Dunne","given":"John P."},{"family":"Sarmiento","given":"Jorge L."}],"issued":{"date-parts":[["2014",5,1]]}}},{"id":6658,"uris":["http://zotero.org/users/158097/items/ZLNP8QT9"],"uri":["http://zotero.org/users/158097/items/ZLNP8QT9"],"itemData":{"id":6658,"type":"article-journal","abstract":"Particle-attached bacteria play a key ecosystem role by degrading complex organic materials in the ocean. Here, the authors use model marine microbial communities to show that community composition and interspecies interactions can significantly slowdown the rates of particle turnover in the environment.","container-title":"Nature Communications","DOI":"10.1038/s41467-018-05159-8","ISSN":"2041-1723","issue":"1","language":"En","page":"2743","source":"www-nature-com.proxy-um.researchport.umd.edu","title":"Microscale ecology regulates particulate organic matter turnover in model marine microbial communities","volume":"9","author":[{"family":"Enke","given":"Tim N."},{"family":"Leventhal","given":"Gabriel E."},{"family":"Metzger","given":"Matthew"},{"family":"Saavedra","given":"José T."},{"family":"Cordero","given":"Otto X."}],"issued":{"date-parts":[["2018",7,16]]}}}],"schema":"https://github.com/citation-style-language/schema/raw/master/csl-citation.json"} </w:instrText>
      </w:r>
      <w:r w:rsidR="00BD3E04">
        <w:fldChar w:fldCharType="separate"/>
      </w:r>
      <w:r w:rsidR="00073799" w:rsidRPr="00073799">
        <w:rPr>
          <w:szCs w:val="24"/>
          <w:vertAlign w:val="superscript"/>
        </w:rPr>
        <w:t>[4,14–16]</w:t>
      </w:r>
      <w:r w:rsidR="00BD3E04">
        <w:fldChar w:fldCharType="end"/>
      </w:r>
      <w:r>
        <w:t xml:space="preserve"> and secrete exopolysaccharides </w:t>
      </w:r>
      <w:r w:rsidR="00073799">
        <w:t>that cause</w:t>
      </w:r>
      <w:r>
        <w:t xml:space="preserve"> particle aggregation</w:t>
      </w:r>
      <w:r w:rsidR="00D14215">
        <w:t>.</w:t>
      </w:r>
      <w:r w:rsidR="00BD3E04">
        <w:fldChar w:fldCharType="begin"/>
      </w:r>
      <w:r w:rsidR="00073799">
        <w:instrText xml:space="preserve"> ADDIN ZOTERO_ITEM CSL_CITATION {"citationID":"a522mbi1dr","properties":{"formattedCitation":"\\super [17]\\nosupersub{}","plainCitation":"[17]","noteIndex":0},"citationItems":[{"id":6607,"uris":["http://zotero.org/users/158097/items/AN9GP42M"],"uri":["http://zotero.org/users/158097/items/AN9GP42M"],"itemData":{"id":6607,"type":"article-journal","abstract":"Abstract.  Exopolymeric substances (EPS) isolated from a pure culture of the marine bacterium Marinobacter sp. and the marine diatom Skeletonema costatum (axeni","container-title":"FEMS Microbiology Ecology","DOI":"10.1016/j.femsec.2004.12.013","ISSN":"0168-6496","issue":"2","journalAbbreviation":"FEMS Microbiol Ecol","language":"en","page":"255-264","source":"academic.oup.com","title":"Production of macroaggregates from dissolved exopolymeric substances (EPS) of bacterial and diatom origin","volume":"53","author":[{"family":"Bhaskar","given":"P. V."},{"family":"Grossart","given":"Hans-Peter"},{"family":"Bhosle","given":"N. B."},{"family":"Simon","given":"Meinhard"}],"issued":{"date-parts":[["2005",7,1]]}}}],"schema":"https://github.com/citation-style-language/schema/raw/master/csl-citation.json"} </w:instrText>
      </w:r>
      <w:r w:rsidR="00BD3E04">
        <w:fldChar w:fldCharType="separate"/>
      </w:r>
      <w:r w:rsidR="00073799" w:rsidRPr="00073799">
        <w:rPr>
          <w:szCs w:val="24"/>
          <w:vertAlign w:val="superscript"/>
        </w:rPr>
        <w:t>[17]</w:t>
      </w:r>
      <w:r w:rsidR="00BD3E04">
        <w:fldChar w:fldCharType="end"/>
      </w:r>
      <w:r>
        <w:t xml:space="preserve"> </w:t>
      </w:r>
      <w:r w:rsidR="00073799">
        <w:t>Some particles</w:t>
      </w:r>
      <w:r w:rsidR="00247BFC">
        <w:t>, especially large ones,</w:t>
      </w:r>
      <w:r>
        <w:t xml:space="preserve"> harbor anoxic environments in which unique microorganisms</w:t>
      </w:r>
      <w:r w:rsidR="00EC5D47">
        <w:t>,</w:t>
      </w:r>
      <w:r>
        <w:t xml:space="preserve"> and</w:t>
      </w:r>
      <w:r w:rsidR="00EC5D47">
        <w:t xml:space="preserve"> key</w:t>
      </w:r>
      <w:r>
        <w:t xml:space="preserve"> biogeochemical processes, such as</w:t>
      </w:r>
      <w:r w:rsidR="00EC5D47">
        <w:t xml:space="preserve"> anoxic</w:t>
      </w:r>
      <w:r>
        <w:t xml:space="preserve"> denitrification,</w:t>
      </w:r>
      <w:r w:rsidR="00EC5D47">
        <w:t xml:space="preserve"> </w:t>
      </w:r>
      <w:r>
        <w:t>can occur even in otherwise non-oxygen limited water</w:t>
      </w:r>
      <w:r w:rsidR="00D14215">
        <w:t>.</w:t>
      </w:r>
      <w:r w:rsidR="00BD3E04">
        <w:fldChar w:fldCharType="begin"/>
      </w:r>
      <w:r w:rsidR="00073799">
        <w:instrText xml:space="preserve"> ADDIN ZOTERO_ITEM CSL_CITATION {"citationID":"a1k6b2ialh4","properties":{"formattedCitation":"\\super [18\\uc0\\u8211{}21]\\nosupersub{}","plainCitation":"[18–21]","noteIndex":0},"citationItems":[{"id":1277,"uris":["http://zotero.org/users/158097/items/XC5U5QIF"],"uri":["http://zotero.org/users/158097/items/XC5U5QIF"],"itemData":{"id":1277,"type":"article-journal","abstract":"Our previously published research was one of the pioneering studies on the use of metagenomics to directly compare taxonomic and metabolic properties of aquatic microorganisms from different filter size-fractions. We compared size-fractionated water samples representing free-living and particle-attached communities from four diverse habitats in the Columbia River coastal margin, analyzing 12 metagenomes consisting of &gt;5 million sequence reads (&gt;1.6 Gbp). With predicted peptide and rRNA data we evaluated eukaryotic, bacterial and archaeal populations across size fractions and related their properties to attached and free-living lifestyles, and their potential roles in carbon and nutrient cycling. In this focused review, we expand our discussion on the use of high-throughput sequence data to relate microbial community structure and function to the origin, fate and transport of particulate organic matter (POM) in coastal margins. We additionally discuss the potential impact of the priming effect on organic matter cycling at the land-ocean interface, and build a case for the importance, in particle-rich estuaries and coastal margin waters, of microbial activities in low-oxygen microzones within particle interiors.","container-title":"Frontiers in Microbiology","DOI":"10.3389/fmicb.2014.00466","journalAbbreviation":"Front. Microbiol","page":"466","source":"Frontiers","title":"Metagenomic insights into particles and their associated microbiota in a coastal margin ecosystem","volume":"5","author":[{"family":"Simon","given":"Holly M."},{"family":"Smith","given":"Maria W."},{"family":"Herfort","given":"Lydie"}],"issued":{"date-parts":[["2014"]]}}},{"id":6628,"uris":["http://zotero.org/users/158097/items/JYI7CCV5"],"uri":["http://zotero.org/users/158097/items/JYI7CCV5"],"itemData":{"id":6628,"type":"article-journal","abstract":"In the world’s oceans, even relatively low oxygen levels inhibit anaerobic nitrogen cycling by free-living microbes. Sinking organic aggregates, however, might provide oxygen-depleted microbial hotspots in otherwise oxygenated surface waters. Here, we show that sinking diatom aggregates can host anaerobic nitrogen cycling at ambient oxygen levels well above the hypoxic threshold. Aggregates were produced from the ubiquitous diatom Skeletonema marinoi and the natural microbial community of seawater. Microsensor proﬁling through the center of sinking aggregates revealed internal anoxia at ambient 40% air saturation (</w:instrText>
      </w:r>
      <w:r w:rsidR="00073799">
        <w:rPr>
          <w:rFonts w:ascii="Cambria Math" w:hAnsi="Cambria Math" w:cs="Cambria Math"/>
        </w:rPr>
        <w:instrText>∼</w:instrText>
      </w:r>
      <w:r w:rsidR="00073799">
        <w:instrText xml:space="preserve">100 µmol O2 L−1) and below. Accordingly, anaerobic nitrate turnover inside the aggregates was evident within this range of ambient oxygen levels. In incubations with 15N-labeled nitrate, individual Skeletonema aggregates produced NO2− (up to 10.7 nmol N h−1 per aggregate), N2 (up to 7.1 nmol N h−1), NH4+ (up to 2.0 nmol N h−1), and N2O (up to 0.2 nmol N h−1). Intriguingly, nitrate stored inside the diatom cells served as an additional, internal nitrate source for dinitrogen production, which may partially uncouple anaerobic nitrate turnover by diatom aggregates from direct ambient nitrate supply. Sinking diatom aggregates can contribute directly to ﬁxed-nitrogen loss in low-oxygen environments in the ocean and vastly expand the ocean volume in which anaerobic nitrogen turnover is possible, despite relatively high ambient oxygen levels. Depending on the extent of intracellular nitrate consumption during the sinking process, diatom aggregates may also be involved in the long-distance export of nitrate to the deep ocean.","container-title":"Frontiers in Microbiology","DOI":"10.3389/fmicb.2016.00098","ISSN":"1664-302X","language":"en","source":"Crossref","title":"Anaerobic Nitrogen Turnover by Sinking Diatom Aggregates at Varying Ambient Oxygen Levels","URL":"http://journal.frontiersin.org/Article/10.3389/fmicb.2016.00098/abstract","volume":"7","author":[{"family":"Stief","given":"Peter"},{"family":"Kamp","given":"Anja"},{"family":"Thamdrup","given":"Bo"},{"family":"Glud","given":"Ronnie N."}],"accessed":{"date-parts":[["2019",7,31]]},"issued":{"date-parts":[["2016",2,5]]}}},{"id":6627,"uris":["http://zotero.org/users/158097/items/KDJXEDJ2"],"uri":["http://zotero.org/users/158097/items/KDJXEDJ2"],"itemData":{"id":6627,"type":"article-journal","container-title":"Frontiers in Marine Science","DOI":"10.3389/fmars.2017.00152","ISSN":"2296-7745","language":"en","source":"Crossref","title":"Fixed-Nitrogen Loss Associated with Sinking Zooplankton Carcasses in a Coastal Oxygen Minimum Zone (Golfo Dulce, Costa Rica)","URL":"http://journal.frontiersin.org/article/10.3389/fmars.2017.00152/full","volume":"4","author":[{"family":"Stief","given":"Peter"},{"family":"Lundgaard","given":"Ann Sofie B."},{"family":"Morales-Ramírez","given":"Álvaro"},{"family":"Thamdrup","given":"Bo"},{"family":"Glud","given":"Ronnie N."}],"accessed":{"date-parts":[["2019",7,31]]},"issued":{"date-parts":[["2017",5,23]]}}},{"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page":"263","source":"www.nature.com","title":"Global niche of marine anaerobic metabolisms expanded by particle microenvironments","volume":"11","author":[{"family":"Bianchi","given":"Daniele"},{"family":"Weber","given":"Thomas S."},{"family":"Kiko","given":"Rainer"},{"family":"Deutsch","given":"Curtis"}],"issued":{"date-parts":[["2018",4]]}}}],"schema":"https://github.com/citation-style-language/schema/raw/master/csl-citation.json"} </w:instrText>
      </w:r>
      <w:r w:rsidR="00BD3E04">
        <w:fldChar w:fldCharType="separate"/>
      </w:r>
      <w:r w:rsidR="00073799" w:rsidRPr="00073799">
        <w:rPr>
          <w:szCs w:val="24"/>
          <w:vertAlign w:val="superscript"/>
        </w:rPr>
        <w:t>[18–21]</w:t>
      </w:r>
      <w:r w:rsidR="00BD3E04">
        <w:fldChar w:fldCharType="end"/>
      </w:r>
    </w:p>
    <w:p w14:paraId="3F9AAEBC" w14:textId="7DD9552A" w:rsidR="008C7ACD" w:rsidRDefault="1B9BA494" w:rsidP="004E5506">
      <w:r>
        <w:t xml:space="preserve">Microorganisms face a tradeoff between metabolic flexibility and efficiency, with copiotrophs such as many </w:t>
      </w:r>
      <w:proofErr w:type="spellStart"/>
      <w:r>
        <w:t>roseobacteria</w:t>
      </w:r>
      <w:proofErr w:type="spellEnd"/>
      <w:r w:rsidR="002E199D">
        <w:fldChar w:fldCharType="begin"/>
      </w:r>
      <w:r w:rsidR="00073799">
        <w:instrText xml:space="preserve"> ADDIN ZOTERO_ITEM CSL_CITATION {"citationID":"a1nngsbl17l","properties":{"formattedCitation":"\\super [22,23]\\nosupersub{}","plainCitation":"[22,23]","noteIndex":0},"citationItems":[{"id":7551,"uris":["http://zotero.org/users/158097/items/E395S3DD"],"uri":["http://zotero.org/users/158097/items/E395S3DD"],"itemData":{"id":7551,"type":"article-journal","abstract":"The alphaproteobacterial Roseobacter clade (Rhodobacterales) is one of the most important global players in carbon and sulfur cycles of marine ecosystems. The remarkable metabolic versatility of this bacterial lineage provides access to diverse habitats and correlates with a multitude of extrachromosomal elements. Four non-homologous replication systems and additional subsets of individual compatibility groups ensure the stable maintenance of up to a dozen replicons representing up to one third of the bacterial genome. This complexity presents the challenge of successful partitioning of all low copy number replicons. Based on the phenomenon of plasmid incompatibility, we developed molecular tools for target-oriented plasmid curing and could generate customized mutants lacking hundreds of genes. This approach allows one to analyze the relevance of specific replicons including so-called chromids that are known as lifestyle determinants of bacteria. Chromids are extrachromosomal elements with a chromosome-like genetic imprint (codon usage, GC content) that are essential for competitive survival in the natural habitat, whereas classical dispensable plasmids exhibit a deviating codon usage and typically contain type IV secretion systems for conjugation. The impact of horizontal plasmid transfer is exemplified by the scattered occurrence of the characteristic aerobic anoxygenic photosynthesis among the Roseobacter clade and the recently reported transfer of the 45-kb photosynthesis gene cluster to extrachromosomal elements. Conjugative transmission may be the crucial driving force for rapid adaptations and hence the ecological prosperousness of this lineage of pink bacteria.","container-title":"Applied Microbiology and Biotechnology","DOI":"10.1007/s00253-013-4746-8","ISSN":"1432-0614","issue":"7","journalAbbreviation":"Appl Microbiol Biotechnol","language":"en","page":"2805-2815","source":"Springer Link","title":"Extrachromosomal, extraordinary and essential—the plasmids of the Roseobacter clade","volume":"97","author":[{"family":"Petersen","given":"Jörn"},{"family":"Frank","given":"Oliver"},{"family":"Göker","given":"Markus"},{"family":"Pradella","given":"Silke"}],"issued":{"date-parts":[["2013",4,1]]}}},{"id":7552,"uris":["http://zotero.org/users/158097/items/UBDRDG87"],"uri":["http://zotero.org/users/158097/items/UBDRDG87"],"itemData":{"id":7552,"type":"article-journal","abstract":"Roseobacter clade bacteria are ubiquitous in marine environments and now thought to be significant contributors to carbon and sulfur cycling. However, only a few strains of roseobacters have been isolated from the deep-sea water column and have not been thoroughly investigated. Here, we present the complete genomes of phylogentically closed related Thiobacimonas profunda JLT2016 and Pelagibaca abyssi JLT2014 isolated from deep-sea water of the Southeastern Pacific. The genome sequences showed that the two deep-sea roseobacters carry genes for versatile metabolisms with functional capabilities such as ribulose bisphosphate carboxylase-mediated carbon fixation and inorganic sulfur oxidation. Physiological and biochemical analysis showed that T. profunda JLT2016 was capable of autotrophy, heterotrophy, and mixotrophy accompanied by the production of exopolysaccharide. Heterotrophic carbon fixation via anaplerotic reactions contributed minimally to bacterial biomass. Comparative proteomics experiments showed a significantly up-regulated carbon fixation and inorganic sulfur oxidation associated proteins under chemolithotrophic conditions compared to heterotrophic conditions. Collectively, rosebacters show a high metabolic flexibility, suggesting a considerable capacity for adaptation to the marine environment.","container-title":"Scientific Reports","DOI":"10.1038/srep35528","ISSN":"2045-2322","issue":"1","language":"en","note":"number: 1\npublisher: Nature Publishing Group","page":"35528","source":"www.nature.com","title":"Genomic, physiologic, and proteomic insights into metabolic versatility in Roseobacter clade bacteria isolated from deep-sea water","volume":"6","author":[{"family":"Tang","given":"Kai"},{"family":"Yang","given":"Yujie"},{"family":"Lin","given":"Dan"},{"family":"Li","given":"Shuhui"},{"family":"Zhou","given":"Wenchu"},{"family":"Han","given":"Yu"},{"family":"Liu","given":"Keshao"},{"family":"Jiao","given":"Nianzhi"}],"issued":{"date-parts":[["2016",10,20]]}}}],"schema":"https://github.com/citation-style-language/schema/raw/master/csl-citation.json"} </w:instrText>
      </w:r>
      <w:r w:rsidR="002E199D">
        <w:fldChar w:fldCharType="separate"/>
      </w:r>
      <w:r w:rsidR="00073799" w:rsidRPr="00073799">
        <w:rPr>
          <w:szCs w:val="24"/>
          <w:vertAlign w:val="superscript"/>
        </w:rPr>
        <w:t>[22,23]</w:t>
      </w:r>
      <w:r w:rsidR="002E199D">
        <w:fldChar w:fldCharType="end"/>
      </w:r>
      <w:r>
        <w:t xml:space="preserve"> able to respond to localized concentrations of abundant nutrients, and oligotrophs such as SAR11 optimized for efficiency at the expense of adaptability.</w:t>
      </w:r>
      <w:r w:rsidR="002E199D">
        <w:fldChar w:fldCharType="begin"/>
      </w:r>
      <w:r w:rsidR="00073799">
        <w:instrText xml:space="preserve"> ADDIN ZOTERO_ITEM CSL_CITATION {"citationID":"a29460ktdc8","properties":{"formattedCitation":"\\super [24]\\nosupersub{}","plainCitation":"[24]","noteIndex":0},"citationItems":[{"id":1199,"uris":["http://zotero.org/users/158097/items/VECN9436"],"uri":["http://zotero.org/users/158097/items/VECN9436"],"itemData":{"id":1199,"type":"article-journal","abstract":"The SAR11 clade consists of very small, heterotrophic marine α-proteobacteria that are found throughout the oceans, where they account for about 25% of all microbial cells. Pelagibacter ubique, the first cultured member of this clade, has the smallest genome and encodes the smallest number of predicted open reading frames known for a free-living microorganism. In contrast to parasitic bacteria and archaea with small genomes, P. ubique has complete biosynthetic pathways for all 20 amino acids and all but a few cofactors. P. ubique has no pseudogenes, introns, transposons, extrachromosomal elements, or inteins; few paralogs; and the shortest intergenic spacers yet observed for any cell.","container-title":"Science","DOI":"10.1126/science.1114057","ISSN":"0036-8075, 1095-9203","issue":"5738","journalAbbreviation":"Science","language":"en","page":"1242-1245","source":"www.sciencemag.org","title":"Genome Streamlining in a Cosmopolitan Oceanic Bacterium","volume":"309","author":[{"family":"Giovannoni","given":"Stephen J."},{"family":"Tripp","given":"H. James"},{"family":"Givan","given":"Scott"},{"family":"Podar","given":"Mircea"},{"family":"Vergin","given":"Kevin L."},{"family":"Baptista","given":"Damon"},{"family":"Bibbs","given":"Lisa"},{"family":"Eads","given":"Jonathan"},{"family":"Richardson","given":"Toby H."},{"family":"Noordewier","given":"Michiel"},{"family":"Rappé","given":"Michael S."},{"family":"Short","given":"Jay M."},{"family":"Carrington","given":"James C."},{"family":"Mathur","given":"Eric J."}],"issued":{"date-parts":[["2005",8,19]]}}}],"schema":"https://github.com/citation-style-language/schema/raw/master/csl-citation.json"} </w:instrText>
      </w:r>
      <w:r w:rsidR="002E199D">
        <w:fldChar w:fldCharType="separate"/>
      </w:r>
      <w:r w:rsidR="00073799" w:rsidRPr="00073799">
        <w:rPr>
          <w:szCs w:val="24"/>
          <w:vertAlign w:val="superscript"/>
        </w:rPr>
        <w:t>[24]</w:t>
      </w:r>
      <w:r w:rsidR="002E199D">
        <w:fldChar w:fldCharType="end"/>
      </w:r>
      <w:r>
        <w:t xml:space="preserve"> Particle-attached bacteria may be more metabolically flexible than </w:t>
      </w:r>
      <w:r w:rsidR="00D22651">
        <w:t>free-living</w:t>
      </w:r>
      <w:r>
        <w:t xml:space="preserve"> ones</w:t>
      </w:r>
      <w:r w:rsidR="00DC0C41">
        <w:t>,</w:t>
      </w:r>
      <w:r w:rsidR="002E199D">
        <w:fldChar w:fldCharType="begin"/>
      </w:r>
      <w:r w:rsidR="00DC0C41">
        <w:instrText xml:space="preserve"> ADDIN ZOTERO_ITEM CSL_CITATION {"citationID":"2kQo3OCr","properties":{"formattedCitation":"\\super [25,26]\\nosupersub{}","plainCitation":"[25,26]","noteIndex":0},"citationItems":[{"id":7118,"uris":["http://zotero.org/users/158097/items/S36KZM7H"],"uri":["http://zotero.org/users/158097/items/S36KZM7H"],"itemData":{"id":7118,"type":"article-journal","abstract":"Members of the Bacteroidetes, formerly known as the Cytophaga-Flavobacteria-Bacteroides (CFB) phylum, are among the major taxa of marine heterotrophic bacterioplankton frequently found on macroscopic organic matter particles (marine snow). In addition, they have been shown to also represent a significant part of free-living microbial assemblages in nutrient-rich microenvironments. Their abundance and distribution pattern in combination with enzymatic activity studies has led to the notion that organisms of this group are specialists for degradation of high molecular weight compounds in both the dissolved and particulate fraction of the marine organic matter pool, implying a major role of Bacteroidetes in the marine carbon cycle. Despite their ecological importance, comprehensive molecular data on organisms of this group have been scarce so far. Here we report on the first whole genome analysis of a marine Bacteroidetes representative, ‘Gramella forsetii’ KT0803. Functional analysis of the predicted proteome disclosed several traits which in joint consideration suggest a clear adaptation of this marine Bacteroidetes representative to the degradation of high molecular weight organic matter, such as a substantial suite of genes encoding hydrolytic enzymes, a predicted preference for polymeric carbon sources and a distinct capability for surface adhesion.","container-title":"Environmental Microbiology","DOI":"10.1111/j.1462-2920.2006.01152.x","ISSN":"1462-2920","issue":"12","language":"en","note":"_eprint: https://sfamjournals.onlinelibrary.wiley.com/doi/pdf/10.1111/j.1462-2920.2006.01152.x","page":"2201-2213","source":"Wiley Online Library","title":"Whole genome analysis of the marine Bacteroidetes‘Gramella forsetii’ reveals adaptations to degradation of polymeric organic matter","volume":"8","author":[{"family":"Bauer","given":"Margarete"},{"family":"Kube","given":"Michael"},{"family":"Teeling","given":"Hanno"},{"family":"Richter","given":"Michael"},{"family":"Lombardot","given":"Thierry"},{"family":"Allers","given":"Elke"},{"family":"Würdemann","given":"Chris A."},{"family":"Quast","given":"Christian"},{"family":"Kuhl","given":"Heiner"},{"family":"Knaust","given":"Florian"},{"family":"Woebken","given":"Dagmar"},{"family":"Bischof","given":"Kerstin"},{"family":"Mussmann","given":"Marc"},{"family":"Choudhuri","given":"Jomuna V."},{"family":"Meyer","given":"Folker"},{"family":"Reinhardt","given":"Richard"},{"family":"Amann","given":"Rudolf I."},{"family":"Glöckner","given":"Frank Oliver"}],"issued":{"date-parts":[["2006"]]}}},{"id":7404,"uris":["http://zotero.org/users/158097/items/7L58QQ3T"],"uri":["http://zotero.org/users/158097/items/7L58QQ3T"],"itemData":{"id":7404,"type":"article-journal","abstract":"Understanding the principles that govern the assembly of microbial communities across earth’s biomes is a major challenge in modern microbial ecology. This pursuit is complicated by the difficulties of mapping functional roles and interactions onto communities with immense taxonomic diversity and of identifying the scale at which microbes interact [1]. To address this challenge, here, we focused on the bacterial communities that colonize and degrade particulate organic matter in the ocean [2, 3, 4]. We show that the assembly of these communities can be simplified as a linear combination of functional modules. Using synthetic polysaccharide particles immersed in natural bacterioplankton assemblages [1, 5], we showed that successional particle colonization dynamics are driven by the interaction of two types of modules: a first type made of narrowly specialized primary degraders, whose dynamics are controlled by particle polysaccharide composition, and a second type containing substrate-independent taxa whose dynamics are controlled by interspecific interactions—in particular, cross-feeding via organic acids, amino acids, and other metabolic byproducts. We show that, as a consequence of this trophic structure, communities can assemble modularly—i.e., by a simple sum of substrate-specific primary degrader modules, one for each complex polysaccharide in the particle, connected to a single broad-niche range consumer module. Consistent with this model, a linear combination of the communities on single-polysaccharide particles accurately predicts community composition on mixed-polysaccharide particles. Our results suggest that the assembly of heterotrophic communities that degrade complex organic materials follows simple design principles that could be exploited to engineer heterotrophic microbiomes.","container-title":"Current Biology","DOI":"10.1016/j.cub.2019.03.047","ISSN":"0960-9822","issue":"9","journalAbbreviation":"Current Biology","language":"en","page":"1528-1535.e6","source":"ScienceDirect","title":"Modular Assembly of Polysaccharide-Degrading Marine Microbial Communities","volume":"29","author":[{"family":"Enke","given":"Tim N."},{"family":"Datta","given":"Manoshi S."},{"family":"Schwartzman","given":"Julia"},{"family":"Cermak","given":"Nathan"},{"family":"Schmitz","given":"Désirée"},{"family":"Barrere","given":"Julien"},{"family":"Pascual-García","given":"Alberto"},{"family":"Cordero","given":"Otto X."}],"issued":{"date-parts":[["2019",5,6]]}}}],"schema":"https://github.com/citation-style-language/schema/raw/master/csl-citation.json"} </w:instrText>
      </w:r>
      <w:r w:rsidR="002E199D">
        <w:fldChar w:fldCharType="separate"/>
      </w:r>
      <w:r w:rsidR="00DC0C41" w:rsidRPr="00DC0C41">
        <w:rPr>
          <w:szCs w:val="24"/>
          <w:vertAlign w:val="superscript"/>
        </w:rPr>
        <w:t>[25,26]</w:t>
      </w:r>
      <w:r w:rsidR="002E199D">
        <w:fldChar w:fldCharType="end"/>
      </w:r>
      <w:r w:rsidR="00DC0C41">
        <w:t xml:space="preserve"> perhaps because particles harbor different sets of abundant nutrient and energy sources, all of which are utilized by a similar </w:t>
      </w:r>
      <w:r w:rsidR="008E573E">
        <w:t>community</w:t>
      </w:r>
      <w:r w:rsidR="00DC0C41">
        <w:t xml:space="preserve"> of organisms.</w:t>
      </w:r>
      <w:r>
        <w:t xml:space="preserve"> Microbes also face a trade-off between the ability to grow fast when conditions permit, and slower growth but the ability to survive and grow on less abundant substrates.</w:t>
      </w:r>
      <w:r w:rsidR="002E199D">
        <w:fldChar w:fldCharType="begin"/>
      </w:r>
      <w:r w:rsidR="00DC0C41">
        <w:instrText xml:space="preserve"> ADDIN ZOTERO_ITEM CSL_CITATION {"citationID":"a2cdu9194sk","properties":{"formattedCitation":"\\super [27,28]\\nosupersub{}","plainCitation":"[27,28]","noteIndex":0},"citationItems":[{"id":7108,"uris":["http://zotero.org/users/158097/items/3SGFJ9GE"],"uri":["http://zotero.org/users/158097/items/3SGFJ9GE"],"itemData":{"id":7108,"type":"article-journal","abstract":"Bacterial growth efficiency (BGE) is the proportion of assimilated carbon that is converted into biomass and reflects the balance between growth and energetic demands. Often measured as an aggregate property of the community, BGE is highly variable within and across ecosystems. To understand this variation, we first identified how species identity and resource type affect BGE using 20 bacterial isolates belonging to the phylum Proteobacteria that were enriched from north temperate lakes. Using a trait-based approach that incorporated genomic and phenotypic information, we characterized the metabolism of each isolate and tested for predicted trade-offs between growth rate and efficiency. A substantial amount of variation in BGE could be explained at broad (i.e., order, 20%) and fine (i.e., strain, 58%) taxonomic levels. While resource type was a relatively weak predictor across species, it explained &gt;60% of the variation in BGE within a given species. A metabolic trade-off (between maximum growth rate and efficiency) and genomic features revealed that BGE may be a species-specific metabolic property. Our study suggests that genomic and phylogenetic information may help predict aggregate microbial community functions like BGE and the fate of carbon in ecosystems.","container-title":"Environmental Microbiology","DOI":"10.1111/1462-2920.15120","ISSN":"1462-2920","issue":"n/a","language":"en","note":"_eprint: https://onlinelibrary.wiley.com/doi/pdf/10.1111/1462-2920.15120","source":"Wiley Online Library","title":"Trait-based approach to bacterial growth efficiency","URL":"http://sfamjournals.onlinelibrary.wiley.com/doi/abs/10.1111/1462-2920.15120","volume":"n/a","author":[{"family":"Muscarella","given":"Mario E."},{"family":"Howey","given":"Xia Meng"},{"family":"Lennon","given":"Jay T."}],"accessed":{"date-parts":[["2020",7,24]]}}},{"id":1304,"uris":["http://zotero.org/users/158097/items/Z69BNHPG"],"uri":["http://zotero.org/users/158097/items/Z69BNHPG"],"itemData":{"id":1304,"type":"article-journal","abstract":"The natural habitats of microbes are typically spatially structured with limited resources, so opportunities for unconstrained, balanced growth are rare. In these habitats, selection should favor microbes that are able to use resources most efficiently, that is, microbes that produce the most progeny per unit of resource consumed. On the basis of this assertion, we propose that selection for efficiency is a primary driver of the composition of microbial communities. In this article, we review how the quality and quantity of resources influence the efficiency of heterotrophic growth. A conceptual model proposing innate differences in growth efficiency between oligotrophic and copiotrophic microbes is also provided. We conclude that elucidation of the mechanisms underlying efficient growth will enhance our understanding of the selective pressures shaping microbes and will improve our capacity to manage microbial communities effectively.","container-title":"The ISME Journal","DOI":"10.1038/ismej.2014.235","ISSN":"1751-7362","journalAbbreviation":"ISME J","language":"en","note":"tex.ids: rollerPhysiologyEcologicalImplications2015a\nnumber: 7\npublisher: Nature Publishing Group","source":"www.nature.com","title":"The physiology and ecological implications of efficient growth","URL":"http://www.nature.com/ismej/journal/vaop/ncurrent/full/ismej2014235a.html","author":[{"family":"Roller","given":"Benjamin RK"},{"family":"Schmidt","given":"Thomas M."}],"accessed":{"date-parts":[["2015",6,4]]},"issued":{"date-parts":[["2015",1,9]]}}}],"schema":"https://github.com/citation-style-language/schema/raw/master/csl-citation.json"} </w:instrText>
      </w:r>
      <w:r w:rsidR="002E199D">
        <w:fldChar w:fldCharType="separate"/>
      </w:r>
      <w:r w:rsidR="00DC0C41" w:rsidRPr="00DC0C41">
        <w:rPr>
          <w:szCs w:val="24"/>
          <w:vertAlign w:val="superscript"/>
        </w:rPr>
        <w:t>[27,28]</w:t>
      </w:r>
      <w:r w:rsidR="002E199D">
        <w:fldChar w:fldCharType="end"/>
      </w:r>
      <w:r>
        <w:t xml:space="preserve"> While oligotrophic environments have been characterized as favoring more efficient organisms,</w:t>
      </w:r>
      <w:r w:rsidR="002E199D">
        <w:fldChar w:fldCharType="begin"/>
      </w:r>
      <w:r w:rsidR="00DC0C41">
        <w:instrText xml:space="preserve"> ADDIN ZOTERO_ITEM CSL_CITATION {"citationID":"a2nkj0advhl","properties":{"formattedCitation":"\\super [29]\\nosupersub{}","plainCitation":"[29]","noteIndex":0},"citationItems":[{"id":672,"uris":["http://zotero.org/users/158097/items/EE94WIMV"],"uri":["http://zotero.org/users/158097/items/EE94WIMV"],"itemData":{"id":672,"type":"article-journal","abstract":"Advances in next-generation sequencing technologies are providing longer nucleotide sequence reads that contain more information about phylogenetic relationships. We sought to use this information to understand the evolution and ecology of bacterioplankton at our long-term study site in the Western Sargasso Sea. A bioinformatics pipeline called PhyloAssigner was developed to align pyrosequencing reads to a reference multiple sequence alignment of 16S ribosomal RNA (rRNA) genes and assign them phylogenetic positions in a reference tree using a maximum likelihood algorithm. Here, we used this pipeline to investigate the ecologically important SAR11 clade of Alphaproteobacteria. A combined set of 2.7 million pyrosequencing reads from the 16S rRNA V1-V2 regions, representing 9 years at the Bermuda Atlantic Time-series Study (BATS) site, was quality checked and parsed into a comprehensive bacterial tree, yielding 929 036 Alphaproteobacteria reads. Phylogenetic structure within the SAR11 clade was linked to seasonally recurring spatiotemporal patterns. This analysis resolved four new SAR11 ecotypes in addition to five others that had been described previously at BATS. The data support a conclusion reached previously that the SAR11 clade diversified by subdivision of niche space in the ocean water column, but the new data reveal a more complex pattern in which deep branches of the clade diversified repeatedly across depth strata and seasonal regimes. The new data also revealed the presence of an unrecognized clade of Alphaproteobacteria, here named SMA-1 (Sargasso Mesopelagic Alphaproteobacteria, group 1), in the upper mesopelagic zone. The high-resolution phylogenetic analyses performed herein highlight significant, previously unknown, patterns of evolutionary diversification, within perhaps the most widely distributed heterotrophic marine bacterial clade, and strongly links to ecosystem regimes.","container-title":"The ISME journal","DOI":"10.1038/ismej.2013.32","ISSN":"1751-7370","issue":"7","journalAbbreviation":"ISME J","language":"eng","note":"PMID: 23466704","page":"1322-1332","source":"NCBI PubMed","title":"High-resolution SAR11 ecotype dynamics at the Bermuda Atlantic Time-series Study site by phylogenetic placement of pyrosequences","volume":"7","author":[{"family":"Vergin","given":"Kevin L"},{"family":"Beszteri","given":"Bánk"},{"family":"Monier","given":"Adam"},{"family":"Thrash","given":"J Cameron"},{"family":"Temperton","given":"Ben"},{"family":"Treusch","given":"Alexander H"},{"family":"Kilpert","given":"Fabian"},{"family":"Worden","given":"Alexandra Z"},{"family":"Giovannoni","given":"Stephen J"}],"issued":{"date-parts":[["2013",7]]}}}],"schema":"https://github.com/citation-style-language/schema/raw/master/csl-citation.json"} </w:instrText>
      </w:r>
      <w:r w:rsidR="002E199D">
        <w:fldChar w:fldCharType="separate"/>
      </w:r>
      <w:r w:rsidR="00DC0C41" w:rsidRPr="00DC0C41">
        <w:rPr>
          <w:szCs w:val="24"/>
          <w:vertAlign w:val="superscript"/>
        </w:rPr>
        <w:t>[29]</w:t>
      </w:r>
      <w:r w:rsidR="002E199D">
        <w:fldChar w:fldCharType="end"/>
      </w:r>
      <w:r>
        <w:t xml:space="preserve"> this tradeoff may favor faster growth on some particle classes. Lastly microbes face a disease</w:t>
      </w:r>
      <w:r w:rsidR="00B81A5A">
        <w:t xml:space="preserve"> </w:t>
      </w:r>
      <w:r>
        <w:t>and predation resistance vs growth tradeoff,</w:t>
      </w:r>
      <w:r w:rsidR="002E199D">
        <w:fldChar w:fldCharType="begin"/>
      </w:r>
      <w:r w:rsidR="00DC0C41">
        <w:instrText xml:space="preserve"> ADDIN ZOTERO_ITEM CSL_CITATION {"citationID":"a9b4dpu2er","properties":{"formattedCitation":"\\super [30,31]\\nosupersub{}","plainCitation":"[30,31]","noteIndex":0},"citationItems":[{"id":964,"uris":["http://zotero.org/users/158097/items/P7RV658Z"],"uri":["http://zotero.org/users/158097/items/P7RV658Z"],"itemData":{"id":964,"type":"article-journal","abstract":"Mechanisms controlling virus abundance and partitioning of loss of bacterial production between viral lysis and protozoan predation are discussed within the framework of an idealized Lotka-Volterra-type model. This combines nonselective protozoan predation with host-selective viral lysis of bacteria. The analysis leads to a reciprocal relationship between bacterial diversity and viruses, in which coexistence of competing bacterial species is ensured by the presence of viruses that \"kill the winner,\" whereas the differences in substrate affinity between the coexisting bacterial species determine viral abundance. The ability of the model to reproduce published observations, such as an approximate 1:10 ratio between bacterial and viral abundance, and the ability of viral lysis to account for 10-50% of bacterial loss are discussed.","container-title":"Limnology and Oceanography","ISSN":"0024-3590","issue":"6","journalAbbreviation":"Limnology and Oceanography","page":"1320-1328","source":"JSTOR","title":"Elements of a Theory for the Mechanisms Controlling Abundance, Diversity, and Biogeochemical Role of Lytic Bacterial Viruses in Aquatic Systems","volume":"45","author":[{"family":"Thingstad","given":"T. Frede"}],"issued":{"date-parts":[["2000",9,1]]}}},{"id":514,"uris":["http://zotero.org/users/158097/items/9WB4EEAE"],"uri":["http://zotero.org/users/158097/items/9WB4EEAE"],"itemData":{"id":514,"type":"article-journal","abstract":"Summary: A trade-off between strategies maximizing growth and minimizing losses appears to be a fundamental property of evolving biological entities existing in environments with limited resources. In the special case of unicellular planktonic organisms, the theoretical framework describing the trade-offs between competition and defense specialists is known as the “killing the winner” hypothesis (KtW). KtW describes how the availability of resources and the actions of predators (e.g., heterotrophic flagellates) and parasites (e.g., viruses) determine the composition and biogeochemical impact of such organisms. We extend KtW conceptually by introducing size- or shape-selective grazing of protozoans on prokaryotes into an idealized food web composed of prokaryotes, lytic viruses infecting prokaryotes, and protozoans. This results in a hierarchy analogous to a Russian doll, where KtW principles are at work on a lower level due to selective viral infection and on an upper level due to size- or shape-selective grazing by protozoans. Additionally, we critically discuss predictions and limitations of KtW in light of the recent literature, with particular focus on typically neglected aspects of KtW. Many aspects of KtW have been corroborated by in situ and experimental studies of isolates and natural communities. However, a thorough test of KtW is still hampered by current methodological limitations. In particular, the quantification of nutrient uptake rates of the competing prokaryotic populations and virus population-specific adsorption and decay rates appears to be the most daunting challenge for the years to come.","container-title":"Microbiology and Molecular Biology Reviews","DOI":"10.1128/MMBR.00034-09","ISSN":"1092-2172, 1098-5557","issue":"1","journalAbbreviation":"Microbiol. Mol. Biol. Rev.","language":"en","note":"PMID: 20197498","page":"42-57","source":"mmbr.asm.org.libproxy.usc.edu","title":"Trade-Offs between Competition and Defense Specialists among Unicellular Planktonic Organisms: the “Killing the Winner” Hypothesis Revisited","title-short":"Trade-Offs between Competition and Defense Specialists among Unicellular Planktonic Organisms","volume":"74","author":[{"family":"Winter","given":"Christian"},{"family":"Bouvier","given":"Thierry"},{"family":"Weinbauer","given":"Markus G."},{"family":"Thingstad","given":"T. Frede"}],"issued":{"date-parts":[["2010",3,1]]}}}],"schema":"https://github.com/citation-style-language/schema/raw/master/csl-citation.json"} </w:instrText>
      </w:r>
      <w:r w:rsidR="002E199D">
        <w:fldChar w:fldCharType="separate"/>
      </w:r>
      <w:r w:rsidR="00DC0C41" w:rsidRPr="00DC0C41">
        <w:rPr>
          <w:szCs w:val="24"/>
          <w:vertAlign w:val="superscript"/>
        </w:rPr>
        <w:t>[30,31]</w:t>
      </w:r>
      <w:r w:rsidR="002E199D">
        <w:fldChar w:fldCharType="end"/>
      </w:r>
      <w:r>
        <w:t xml:space="preserve"> which may also vary across particle microenvironments.</w:t>
      </w:r>
    </w:p>
    <w:p w14:paraId="2C2E2D60" w14:textId="736D5351" w:rsidR="008C7ACD" w:rsidRDefault="002E199D" w:rsidP="004E5506">
      <w:r>
        <w:rPr>
          <w:b/>
        </w:rPr>
        <w:t>Diversity:</w:t>
      </w:r>
      <w:r>
        <w:t xml:space="preserve"> There are thousands of microbial species-level groups in each liter of water</w:t>
      </w:r>
      <w:r w:rsidR="001079DA">
        <w:t>.</w:t>
      </w:r>
      <w:r w:rsidR="00291093">
        <w:fldChar w:fldCharType="begin"/>
      </w:r>
      <w:r w:rsidR="00DC0C41">
        <w:instrText xml:space="preserve"> ADDIN ZOTERO_ITEM CSL_CITATION {"citationID":"a148qcv01a8","properties":{"formattedCitation":"\\super [32,33]\\nosupersub{}","plainCitation":"[32,33]","noteIndex":0},"citationItems":[{"id":7597,"uris":["http://zotero.org/users/158097/items/AGZTZ96S"],"uri":["http://zotero.org/users/158097/items/AGZTZ96S"],"itemData":{"id":7597,"type":"article-journal","abstract":"Background Bacterial community composition in the marine environment differs from one geographical location to another. Reports that delineate the bacterial diversity of different marine samples from geographically similar location are limited. The present study aims to understand whether the bacterial community compositions from different marine samples harbour similar bacterial diversity since these are geographically related to each other. Methods and Principal Findings In the present study, 16S rRNA deep sequencing analysis targeting V3 region was performed using Illumina bar coded sequencing. A total of 22.44 million paired end reads were obtained from the metagenomic DNA of Marine sediment, Rhizosphere sediment, Seawater and the epibacterial DNA of Seaweed and Seagrass. Diversity index analysis revealed that Marine sediment has the highest bacterial diversity and the least bacterial diversity was observed in Rhizosphere sediment. Proteobacteria, Actinobacteria and Bacteroidetes were the dominant taxa present in all the marine samples. Nearly 62–71% of rare species were identified in all the samples and most of these rare species were unique to a particular sample. Further taxonomic assignment at the phylum and genus level revealed that the bacterial community compositions differ among the samples. Conclusion This is the first report that supports the fact that, bacterial community composition is specific for specific samples irrespective of its similar geographical location. Existence of specific bacterial community for each sample may drive overall difference in bacterial structural composition of each sample. Further studies like whole metagenomic sequencing will throw more insights to the key stone players and its interconnecting metabolic pathways. In addition, this is one of the very few reports that depicts the unexplored bacterial diversity of marine samples (Marine sediment, Rhizosphere sediment, Seawater) and the host associated marine samples (Seaweed and Seagrass) at higher depths from uncharacterised coastal region of Palk Bay, India using next generation sequencing technology.","container-title":"PLOS ONE","DOI":"10.1371/journal.pone.0076724","ISSN":"1932-6203","issue":"10","journalAbbreviation":"PLOS ONE","language":"en","note":"publisher: Public Library of Science","page":"e76724","source":"PLoS Journals","title":"Ultradeep 16S rRNA Sequencing Analysis of Geographically Similar but Diverse Unexplored Marine Samples Reveal Varied Bacterial Community Composition","volume":"8","author":[{"family":"Aravindraja","given":"Chairmandurai"},{"family":"Viszwapriya","given":"Dharmaprakash"},{"family":"Pandian","given":"Shunmugiah Karutha"}],"issued":{"date-parts":[["2013",10,22]]}}},{"id":7596,"uris":["http://zotero.org/users/158097/items/I73AFGAW"],"uri":["http://zotero.org/users/158097/items/I73AFGAW"],"itemData":{"id":7596,"type":"article-journal","abstract":"We investigated the bacterial community structure in surface waters along a 2500 km transect in the eastern Indian Ocean. Using high throughput sequencing of the 16S rRNA gene, we measured a significant latitudinal increase in bacterial richness from 800 to 1400 operational taxonomic units (OTUs) (42% increase; r2 = 0.65; p &lt; 0.001) from the tropical Timor Sea to the colder temperate waters. Total dissolved inorganic nitrogen, chlorophyll a, phytoplankton community structure, and primary productivity strongly correlated with bacterial richness (all p &lt; 0.01). Our data suggest that primary productivity drives greater bacterial richness. Because, N2-fixation accounts for up to 50% of new production in this region we tested whether higher N2-fixation rates are linked to a greater nifH diversity. The nifH diversity was dominated by heterotrophic Alphaproteobacteria, Betaproteobacteria, and Gammaproteobacteria. We did not find any mechanistic links between nifH amplicon data, bacterial richness, and primary productivity due to the overall low nifH evenness in this region.","container-title":"Limnology and Oceanography Letters","DOI":"10.1002/lol2.10058","ISSN":"2378-2242","issue":"1","language":"en","note":"_eprint: https://aslopubs.onlinelibrary.wiley.com/doi/pdf/10.1002/lol2.10058","page":"10-19","source":"Wiley Online Library","title":"Marine bacterial richness increases towards higher latitudes in the eastern Indian Ocean","volume":"3","author":[{"family":"Raes","given":"Eric J."},{"family":"Bodrossy","given":"Levente"},{"family":"Kamp","given":"Jodie","dropping-particle":"van de"},{"family":"Bissett","given":"Andrew"},{"family":"Waite","given":"Anya M."}],"issued":{"date-parts":[["2018"]]}}}],"schema":"https://github.com/citation-style-language/schema/raw/master/csl-citation.json"} </w:instrText>
      </w:r>
      <w:r w:rsidR="00291093">
        <w:fldChar w:fldCharType="separate"/>
      </w:r>
      <w:r w:rsidR="00DC0C41" w:rsidRPr="00DC0C41">
        <w:rPr>
          <w:szCs w:val="24"/>
          <w:vertAlign w:val="superscript"/>
        </w:rPr>
        <w:t>[32,33]</w:t>
      </w:r>
      <w:r w:rsidR="00291093">
        <w:fldChar w:fldCharType="end"/>
      </w:r>
      <w:r>
        <w:t xml:space="preserve"> The reasons for this diversity </w:t>
      </w:r>
      <w:r w:rsidR="001079DA">
        <w:t>have</w:t>
      </w:r>
      <w:r>
        <w:t xml:space="preserve"> been an important theme in microbial ecology</w:t>
      </w:r>
      <w:r w:rsidR="001079DA">
        <w:t>.</w:t>
      </w:r>
      <w:r w:rsidR="00291093">
        <w:fldChar w:fldCharType="begin"/>
      </w:r>
      <w:r w:rsidR="00DC0C41">
        <w:instrText xml:space="preserve"> ADDIN ZOTERO_ITEM CSL_CITATION {"citationID":"ag5vjlt235","properties":{"formattedCitation":"\\super [34,35]\\nosupersub{}","plainCitation":"[34,35]","noteIndex":0},"citationItems":[{"id":1052,"uris":["http://zotero.org/users/158097/items/RNFPD5W6"],"uri":["http://zotero.org/users/158097/items/RNFPD5W6"],"itemData":{"id":1052,"type":"article-journal","container-title":"The American Naturalist","DOI":"10.2307/2458386","ISSN":"0003-0147","issue":"882","journalAbbreviation":"The American Naturalist","note":"ArticleType: research-article / Full publication date: May - Jun., 1961 / Copyright © 1961 The University of Chicago","page":"137-145","source":"JSTOR","title":"The Paradox of the Plankton","volume":"95","author":[{"family":"Hutchinson","given":"G. E."}],"issued":{"date-parts":[["1961",5,1]]}}},{"id":7512,"uris":["http://zotero.org/users/158097/items/IMC4PVE6"],"uri":["http://zotero.org/users/158097/items/IMC4PVE6"],"itemData":{"id":7512,"type":"article-journal","abstract":"In plankton ecology, it is a fundamental question as to how a large number of competing phytoplankton species coexist in marine ecosystems under a seemingly-limited variety of resources. This ever-green question was first proposed by Hutchinson [Hutchinson, G.E., 1961. The paradox of the plankton. Am. Nat. 95, 137–145] as ‘the paradox of the plankton’. Starting from Hutchinson [Hutchinson, G.E., 1961. The paradox of the plankton. Am. Nat. 95, 137–145], over more than four decades several investigators have put forward varieties of mechanisms for the extreme diversity of phytoplankton species. In this article, within the boundary of our knowledge, we review the literature of the proposed solutions and give a brief overview of the mechanisms proposed so far. The proposed mechanisms that we discuss mainly include spatial and temporal heterogeneity in physical and biological environment, externally imposed or self-generated spatial segregation, horizontal mesoscale turbulence of ocean characterized by coherent vortices, oscillation and chaos generated by several internal and external causes, stable coexistence and compensatory dynamics under fluctuating temperature in resource competition, and finally the role of toxin-producing phytoplankton in maintaining the coexistence and biodiversity of the overall plankton population that we have proposed recently. We find that, although the different mechanisms proposed so far is potentially applicable to specific ecosystems, a universally accepted theory for explaining plankton diversity in natural waters is still an unachieved goal.","container-title":"Ecological Complexity","DOI":"10.1016/j.ecocom.2007.02.016","ISSN":"1476-945X","issue":"1","journalAbbreviation":"Ecological Complexity","language":"en","page":"26-33","source":"ScienceDirect","title":"Towards a resolution of ‘the paradox of the plankton’: A brief overview of the proposed mechanisms","title-short":"Towards a resolution of ‘the paradox of the plankton’","volume":"4","author":[{"family":"Roy","given":"Shovonlal"},{"family":"Chattopadhyay","given":"J."}],"issued":{"date-parts":[["2007",3,1]]}}}],"schema":"https://github.com/citation-style-language/schema/raw/master/csl-citation.json"} </w:instrText>
      </w:r>
      <w:r w:rsidR="00291093">
        <w:fldChar w:fldCharType="separate"/>
      </w:r>
      <w:r w:rsidR="00DC0C41" w:rsidRPr="00DC0C41">
        <w:rPr>
          <w:szCs w:val="24"/>
          <w:vertAlign w:val="superscript"/>
        </w:rPr>
        <w:t>[34,35]</w:t>
      </w:r>
      <w:r w:rsidR="00291093">
        <w:fldChar w:fldCharType="end"/>
      </w:r>
      <w:r>
        <w:t xml:space="preserve"> By postulating the “paradox of the plankton” Hutchinson</w:t>
      </w:r>
      <w:r w:rsidR="001079DA">
        <w:fldChar w:fldCharType="begin"/>
      </w:r>
      <w:r w:rsidR="00DC0C41">
        <w:instrText xml:space="preserve"> ADDIN ZOTERO_ITEM CSL_CITATION {"citationID":"a2lekgvlh06","properties":{"formattedCitation":"\\super [34]\\nosupersub{}","plainCitation":"[34]","noteIndex":0},"citationItems":[{"id":1052,"uris":["http://zotero.org/users/158097/items/RNFPD5W6"],"uri":["http://zotero.org/users/158097/items/RNFPD5W6"],"itemData":{"id":1052,"type":"article-journal","container-title":"The American Naturalist","DOI":"10.2307/2458386","ISSN":"0003-0147","issue":"882","journalAbbreviation":"The American Naturalist","note":"ArticleType: research-article / Full publication date: May - Jun., 1961 / Copyright © 1961 The University of Chicago","page":"137-145","source":"JSTOR","title":"The Paradox of the Plankton","volume":"95","author":[{"family":"Hutchinson","given":"G. E."}],"issued":{"date-parts":[["1961",5,1]]}},"suppress-author":true}],"schema":"https://github.com/citation-style-language/schema/raw/master/csl-citation.json"} </w:instrText>
      </w:r>
      <w:r w:rsidR="001079DA">
        <w:fldChar w:fldCharType="separate"/>
      </w:r>
      <w:r w:rsidR="00DC0C41" w:rsidRPr="00DC0C41">
        <w:rPr>
          <w:szCs w:val="24"/>
          <w:vertAlign w:val="superscript"/>
        </w:rPr>
        <w:t>[34]</w:t>
      </w:r>
      <w:r w:rsidR="001079DA">
        <w:fldChar w:fldCharType="end"/>
      </w:r>
      <w:r>
        <w:t xml:space="preserve"> and others explained that with only a few apparent energy sources available to plankton, one would expect that competition would select for only a few organisms, while actually many are observed. </w:t>
      </w:r>
      <w:r w:rsidR="005F709B">
        <w:t>Different particle types select for different microorganisms, thus increasing the total number of species in any one sample and driving differences between locations, depths, and times.</w:t>
      </w:r>
    </w:p>
    <w:p w14:paraId="028F95DE" w14:textId="7A461807" w:rsidR="008C7ACD" w:rsidRDefault="1B9BA494" w:rsidP="1B9BA494">
      <w:pPr>
        <w:rPr>
          <w:b/>
          <w:bCs/>
        </w:rPr>
      </w:pPr>
      <w:r>
        <w:t xml:space="preserve">For instance, in a hypothetical ocean region with no particles, one might expect to still find abundant </w:t>
      </w:r>
      <w:r w:rsidR="00D22651">
        <w:t>free-living</w:t>
      </w:r>
      <w:r>
        <w:t xml:space="preserve"> organisms that consume dissolved organic matter (DOM), such as the many ecotypes SAR11,</w:t>
      </w:r>
      <w:r w:rsidR="002E199D">
        <w:fldChar w:fldCharType="begin"/>
      </w:r>
      <w:r w:rsidR="00DC0C41">
        <w:instrText xml:space="preserve"> ADDIN ZOTERO_ITEM CSL_CITATION {"citationID":"a174r38olg1","properties":{"formattedCitation":"\\super [29]\\nosupersub{}","plainCitation":"[29]","noteIndex":0},"citationItems":[{"id":672,"uris":["http://zotero.org/users/158097/items/EE94WIMV"],"uri":["http://zotero.org/users/158097/items/EE94WIMV"],"itemData":{"id":672,"type":"article-journal","abstract":"Advances in next-generation sequencing technologies are providing longer nucleotide sequence reads that contain more information about phylogenetic relationships. We sought to use this information to understand the evolution and ecology of bacterioplankton at our long-term study site in the Western Sargasso Sea. A bioinformatics pipeline called PhyloAssigner was developed to align pyrosequencing reads to a reference multiple sequence alignment of 16S ribosomal RNA (rRNA) genes and assign them phylogenetic positions in a reference tree using a maximum likelihood algorithm. Here, we used this pipeline to investigate the ecologically important SAR11 clade of Alphaproteobacteria. A combined set of 2.7 million pyrosequencing reads from the 16S rRNA V1-V2 regions, representing 9 years at the Bermuda Atlantic Time-series Study (BATS) site, was quality checked and parsed into a comprehensive bacterial tree, yielding 929 036 Alphaproteobacteria reads. Phylogenetic structure within the SAR11 clade was linked to seasonally recurring spatiotemporal patterns. This analysis resolved four new SAR11 ecotypes in addition to five others that had been described previously at BATS. The data support a conclusion reached previously that the SAR11 clade diversified by subdivision of niche space in the ocean water column, but the new data reveal a more complex pattern in which deep branches of the clade diversified repeatedly across depth strata and seasonal regimes. The new data also revealed the presence of an unrecognized clade of Alphaproteobacteria, here named SMA-1 (Sargasso Mesopelagic Alphaproteobacteria, group 1), in the upper mesopelagic zone. The high-resolution phylogenetic analyses performed herein highlight significant, previously unknown, patterns of evolutionary diversification, within perhaps the most widely distributed heterotrophic marine bacterial clade, and strongly links to ecosystem regimes.","container-title":"The ISME journal","DOI":"10.1038/ismej.2013.32","ISSN":"1751-7370","issue":"7","journalAbbreviation":"ISME J","language":"eng","note":"PMID: 23466704","page":"1322-1332","source":"NCBI PubMed","title":"High-resolution SAR11 ecotype dynamics at the Bermuda Atlantic Time-series Study site by phylogenetic placement of pyrosequences","volume":"7","author":[{"family":"Vergin","given":"Kevin L"},{"family":"Beszteri","given":"Bánk"},{"family":"Monier","given":"Adam"},{"family":"Thrash","given":"J Cameron"},{"family":"Temperton","given":"Ben"},{"family":"Treusch","given":"Alexander H"},{"family":"Kilpert","given":"Fabian"},{"family":"Worden","given":"Alexandra Z"},{"family":"Giovannoni","given":"Stephen J"}],"issued":{"date-parts":[["2013",7]]}}}],"schema":"https://github.com/citation-style-language/schema/raw/master/csl-citation.json"} </w:instrText>
      </w:r>
      <w:r w:rsidR="002E199D">
        <w:fldChar w:fldCharType="separate"/>
      </w:r>
      <w:r w:rsidR="00DC0C41" w:rsidRPr="00DC0C41">
        <w:rPr>
          <w:szCs w:val="24"/>
          <w:vertAlign w:val="superscript"/>
        </w:rPr>
        <w:t>[29]</w:t>
      </w:r>
      <w:r w:rsidR="002E199D">
        <w:fldChar w:fldCharType="end"/>
      </w:r>
      <w:r>
        <w:t xml:space="preserve"> various actinobacteria,</w:t>
      </w:r>
      <w:r w:rsidR="002E199D">
        <w:fldChar w:fldCharType="begin"/>
      </w:r>
      <w:r w:rsidR="00DC0C41">
        <w:instrText xml:space="preserve"> ADDIN ZOTERO_ITEM CSL_CITATION {"citationID":"a4ai1nfoe6","properties":{"formattedCitation":"\\super [36]\\nosupersub{}","plainCitation":"[36]","noteIndex":0},"citationItems":[{"id":7107,"uris":["http://zotero.org/users/158097/items/DSUFZ6RN"],"uri":["http://zotero.org/users/158097/items/DSUFZ6RN"],"itemData":{"id":7107,"type":"article-journal","abstract":"In this paper we evaluate the current state of research on the biology and biotechnology of marine actinobacteria. The topics covered include the abundance, diversity, novelty and biogeographic distribution of marine actinobacteria, ecosystem function, bioprospecting, and a new approach to the exploration of actinobacterial taxonomic space. An agenda for future marine actinobacterial research is suggested based upon consideration of the above issues.","container-title":"Antonie van Leeuwenhoek","DOI":"10.1007/s10482-004-6562-8","ISSN":"0003-6072, 1572-9699","issue":"1","language":"en","page":"65-79","source":"Crossref","title":"Marine actinobacteria: perspectives, challenges, future directions","title-short":"Marine actinobacteria","volume":"87","author":[{"family":"Bull","given":"Alan T"},{"family":"Stach","given":"James E.M"},{"family":"Ward","given":"Alan C"},{"family":"Goodfellow","given":"Michael"}],"issued":{"date-parts":[["2005",1]]}}}],"schema":"https://github.com/citation-style-language/schema/raw/master/csl-citation.json"} </w:instrText>
      </w:r>
      <w:r w:rsidR="002E199D">
        <w:fldChar w:fldCharType="separate"/>
      </w:r>
      <w:r w:rsidR="00DC0C41" w:rsidRPr="00DC0C41">
        <w:rPr>
          <w:szCs w:val="24"/>
          <w:vertAlign w:val="superscript"/>
        </w:rPr>
        <w:t>[36]</w:t>
      </w:r>
      <w:r w:rsidR="002E199D">
        <w:fldChar w:fldCharType="end"/>
      </w:r>
      <w:r>
        <w:t xml:space="preserve"> SAR86 </w:t>
      </w:r>
      <w:r w:rsidR="002E199D">
        <w:fldChar w:fldCharType="begin"/>
      </w:r>
      <w:r w:rsidR="00DC0C41">
        <w:instrText xml:space="preserve"> ADDIN ZOTERO_ITEM CSL_CITATION {"citationID":"aka8pu02mv","properties":{"formattedCitation":"\\super [37]\\nosupersub{}","plainCitation":"[37]","noteIndex":0},"citationItems":[{"id":805,"uris":["http://zotero.org/users/158097/items/IGM9N7HQ"],"uri":["http://zotero.org/users/158097/items/IGM9N7HQ"],"itemData":{"id":805,"type":"article-journal","abstract":"Bacteria in the 16S rRNA clade SAR86 are among the most abundant uncultivated constituents of microbial assemblages in the surface ocean for which little genomic information is currently available. Bioinformatic techniques were used to assemble two nearly complete genomes from marine metagenomes and single-cell sequencing provided two more partial genomes. Recruitment of metagenomic data shows that these SAR86 genomes substantially increase our knowledge of non-photosynthetic bacteria in the surface ocean. Phylogenomic analyses establish SAR86 as a basal and divergent lineage of γ-proteobacteria, and the individual genomes display a temperature-dependent distribution. Modestly sized at 1.25–1.7 Mbp, the SAR86 genomes lack several pathways for amino-acid and vitamin synthesis as well as sulfate reduction, trends commonly observed in other abundant marine microbes. SAR86 appears to be an aerobic chemoheterotroph with the potential for proteorhodopsin-based ATP generation, though the apparent lack of a retinal biosynthesis pathway may require it to scavenge exogenously-derived pigments to utilize proteorhodopsin. The genomes contain an expanded capacity for the degradation of lipids and carbohydrates acquired using a wealth of tonB-dependent outer membrane receptors. Like the abundant planktonic marine bacterial clade SAR11, SAR86 exhibits metabolic streamlining, but also a distinct carbon compound specialization, possibly avoiding competition.","container-title":"The ISME Journal","DOI":"10.1038/ismej.2011.189","ISSN":"1751-7362","issue":"6","journalAbbreviation":"ISME J","language":"en","page":"1186-1199","source":"www.nature.com","title":"Genomic insights to SAR86, an abundant and uncultivated marine bacterial lineage","volume":"6","author":[{"family":"Dupont","given":"Chris L."},{"family":"Rusch","given":"Douglas B."},{"family":"Yooseph","given":"Shibu"},{"family":"Lombardo","given":"Mary-Jane"},{"family":"Richter","given":"R. Alexander"},{"family":"Valas","given":"Ruben"},{"family":"Novotny","given":"Mark"},{"family":"Yee-Greenbaum","given":"Joyclyn"},{"family":"Selengut","given":"Jeremy D."},{"family":"Haft","given":"Dan H."},{"family":"Halpern","given":"Aaron L."},{"family":"Lasken","given":"Roger S."},{"family":"Nealson","given":"Kenneth"},{"family":"Friedman","given":"Robert"},{"family":"Venter","given":"J. Craig"}],"issued":{"date-parts":[["2012"]]}}}],"schema":"https://github.com/citation-style-language/schema/raw/master/csl-citation.json"} </w:instrText>
      </w:r>
      <w:r w:rsidR="002E199D">
        <w:fldChar w:fldCharType="separate"/>
      </w:r>
      <w:r w:rsidR="00DC0C41" w:rsidRPr="00DC0C41">
        <w:rPr>
          <w:szCs w:val="24"/>
          <w:vertAlign w:val="superscript"/>
        </w:rPr>
        <w:t>[37]</w:t>
      </w:r>
      <w:r w:rsidR="002E199D">
        <w:fldChar w:fldCharType="end"/>
      </w:r>
      <w:r>
        <w:t xml:space="preserve"> and others.</w:t>
      </w:r>
      <w:r w:rsidR="002E199D">
        <w:fldChar w:fldCharType="begin"/>
      </w:r>
      <w:r w:rsidR="00DC0C41">
        <w:instrText xml:space="preserve"> ADDIN ZOTERO_ITEM CSL_CITATION {"citationID":"a2uamb4t4t","properties":{"formattedCitation":"\\super [38]\\nosupersub{}","plainCitation":"[38]","noteIndex":0},"citationItems":[{"id":1085,"uris":["http://zotero.org/users/158097/items/SVTU94G2"],"uri":["http://zotero.org/users/158097/items/SVTU94G2"],"itemData":{"id":1085,"type":"article-journal","abstract":"The Columbia River estuary is a dynamic system in which estuarine turbidity maxims trap and extend the residence time of particles and particle-attached bacteria over those of the water and free-living bacteria. Particle-attached bacteria dominate bacterial activity in the estuary and are an important part of the estuarine food web. PCR-amplified 16S rRNA genes from particle-attached and free-living bacteria in the Columbia River, its estuary, and the adjacent coastal ocean were cloned, and 239 partial sequences were determined. A wide diversity was observed at the species level within at least six different bacterial phyla, including most subphyla of the class Proteobacteria. In the estuary, most particle-attached bacterial clones (75%) were related to members of the genus Cytophaga or of the alpha, gamma, or beta subclass of the class Proteobacteria. These same clones, however, were rare in or absent from either the particle-attached or the free-living bacterial communities of the river and the coastal ocean. In contrast, about half (48%) of the free-living estuarine bacterial clones were similar to clones from the river or the coastal ocean. These free-living bacteria were related to groups of cosmopolitan freshwater bacteria (beta-proteobacteria, gram-positive bacteria, and Verrucomicrobium spp,) and groups of marine organisms (gram-positive bacteria and alpha-proteobacteria [SAR11 and Rhodobacter spp.]). These results suggest that rapidly growing particle-attached bacteria develop into a uniquely adapted estuarine community and that free-living estuarine bacteria are similar to members of the river and the coastal ocean microbial communities. The high degree of diversity in the estuary is the result of the mixing of bacterial communities from the river, estuary, and coastal ocean.","container-title":"Applied and Environmental Microbiology","ISSN":"0099-2240","issue":"7","page":"3192-3204","title":"Phylogenetic analysis of particle-attached and free-living bacterial communities in the Columbia river, its estuary, and the adjacent coastal ocean","volume":"65","author":[{"family":"Crump","given":"Byron C."},{"family":"Armbrust","given":"E. V."},{"family":"Baross","given":"J. A."}],"issued":{"date-parts":[["1999",7]]}}}],"schema":"https://github.com/citation-style-language/schema/raw/master/csl-citation.json"} </w:instrText>
      </w:r>
      <w:r w:rsidR="002E199D">
        <w:fldChar w:fldCharType="separate"/>
      </w:r>
      <w:r w:rsidR="00DC0C41" w:rsidRPr="00DC0C41">
        <w:rPr>
          <w:szCs w:val="24"/>
          <w:vertAlign w:val="superscript"/>
        </w:rPr>
        <w:t>[38]</w:t>
      </w:r>
      <w:r w:rsidR="002E199D">
        <w:fldChar w:fldCharType="end"/>
      </w:r>
      <w:r>
        <w:t xml:space="preserve"> Adding particles would likely create a niche for bacteria that break down particles, such as those from the </w:t>
      </w:r>
      <w:r w:rsidR="008E573E">
        <w:t xml:space="preserve">family </w:t>
      </w:r>
      <w:proofErr w:type="spellStart"/>
      <w:r w:rsidRPr="1B9BA494">
        <w:rPr>
          <w:i/>
          <w:iCs/>
        </w:rPr>
        <w:t>Flavobacteriaceae</w:t>
      </w:r>
      <w:proofErr w:type="spellEnd"/>
      <w:r>
        <w:t xml:space="preserve"> and genus </w:t>
      </w:r>
      <w:proofErr w:type="spellStart"/>
      <w:r w:rsidRPr="1B9BA494">
        <w:rPr>
          <w:i/>
          <w:iCs/>
        </w:rPr>
        <w:t>Sacharophagus</w:t>
      </w:r>
      <w:proofErr w:type="spellEnd"/>
      <w:r w:rsidRPr="1B9BA494">
        <w:rPr>
          <w:i/>
          <w:iCs/>
        </w:rPr>
        <w:t>,</w:t>
      </w:r>
      <w:r>
        <w:t xml:space="preserve"> and bacteria that consume the DOM produced by these colonizing microorganisms, such as </w:t>
      </w:r>
      <w:proofErr w:type="spellStart"/>
      <w:r w:rsidRPr="1B9BA494">
        <w:rPr>
          <w:i/>
          <w:iCs/>
        </w:rPr>
        <w:t>Rhodobacteraceae</w:t>
      </w:r>
      <w:proofErr w:type="spellEnd"/>
      <w:r w:rsidRPr="1B9BA494">
        <w:rPr>
          <w:i/>
          <w:iCs/>
        </w:rPr>
        <w:t>.</w:t>
      </w:r>
      <w:r w:rsidR="002E199D">
        <w:fldChar w:fldCharType="begin"/>
      </w:r>
      <w:r w:rsidR="00DC0C41">
        <w:instrText xml:space="preserve"> ADDIN ZOTERO_ITEM CSL_CITATION {"citationID":"a1rn76p93bk","properties":{"formattedCitation":"\\super [26]\\nosupersub{}","plainCitation":"[26]","noteIndex":0},"citationItems":[{"id":7404,"uris":["http://zotero.org/users/158097/items/7L58QQ3T"],"uri":["http://zotero.org/users/158097/items/7L58QQ3T"],"itemData":{"id":7404,"type":"article-journal","abstract":"Understanding the principles that govern the assembly of microbial communities across earth’s biomes is a major challenge in modern microbial ecology. This pursuit is complicated by the difficulties of mapping functional roles and interactions onto communities with immense taxonomic diversity and of identifying the scale at which microbes interact [1]. To address this challenge, here, we focused on the bacterial communities that colonize and degrade particulate organic matter in the ocean [2, 3, 4]. We show that the assembly of these communities can be simplified as a linear combination of functional modules. Using synthetic polysaccharide particles immersed in natural bacterioplankton assemblages [1, 5], we showed that successional particle colonization dynamics are driven by the interaction of two types of modules: a first type made of narrowly specialized primary degraders, whose dynamics are controlled by particle polysaccharide composition, and a second type containing substrate-independent taxa whose dynamics are controlled by interspecific interactions—in particular, cross-feeding via organic acids, amino acids, and other metabolic byproducts. We show that, as a consequence of this trophic structure, communities can assemble modularly—i.e., by a simple sum of substrate-specific primary degrader modules, one for each complex polysaccharide in the particle, connected to a single broad-niche range consumer module. Consistent with this model, a linear combination of the communities on single-polysaccharide particles accurately predicts community composition on mixed-polysaccharide particles. Our results suggest that the assembly of heterotrophic communities that degrade complex organic materials follows simple design principles that could be exploited to engineer heterotrophic microbiomes.","container-title":"Current Biology","DOI":"10.1016/j.cub.2019.03.047","ISSN":"0960-9822","issue":"9","journalAbbreviation":"Current Biology","language":"en","page":"1528-1535.e6","source":"ScienceDirect","title":"Modular Assembly of Polysaccharide-Degrading Marine Microbial Communities","volume":"29","author":[{"family":"Enke","given":"Tim N."},{"family":"Datta","given":"Manoshi S."},{"family":"Schwartzman","given":"Julia"},{"family":"Cermak","given":"Nathan"},{"family":"Schmitz","given":"Désirée"},{"family":"Barrere","given":"Julien"},{"family":"Pascual-García","given":"Alberto"},{"family":"Cordero","given":"Otto X."}],"issued":{"date-parts":[["2019",5,6]]}}}],"schema":"https://github.com/citation-style-language/schema/raw/master/csl-citation.json"} </w:instrText>
      </w:r>
      <w:r w:rsidR="002E199D">
        <w:fldChar w:fldCharType="separate"/>
      </w:r>
      <w:r w:rsidR="00DC0C41" w:rsidRPr="00DC0C41">
        <w:rPr>
          <w:szCs w:val="24"/>
          <w:vertAlign w:val="superscript"/>
        </w:rPr>
        <w:t>[26]</w:t>
      </w:r>
      <w:r w:rsidR="002E199D">
        <w:fldChar w:fldCharType="end"/>
      </w:r>
      <w:r>
        <w:t xml:space="preserve"> Adding large particles with anoxic microenvironments opens many new niches and thus promotes the growth of many bacterial taxa. Now available are niches for bacteria that break down particulate organic matter (POM) but use alternate electron acceptors. These bacteria include </w:t>
      </w:r>
      <w:proofErr w:type="spellStart"/>
      <w:r>
        <w:t>denitrifiers</w:t>
      </w:r>
      <w:proofErr w:type="spellEnd"/>
      <w:r>
        <w:t>, such as the many phylogenetically diverse bacteria that contain the Nitrate reductase gene.</w:t>
      </w:r>
      <w:r w:rsidR="002E199D">
        <w:fldChar w:fldCharType="begin"/>
      </w:r>
      <w:r w:rsidR="00073799">
        <w:instrText xml:space="preserve"> ADDIN ZOTERO_ITEM CSL_CITATION {"citationID":"a1625ji1lma","properties":{"formattedCitation":"\\super [39]\\nosupersub{}","plainCitation":"[39]","noteIndex":0},"citationItems":[{"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schema":"https://github.com/citation-style-language/schema/raw/master/csl-citation.json"} </w:instrText>
      </w:r>
      <w:r w:rsidR="002E199D">
        <w:fldChar w:fldCharType="separate"/>
      </w:r>
      <w:r w:rsidR="00073799" w:rsidRPr="00073799">
        <w:rPr>
          <w:szCs w:val="24"/>
          <w:vertAlign w:val="superscript"/>
        </w:rPr>
        <w:t>[39]</w:t>
      </w:r>
      <w:r w:rsidR="002E199D">
        <w:fldChar w:fldCharType="end"/>
      </w:r>
      <w:r>
        <w:t xml:space="preserve"> Secondarily, because the oxic and anoxic environments are adjacent on the scale of millimeters, denitrification biproducts like Nitrite can diffuse into the oxic environment and open niches for nitrite </w:t>
      </w:r>
      <w:r>
        <w:lastRenderedPageBreak/>
        <w:t xml:space="preserve">oxidizers such as </w:t>
      </w:r>
      <w:proofErr w:type="spellStart"/>
      <w:r>
        <w:t>Nitrospina</w:t>
      </w:r>
      <w:proofErr w:type="spellEnd"/>
      <w:r>
        <w:t>,</w:t>
      </w:r>
      <w:r w:rsidR="002E199D">
        <w:fldChar w:fldCharType="begin"/>
      </w:r>
      <w:r w:rsidR="00073799">
        <w:instrText xml:space="preserve"> ADDIN ZOTERO_ITEM CSL_CITATION {"citationID":"abgcb2afql","properties":{"formattedCitation":"\\super [39,40]\\nosupersub{}","plainCitation":"[39,40]","noteIndex":0},"citationItems":[{"id":885,"uris":["http://zotero.org/users/158097/items/KSB29XN7"],"uri":["http://zotero.org/users/158097/items/KSB29XN7"],"itemData":{"id":885,"type":"article-journal","abstract":"Two new nitrite oxidizing bacteria for which the names Nitrococcus mobilis and Nitrospina gracilis are proposed were isolated from the marine environment. Nitrococcus mobilis was cultured from South Pacific waters and it is a large motile coccus with unique tubular cytomembranes. Nitrospina gracilis was isolated from South Atlantic waters and it is a long slender rod which lacks an extensive cytomembrane system. Both are obligate marine organisms and both are obligate chemoautotrophs. The fine structure of these organisms is detailed.","container-title":"Archiv für Mikrobiologie","DOI":"10.1007/BF00408114","ISSN":"0003-9276, 1432-072X","issue":"3","journalAbbreviation":"Archiv. Mikrobiol.","language":"en","page":"203-230","source":"link.springer.com.libproxy.usc.edu","title":"Characteristics of two marine nitrite oxidizing bacteria, Nitrospina gracilis nov. gen. nov. sp. and Nitrococcus mobilis nov. gen. nov. sp.","volume":"77","author":[{"family":"Watson","given":"Stanley W."},{"family":"Waterbury","given":"John B."}],"issued":{"date-parts":[["1971",9,1]]}}},{"id":5897,"uris":["http://zotero.org/users/158097/items/B428D2G3"],"uri":["http://zotero.org/users/158097/items/B428D2G3"],"itemData":{"id":5897,"type":"article-journal","container-title":"Frontiers in Microbiology","DOI":"10.3389/fmicb.2017.02384","ISSN":"1664-302X","language":"en","source":"Crossref","title":"Niche Partitioning of the N Cycling Microbial Community of an Offshore Oxygen Deficient Zone","URL":"http://journal.frontiersin.org/article/10.3389/fmicb.2017.02384/full","volume":"8","author":[{"family":"Fuchsman","given":"Clara A."},{"family":"Devol","given":"Allan H."},{"family":"Saunders","given":"Jaclyn K."},{"family":"McKay","given":"Cedar"},{"family":"Rocap","given":"Gabrielle"}],"accessed":{"date-parts":[["2018",12,4]]},"issued":{"date-parts":[["2017",12,5]]}}}],"schema":"https://github.com/citation-style-language/schema/raw/master/csl-citation.json"} </w:instrText>
      </w:r>
      <w:r w:rsidR="002E199D">
        <w:fldChar w:fldCharType="separate"/>
      </w:r>
      <w:r w:rsidR="00073799" w:rsidRPr="00073799">
        <w:rPr>
          <w:szCs w:val="24"/>
          <w:vertAlign w:val="superscript"/>
        </w:rPr>
        <w:t>[39,40]</w:t>
      </w:r>
      <w:r w:rsidR="002E199D">
        <w:fldChar w:fldCharType="end"/>
      </w:r>
      <w:r w:rsidRPr="1B9BA494">
        <w:rPr>
          <w:i/>
          <w:iCs/>
        </w:rPr>
        <w:t xml:space="preserve"> </w:t>
      </w:r>
      <w:r>
        <w:t>and others. Indeed cryptic arsenic</w:t>
      </w:r>
      <w:r w:rsidR="002E199D">
        <w:fldChar w:fldCharType="begin"/>
      </w:r>
      <w:r w:rsidR="00073799">
        <w:instrText xml:space="preserve"> ADDIN ZOTERO_ITEM CSL_CITATION {"citationID":"a10qs2jmpd4","properties":{"formattedCitation":"\\super [41]\\nosupersub{}","plainCitation":"[41]","noteIndex":0},"citationItems":[{"id":6636,"uris":["http://zotero.org/users/158097/items/8XR98Q4R"],"uri":["http://zotero.org/users/158097/items/8XR98Q4R"],"itemData":{"id":6636,"type":"article-journal","abstract":"Microbial capacity to metabolize arsenic is ancient, arising in response to its pervasive presence in the environment, which was largely in the form of As(III) in the early anoxic ocean. Many biological arsenic transformations are aimed at mitigating toxicity; however, some microorganisms can respire compounds of this redox-sensitive element to reap energetic gains. In several modern anoxic marine systems concentrations of As(V) are higher relative to As(III) than what would be expected from the thermodynamic equilibrium, but the mechanism for this discrepancy has remained unknown. Here we present evidence of a complete respiratory arsenic cycle, consisting of dissimilatory As(V) reduction and chemoautotrophic As(III) oxidation, in the pelagic ocean. We identified the presence of genes encoding both subunits of the respiratory arsenite oxidase AioA and the dissimilatory arsenate reductase ArrA in the Eastern Tropical North Pacific (ETNP) oxygen-deficient zone (ODZ). The presence of the dissimilatory arsenate reductase gene arrA was enriched on large particles (&gt;30 um), similar to the forward bacterial dsrA gene of sulfate-reducing bacteria, which is involved in the cryptic cycling of sulfur in ODZs. Arsenic respiratory genes were expressed in metatranscriptomic libraries from the ETNP and the Eastern Tropical South Pacific (ETSP) ODZ, indicating arsenotrophy is a metabolic pathway actively utilized in anoxic marine water columns. Together these results suggest arsenic-based metabolisms support organic matter production and impact nitrogen biogeochemical cycling in modern oceans. In early anoxic oceans, especially during periods of high marine arsenic concentrations, they may have played a much larger role.","container-title":"Proceedings of the National Academy of Sciences","DOI":"10.1073/pnas.1818349116","ISSN":"0027-8424, 1091-6490","issue":"20","journalAbbreviation":"PNAS","language":"en","note":"PMID: 31036654","page":"9925-9930","source":"www-pnas-org.proxy-um.researchport.umd.edu","title":"Complete arsenic-based respiratory cycle in the marine microbial communities of pelagic oxygen-deficient zones","volume":"116","author":[{"family":"Saunders","given":"Jaclyn K."},{"family":"Fuchsman","given":"Clara A."},{"family":"McKay","given":"Cedar"},{"family":"Rocap","given":"Gabrielle"}],"issued":{"date-parts":[["2019",5,14]]}}}],"schema":"https://github.com/citation-style-language/schema/raw/master/csl-citation.json"} </w:instrText>
      </w:r>
      <w:r w:rsidR="002E199D">
        <w:fldChar w:fldCharType="separate"/>
      </w:r>
      <w:r w:rsidR="00073799" w:rsidRPr="00073799">
        <w:rPr>
          <w:szCs w:val="24"/>
          <w:vertAlign w:val="superscript"/>
        </w:rPr>
        <w:t>[41]</w:t>
      </w:r>
      <w:r w:rsidR="002E199D">
        <w:fldChar w:fldCharType="end"/>
      </w:r>
      <w:r>
        <w:t xml:space="preserve"> and sulfur</w:t>
      </w:r>
      <w:r w:rsidR="002E199D">
        <w:fldChar w:fldCharType="begin"/>
      </w:r>
      <w:r w:rsidR="00073799">
        <w:instrText xml:space="preserve"> ADDIN ZOTERO_ITEM CSL_CITATION {"citationID":"a2ckqceatgd","properties":{"formattedCitation":"\\super [42]\\nosupersub{}","plainCitation":"[42]","noteIndex":0},"citationItems":[{"id":965,"uris":["http://zotero.org/users/158097/items/P9WVZKZS"],"uri":["http://zotero.org/users/158097/items/P9WVZKZS"],"itemData":{"id":965,"type":"article-journal","abstract":"Nitrogen cycling is normally thought to dominate the biogeochemistry and microbial ecology of oxygen-minimum zones in marine environments. Through a combination of molecular techniques and process rate measurements, we showed that both sulfate reduction and sulfide oxidation contribute to energy flux and elemental cycling in oxygen-free waters off the coast of northern Chile. These processes may have been overlooked because in nature, the sulfide produced by sulfate reduction immediately oxidizes back to sulfate. This cryptic sulfur cycle is linked to anammox and other nitrogen cycling processes, suggesting that it may influence biogeochemical cycling in the global ocean.","container-title":"Science","DOI":"10.1126/science.1196889","ISSN":"0036-8075, 1095-9203","issue":"6009","journalAbbreviation":"Science","language":"en","note":"PMID: 21071631","page":"1375-1378","source":"www.sciencemag.org","title":"A Cryptic Sulfur Cycle in Oxygen-Minimum–Zone Waters off the Chilean Coast","volume":"330","author":[{"family":"Canfield","given":"Don E."},{"family":"Stewart","given":"Frank J."},{"family":"Thamdrup","given":"Bo"},{"family":"Brabandere","given":"Loreto De"},{"family":"Dalsgaard","given":"Tage"},{"family":"Delong","given":"Edward F."},{"family":"Revsbech","given":"Niels Peter"},{"family":"Ulloa","given":"Osvaldo"}],"issued":{"date-parts":[["2010",12,3]]}}}],"schema":"https://github.com/citation-style-language/schema/raw/master/csl-citation.json"} </w:instrText>
      </w:r>
      <w:r w:rsidR="002E199D">
        <w:fldChar w:fldCharType="separate"/>
      </w:r>
      <w:r w:rsidR="00073799" w:rsidRPr="00073799">
        <w:rPr>
          <w:szCs w:val="24"/>
          <w:vertAlign w:val="superscript"/>
        </w:rPr>
        <w:t>[42]</w:t>
      </w:r>
      <w:r w:rsidR="002E199D">
        <w:fldChar w:fldCharType="end"/>
      </w:r>
      <w:r>
        <w:t xml:space="preserve"> cycles are both likely created by the presence of anoxic particles in oxic environments. Furthermore, particles select for</w:t>
      </w:r>
      <w:r w:rsidR="008E573E">
        <w:t xml:space="preserve"> </w:t>
      </w:r>
      <w:r>
        <w:t>different microbial traits than open water does and so niches are available for both predation susceptible and resistant bacteria, as well as metabolically flexible and inflexible organisms, even within in the same liter of seawater. I have only described mechanisms that promote bacterial diversity, but particles likely promote diversity of archaea, eukaryotes and viruses through similar mechanisms</w:t>
      </w:r>
      <w:r w:rsidR="008E573E">
        <w:t>.</w:t>
      </w:r>
      <w:r w:rsidR="002E199D">
        <w:fldChar w:fldCharType="begin"/>
      </w:r>
      <w:r w:rsidR="00073799">
        <w:instrText xml:space="preserve"> ADDIN ZOTERO_ITEM CSL_CITATION {"citationID":"a2kk53uv0uf","properties":{"formattedCitation":"\\super [43\\uc0\\u8211{}46]\\nosupersub{}","plainCitation":"[43–46]","noteIndex":0},"citationItems":[{"id":7055,"uris":["http://zotero.org/users/158097/items/LXJRTZGF"],"uri":["http://zotero.org/users/158097/items/LXJRTZGF"],"itemData":{"id":7055,"type":"article-journal","abstract":"Lack of information on the fate of particulate-associated microorganisms prompted this investigation of viruses (including bacteriophage or phage) and phage-infected cells in sinking particles from sediment traps. Sediment trap material from 30 to 400 m collected from the north Pacific Ocean during the 'VERTEX' cruises in 1980 to 1982 was examined by transmission electron microscopy. Viruses were present in all of the sinking particles examined except for those from one sample, of highly degraded algal cells or small fecal pellets, from 400 m. Viruses in the sinking particles often appeared aggregated. From 0.7 to 3.7 % of the bacteria in sinking particles contained mature phage; from these data and limited information from pure cultures, we estimate that 2 to 37 % of the particulate-associated bacteria may be killed by viral lysis. Many eukaryotic cells were also apparently infected with viruses, but none (≤ 50 cells observed) of the cyanobacteria or 'Chlorella-like' cells appeared infected. Viral lysis of bacteria associated with sinking particles and free-living bacteria may be causally linked and may play a role in dissolved organic carbon production and the dynamics of sinking particles. Viral lysis may have major implications for understanding cycling of material and energy in the ocean.","archive":"JSTOR","container-title":"Marine Ecology Progress Series","ISSN":"0171-8630","issue":"1/2","note":"publisher: Inter-Research Science Center","page":"133-142","source":"JSTOR","title":"Roles of viral infection in organic particle flux","volume":"69","author":[{"family":"Proctor","given":"L. M."},{"family":"Fuhrman","given":"J. A."}],"issued":{"date-parts":[["1991"]]}}},{"id":7057,"uris":["http://zotero.org/users/158097/items/SPB7NJXL"],"uri":["http://zotero.org/users/158097/items/SPB7NJXL"],"itemData":{"id":7057,"type":"article-journal","abstract":"Recent studies have shown that the anaerobic oxidation of ammonium by anammox bacteria plays an important role in catalyzing the loss of nitrogen from marine oxygen minimum zones (OMZ). However, in situ oxygen concentrations of up to 25 μM and ammonium concentrations close to or below the detection limit in the layer of anammox activity are hard to reconcile with the current knowledge of the physiology of anammox bacteria. We therefore investigated samples from the Namibian OMZ by comparative 16S rRNA gene analysis and fluorescence in situ hybridization. Our results showed that “Candidatus Scalindua” spp., the typical marine anammox bacteria, colonized microscopic particles that were likely the remains of either macroscopic marine snow particles or resuspended particles. These particles were slightly but significantly (P &lt; 0.01) enriched in Gammaproteobacteria (11.8% ± 5.0%) compared to the free-water phase (8.1% ± 1.8%). No preference for the attachment to particles could be observed for members of the Alphaproteobacteria and Bacteroidetes, which were abundant (12 to 17%) in both habitats. The alphaproteobacterial SAR11 clade, the Euryarchaeota, and group I Crenarchaeota, were all significantly depleted in particles compared to their presence in the free-water phase (16.5% ± 3.5% versus 2.6% ± 1.7%, 2.7% ± 1.9% versus &lt;1%, and 14.9% ± 4.6% versus 2.2% ± 1.8%, respectively, all P &lt; 0.001). Sequence analysis of the crenarchaeotal 16S rRNA genes showed a 99% sequence identity to the nitrifying “Nitrosopumilus maritimus.” Even though we could not observe conspicuous consortium-like structures of anammox bacteria with particle-enriched bacterioplankton groups, we hypothesize that members of Gammaproteobacteria, Alphaproteobacteria, and Bacteroidetes play a critical role in extending the anammox reaction to nutrient-depleted suboxic water layers in the Namibian upwelling system by creating anoxic, nutrient-enriched microniches.","container-title":"Applied and Environmental Microbiology","DOI":"10.1128/AEM.02774-06","ISSN":"0099-2240, 1098-5336","issue":"14","journalAbbreviation":"Appl. Environ. Microbiol.","language":"en","note":"publisher: American Society for Microbiology\nsection: MICROBIAL ECOLOGY\nPMID: 17526789","page":"4648-4657","source":"aem-asm-org.proxy-um.researchport.umd.edu","title":"Potential Interactions of Particle-Associated Anammox Bacteria with Bacterial and Archaeal Partners in the Namibian Upwelling System","volume":"73","author":[{"family":"Woebken","given":"Dagmar"},{"family":"Fuchs","given":"Bernhard M."},{"family":"Kuypers","given":"Marcel M. M."},{"family":"Amann","given":"Rudolf"}],"issued":{"date-parts":[["2007",7,15]]}}},{"id":7056,"uris":["http://zotero.org/users/158097/items/W3KE3TGT"],"uri":["http://zotero.org/users/158097/items/W3KE3TGT"],"itemData":{"id":7056,"type":"article-journal","container-title":"Aquatic Microbial Ecology","DOI":"10.3354/ame01718","ISSN":"0948-3055, 1616-1564","issue":"3","language":"en","page":"211-224","source":"www-int-res-com.proxy-um.researchport.umd.edu","title":"Seasonal variation in marine-snow-associated and ambient-water prokaryotic communities in the northern Adriatic Sea","volume":"73","author":[{"family":"Vojvoda","given":"Jana"},{"family":"Lamy","given":"Dominique"},{"family":"Sintes","given":"Eva"},{"family":"Garcia","given":"Juan A. L."},{"family":"Turk","given":"Valentina"},{"family":"Herndl","given":"Gerhard J."}],"issued":{"date-parts":[["2014",11,11]]}}},{"id":7369,"uris":["http://zotero.org/users/158097/items/4RGSQ29Q"],"uri":["http://zotero.org/users/158097/items/4RGSQ29Q"],"itemData":{"id":7369,"type":"article-journal","container-title":"Scientific Reports","DOI":"10.1038/srep22633","ISSN":"2045-2322","issue":"1","language":"en","source":"Crossref","title":"Dragon kings of the deep sea: marine particles deviate markedly from the common number-size spectrum","title-short":"Dragon kings of the deep sea","URL":"http://www.nature.com/articles/srep22633","volume":"6","author":[{"family":"Bochdansky","given":"Alexander B."},{"family":"Clouse","given":"Melissa A."},{"family":"Herndl","given":"Gerhard J."}],"accessed":{"date-parts":[["2018",12,30]]},"issued":{"date-parts":[["2016",9]]}}}],"schema":"https://github.com/citation-style-language/schema/raw/master/csl-citation.json"} </w:instrText>
      </w:r>
      <w:r w:rsidR="002E199D">
        <w:fldChar w:fldCharType="separate"/>
      </w:r>
      <w:r w:rsidR="00073799" w:rsidRPr="00073799">
        <w:rPr>
          <w:szCs w:val="24"/>
          <w:vertAlign w:val="superscript"/>
        </w:rPr>
        <w:t>[43–46]</w:t>
      </w:r>
      <w:r w:rsidR="002E199D">
        <w:fldChar w:fldCharType="end"/>
      </w:r>
    </w:p>
    <w:p w14:paraId="59751EE4" w14:textId="2D7948F6" w:rsidR="008C7ACD" w:rsidRDefault="002E199D" w:rsidP="004E5506">
      <w:r>
        <w:rPr>
          <w:b/>
        </w:rPr>
        <w:t>Transport:</w:t>
      </w:r>
      <w:r>
        <w:t xml:space="preserve"> In addition to enabling the growth of a diverse array of microorganisms, particles transport organisms from the surface of the ocean to the deep ocean</w:t>
      </w:r>
      <w:r w:rsidR="001079DA">
        <w:t>.</w:t>
      </w:r>
      <w:r w:rsidR="0056188F">
        <w:fldChar w:fldCharType="begin"/>
      </w:r>
      <w:r w:rsidR="00073799">
        <w:instrText xml:space="preserve"> ADDIN ZOTERO_ITEM CSL_CITATION {"citationID":"a29i19cp76h","properties":{"formattedCitation":"\\super [47]\\nosupersub{}","plainCitation":"[47]","noteIndex":0},"citationItems":[{"id":5265,"uris":["http://zotero.org/users/158097/items/73IPYT75"],"uri":["http://zotero.org/users/158097/items/73IPYT75"],"itemData":{"id":5265,"type":"article-journal","abstract":"The sinking of organic particles formed in the photic layer is a main vector of carbon export into the deep ocean. Although sinking particles are heavily colonized by microbes, so far it has not been explored whether this process plays a role in transferring prokaryotic diversity from surface to deep oceanic layers. Using Illumina sequencing of the 16S rRNA gene, we explore here the vertical connectivity of the ocean microbiome by characterizing marine prokaryotic communities associated with five different size fractions and examining their compositional variability from surface down to 4,000 m across eight stations sampled in the Atlantic, Pacific, and Indian Oceans during the Malaspina 2010 Expedition. Our results show that the most abundant prokaryotes in the deep ocean are also present in surface waters. This vertical community connectivity seems to occur predominantly through the largest particles because communities in the largest size fractions showed the highest taxonomic similarity throughout the water column, whereas free-living communities were more isolated vertically. Our results further suggest that particle colonization processes occurring in surface waters determine to some extent the composition and biogeography of bathypelagic communities. Overall, we postulate that sinking particles function as vectors that inoculate viable particle-attached surface microbes into the deep-sea realm, determining to a considerable extent the structure, functioning, and biogeography of deep ocean communities.","container-title":"Proceedings of the National Academy of Sciences","DOI":"10.1073/pnas.1802470115","ISSN":"0027-8424, 1091-6490","journalAbbreviation":"PNAS","language":"en","page":"201802470","source":"www.pnas.org","title":"Sinking particles promote vertical connectivity in the ocean microbiome","author":[{"family":"Mestre","given":"Mireia"},{"family":"Ruiz-González","given":"Clara"},{"family":"Logares","given":"Ramiro"},{"family":"Duarte","given":"Carlos M."},{"family":"Gasol","given":"Josep M."},{"family":"Sala","given":"M. Montserrat"}],"issued":{"date-parts":[["2018",6,27]]}}}],"schema":"https://github.com/citation-style-language/schema/raw/master/csl-citation.json"} </w:instrText>
      </w:r>
      <w:r w:rsidR="0056188F">
        <w:fldChar w:fldCharType="separate"/>
      </w:r>
      <w:r w:rsidR="00073799" w:rsidRPr="00073799">
        <w:rPr>
          <w:szCs w:val="24"/>
          <w:vertAlign w:val="superscript"/>
        </w:rPr>
        <w:t>[47]</w:t>
      </w:r>
      <w:r w:rsidR="0056188F">
        <w:fldChar w:fldCharType="end"/>
      </w:r>
      <w:r>
        <w:t xml:space="preserve"> Mestre et al.</w:t>
      </w:r>
      <w:r w:rsidR="0056188F">
        <w:fldChar w:fldCharType="begin"/>
      </w:r>
      <w:r w:rsidR="00073799">
        <w:instrText xml:space="preserve"> ADDIN ZOTERO_ITEM CSL_CITATION {"citationID":"abdspftnqg","properties":{"formattedCitation":"\\super [47]\\nosupersub{}","plainCitation":"[47]","noteIndex":0},"citationItems":[{"id":5265,"uris":["http://zotero.org/users/158097/items/73IPYT75"],"uri":["http://zotero.org/users/158097/items/73IPYT75"],"itemData":{"id":5265,"type":"article-journal","abstract":"The sinking of organic particles formed in the photic layer is a main vector of carbon export into the deep ocean. Although sinking particles are heavily colonized by microbes, so far it has not been explored whether this process plays a role in transferring prokaryotic diversity from surface to deep oceanic layers. Using Illumina sequencing of the 16S rRNA gene, we explore here the vertical connectivity of the ocean microbiome by characterizing marine prokaryotic communities associated with five different size fractions and examining their compositional variability from surface down to 4,000 m across eight stations sampled in the Atlantic, Pacific, and Indian Oceans during the Malaspina 2010 Expedition. Our results show that the most abundant prokaryotes in the deep ocean are also present in surface waters. This vertical community connectivity seems to occur predominantly through the largest particles because communities in the largest size fractions showed the highest taxonomic similarity throughout the water column, whereas free-living communities were more isolated vertically. Our results further suggest that particle colonization processes occurring in surface waters determine to some extent the composition and biogeography of bathypelagic communities. Overall, we postulate that sinking particles function as vectors that inoculate viable particle-attached surface microbes into the deep-sea realm, determining to a considerable extent the structure, functioning, and biogeography of deep ocean communities.","container-title":"Proceedings of the National Academy of Sciences","DOI":"10.1073/pnas.1802470115","ISSN":"0027-8424, 1091-6490","journalAbbreviation":"PNAS","language":"en","page":"201802470","source":"www.pnas.org","title":"Sinking particles promote vertical connectivity in the ocean microbiome","author":[{"family":"Mestre","given":"Mireia"},{"family":"Ruiz-González","given":"Clara"},{"family":"Logares","given":"Ramiro"},{"family":"Duarte","given":"Carlos M."},{"family":"Gasol","given":"Josep M."},{"family":"Sala","given":"M. Montserrat"}],"issued":{"date-parts":[["2018",6,27]]}},"suppress-author":true}],"schema":"https://github.com/citation-style-language/schema/raw/master/csl-citation.json"} </w:instrText>
      </w:r>
      <w:r w:rsidR="0056188F">
        <w:fldChar w:fldCharType="separate"/>
      </w:r>
      <w:r w:rsidR="00073799" w:rsidRPr="00073799">
        <w:rPr>
          <w:szCs w:val="24"/>
          <w:vertAlign w:val="superscript"/>
        </w:rPr>
        <w:t>[47]</w:t>
      </w:r>
      <w:r w:rsidR="0056188F">
        <w:fldChar w:fldCharType="end"/>
      </w:r>
      <w:r>
        <w:t xml:space="preserve"> observed that particle-attached microbial communities in the surface, particle-attached microbial communities in the deep, and free-living microbial communities in the deep ocean have similar community structures, especially compared against free-living microbial communities in the surface. One explanation for this pattern could be that microorganisms transported by particles from the surface accumulate at depth.</w:t>
      </w:r>
      <w:r w:rsidR="00874767">
        <w:fldChar w:fldCharType="begin"/>
      </w:r>
      <w:r w:rsidR="00073799">
        <w:instrText xml:space="preserve"> ADDIN ZOTERO_ITEM CSL_CITATION {"citationID":"a9bil8urt3","properties":{"formattedCitation":"\\super [47]\\nosupersub{}","plainCitation":"[47]","noteIndex":0},"citationItems":[{"id":5265,"uris":["http://zotero.org/users/158097/items/73IPYT75"],"uri":["http://zotero.org/users/158097/items/73IPYT75"],"itemData":{"id":5265,"type":"article-journal","abstract":"The sinking of organic particles formed in the photic layer is a main vector of carbon export into the deep ocean. Although sinking particles are heavily colonized by microbes, so far it has not been explored whether this process plays a role in transferring prokaryotic diversity from surface to deep oceanic layers. Using Illumina sequencing of the 16S rRNA gene, we explore here the vertical connectivity of the ocean microbiome by characterizing marine prokaryotic communities associated with five different size fractions and examining their compositional variability from surface down to 4,000 m across eight stations sampled in the Atlantic, Pacific, and Indian Oceans during the Malaspina 2010 Expedition. Our results show that the most abundant prokaryotes in the deep ocean are also present in surface waters. This vertical community connectivity seems to occur predominantly through the largest particles because communities in the largest size fractions showed the highest taxonomic similarity throughout the water column, whereas free-living communities were more isolated vertically. Our results further suggest that particle colonization processes occurring in surface waters determine to some extent the composition and biogeography of bathypelagic communities. Overall, we postulate that sinking particles function as vectors that inoculate viable particle-attached surface microbes into the deep-sea realm, determining to a considerable extent the structure, functioning, and biogeography of deep ocean communities.","container-title":"Proceedings of the National Academy of Sciences","DOI":"10.1073/pnas.1802470115","ISSN":"0027-8424, 1091-6490","journalAbbreviation":"PNAS","language":"en","page":"201802470","source":"www.pnas.org","title":"Sinking particles promote vertical connectivity in the ocean microbiome","author":[{"family":"Mestre","given":"Mireia"},{"family":"Ruiz-González","given":"Clara"},{"family":"Logares","given":"Ramiro"},{"family":"Duarte","given":"Carlos M."},{"family":"Gasol","given":"Josep M."},{"family":"Sala","given":"M. Montserrat"}],"issued":{"date-parts":[["2018",6,27]]}}}],"schema":"https://github.com/citation-style-language/schema/raw/master/csl-citation.json"} </w:instrText>
      </w:r>
      <w:r w:rsidR="00874767">
        <w:fldChar w:fldCharType="separate"/>
      </w:r>
      <w:r w:rsidR="00073799" w:rsidRPr="00073799">
        <w:rPr>
          <w:szCs w:val="24"/>
          <w:vertAlign w:val="superscript"/>
        </w:rPr>
        <w:t>[47]</w:t>
      </w:r>
      <w:r w:rsidR="00874767">
        <w:fldChar w:fldCharType="end"/>
      </w:r>
      <w:r>
        <w:t xml:space="preserve"> Photosynthetic cyanobacteria are often found in the deep ocean, where there is no light, suggesting that they may be transported by particles</w:t>
      </w:r>
      <w:r w:rsidR="009600CD">
        <w:t>.</w:t>
      </w:r>
      <w:r w:rsidR="0056188F">
        <w:fldChar w:fldCharType="begin"/>
      </w:r>
      <w:r w:rsidR="00073799">
        <w:instrText xml:space="preserve"> ADDIN ZOTERO_ITEM CSL_CITATION {"citationID":"a9ofv4j91t","properties":{"formattedCitation":"\\super [48,49]\\nosupersub{}","plainCitation":"[48,49]","noteIndex":0},"citationItems":[{"id":351,"uris":["http://zotero.org/users/158097/items/4HCTIJVW"],"uri":["http://zotero.org/users/158097/items/4HCTIJVW"],"itemData":{"id":351,"type":"article-journal","abstract":"Synechococcus is widely distributed in the world's ocean surfaces, and is often found in sediment traps. However, its distribution and ecological importance have not been well studied in meso-and bathypelagic waters. We measured Synechococcus abundance in the Suruga Bay (central Japan) and the subtropical NW Pacific. Synechococcus abundance at depths of 200 m and below varied from 2.4 to 190 cells ml(-1), but was in proportion to the surface abundance, suggesting transport of epipelagic populations to greater depths. Surprisingly, Synechococcus was evenly distributed from 200 m down to 1420 m (Suruga Bay) or to 2000 m (subtropical NW Pacific), regardless of season. The contribution of deep Synechococcus to the total population was highest in spring in the Suruga Bay (36 to 77%), and lowest in summer in the Suruga Bay (1 to 9%) and in the subtropical NW Pacific (4 and 10%). These results suggest effective transport of Synechococcus cells down the water column during productive seasons by attachment to large particles and limited transport under oligotrophic and stratified conditions. Deep Synechococcus abundance decreased from fall to winter in the Suruga Bay, though in filtered deep seawater it did not significantly decrease for 30 d in the dark, and it increased in a light/dark cycle. Our investigations show that the standing stock of Synechococcus has been significantly underestimated in previous studies of epipelagic waters conducted during productive seasons and that Synechococcus seems to be grazed and to contribute to biogeochemical cycles in the dark ocean.","container-title":"Aquatic Microbial Ecology","DOI":"10.3354/ame01508","ISSN":"0948-3055","issue":"1","journalAbbreviation":"Aquat Microb Ecol","language":"English","note":"WOS:000292988300001","page":"1-14","source":"ISI Web of Knowledge","title":"Distribution of Synechococcus in the dark ocean","volume":"64","author":[{"family":"Sohrin","given":"Rumi"},{"family":"Isaji","given":"Makishi"},{"family":"Obara","given":"Yoshimi"},{"family":"Agostini","given":"Sylvain"},{"family":"Suzuki","given":"Yoshimi"},{"family":"Hiroe","given":"Yutaka"},{"family":"Ichikawa","given":"Tadafumi"},{"family":"Hidaka","given":"Kiyotaka"}],"issued":{"date-parts":[["2011"]]}}},{"id":620,"uris":["http://zotero.org/users/158097/items/CHJD9QXM"],"uri":["http://zotero.org/users/158097/items/CHJD9QXM"],"itemData":{"id":620,"type":"article-journal","container-title":"The ISME Journal","DOI":"10.1038/ismej.2014.153","ISSN":"1751-7362, 1751-7370","page":"563-580","source":"CrossRef","title":"Seasonal and interannual variability of the marine bacterioplankton community throughout the water column over ten years","volume":"9","author":[{"family":"Cram","given":"Jacob A"},{"family":"Chow","given":"Cheryl-Emiliane T"},{"family":"Sachdeva","given":"Rohan"},{"family":"Needham","given":"David M"},{"family":"Parada","given":"Alma E"},{"family":"Steele","given":"Joshua A"},{"family":"Fuhrman","given":"Jed A"}],"issued":{"date-parts":[["2015"]]}}}],"schema":"https://github.com/citation-style-language/schema/raw/master/csl-citation.json"} </w:instrText>
      </w:r>
      <w:r w:rsidR="0056188F">
        <w:fldChar w:fldCharType="separate"/>
      </w:r>
      <w:r w:rsidR="00073799" w:rsidRPr="00073799">
        <w:rPr>
          <w:szCs w:val="24"/>
          <w:vertAlign w:val="superscript"/>
        </w:rPr>
        <w:t>[48,49]</w:t>
      </w:r>
      <w:r w:rsidR="0056188F">
        <w:fldChar w:fldCharType="end"/>
      </w:r>
      <w:r>
        <w:t xml:space="preserve"> In estuarine environments, particles formed in regions of water mixing</w:t>
      </w:r>
      <w:r w:rsidR="0056188F">
        <w:fldChar w:fldCharType="begin"/>
      </w:r>
      <w:r w:rsidR="00073799">
        <w:instrText xml:space="preserve"> ADDIN ZOTERO_ITEM CSL_CITATION {"citationID":"aknljj9bp3","properties":{"formattedCitation":"\\super [50]\\nosupersub{}","plainCitation":"[50]","noteIndex":0},"citationItems":[{"id":3855,"uris":["http://zotero.org/users/158097/items/UA5N2TDS"],"uri":["http://zotero.org/users/158097/items/UA5N2TDS"],"itemData":{"id":3855,"type":"article-journal","abstract":"A series of cruises was carried out in the estuarine turbidity maximum (ETM) region of Chesapeake Bay in 1996 to examine physical and biological variability and dynamics. A large flood event in late January shifted the salinity structure of the upper Bay towards that of a salt wedge, but most of the massive sediment load delivered by the Susquehanna River appeared to bypass the ETM zone. In contrast, suspended sediments delivered during a flood event in late October were trapped very efficiently in the ETM. The difference in sediment trapping appeared to be due to increases in particle settling speed from January to October, suggesting that the fate of sediments delivered during large events may depend on the season in which they occur. The ETM roughly tracked the limit of salt (defined as the intersection of the 1 psu isohaline with the bottom) throughout the year, but it was often separated significantly from the limit of salt with the direction of separation unrelated to the phase of the tide. This was due to a lag of ETM sediment resuspension and transport behind rapid meteorologically induced or river flow induced motion of the salt limit. Examination of detailed time series of salt, suspended sediment, and velocity collected near the limit of salt, combined with other indications, led to the conclusion that the convergence of the estuarine circulation at the limit of salt is not the primary mechanism of particle trapping in the Chesapeake Bay ETM. This convergence and its associated salinity structure contribute to strong tidal asymmetries in sediment resuspension and transport that collect and maintain a resuspendable pool of rapidly settling particles near the salt limit. Without tidal resuspension and transport, the ETM would either not exist or be greatly weakened. In spite of this repeated resuspension, sedimentation is the ultimate fate of most terrigenous material delivered to the Chesapeake Bay ETM. Sedimentation rates in the ETM channel are at least an order of magnitude greater than on the adjacent shoals, probably due to focusing mechanisms that are poorly understood.","container-title":"Estuaries","DOI":"10.2307/1352874","ISSN":"0160-8347","issue":"5","journalAbbreviation":"Estuaries","language":"en","page":"655-669","source":"link.springer.com","title":"Reconsidering the physics of the Chesapeake Bay estuarine turbidity maximum","volume":"24","author":[{"family":"Sanford","given":"Lawrence P."},{"family":"Suttles","given":"Steven E."},{"family":"Halka","given":"Jeffrey P."}],"issued":{"date-parts":[["2001",10,1]]}}}],"schema":"https://github.com/citation-style-language/schema/raw/master/csl-citation.json"} </w:instrText>
      </w:r>
      <w:r w:rsidR="0056188F">
        <w:fldChar w:fldCharType="separate"/>
      </w:r>
      <w:r w:rsidR="00073799" w:rsidRPr="00073799">
        <w:rPr>
          <w:szCs w:val="24"/>
          <w:vertAlign w:val="superscript"/>
        </w:rPr>
        <w:t>[50]</w:t>
      </w:r>
      <w:r w:rsidR="0056188F">
        <w:fldChar w:fldCharType="end"/>
      </w:r>
      <w:r>
        <w:t xml:space="preserve"> or resuspension</w:t>
      </w:r>
      <w:r w:rsidR="0056188F">
        <w:fldChar w:fldCharType="begin"/>
      </w:r>
      <w:r w:rsidR="00073799">
        <w:instrText xml:space="preserve"> ADDIN ZOTERO_ITEM CSL_CITATION {"citationID":"a1vtncpa1ec","properties":{"formattedCitation":"\\super [51]\\nosupersub{}","plainCitation":"[51]","noteIndex":0},"citationItems":[{"id":7506,"uris":["http://zotero.org/users/158097/items/ZZLGQNZA"],"uri":["http://zotero.org/users/158097/items/ZZLGQNZA"],"itemData":{"id":7506,"type":"chapter","event-place":"Boca Raton, Florida","page":"211-236","publisher":"CRC Press, LLC","publisher-place":"Boca Raton, Florida","title":"Variability of suspended particle concentrations, sizes and settling velocities in the Chesapeake Bay turbidity maximum.","author":[{"family":"Sanford","given":"L. P."},{"family":"Dickhudt","given":"P."},{"family":"Rubano-Gomez","given":"L."},{"family":"Yates","given":"M."},{"family":"Suttles","given":"S."},{"family":"Friedrichs","given":"C. T."},{"family":"Fugate","given":"D.D."},{"family":"Romine","given":"H."}],"editor":[{"family":"Droppo","given":"Ian G."},{"family":"Leppard","given":"Gary G."},{"family":"Liss","given":"Steven N."},{"family":"Milligan","given":"Timothy G."}],"issued":{"date-parts":[["2005"]]}}}],"schema":"https://github.com/citation-style-language/schema/raw/master/csl-citation.json"} </w:instrText>
      </w:r>
      <w:r w:rsidR="0056188F">
        <w:fldChar w:fldCharType="separate"/>
      </w:r>
      <w:r w:rsidR="00073799" w:rsidRPr="00073799">
        <w:rPr>
          <w:szCs w:val="24"/>
          <w:vertAlign w:val="superscript"/>
        </w:rPr>
        <w:t>[51]</w:t>
      </w:r>
      <w:r w:rsidR="0056188F">
        <w:fldChar w:fldCharType="end"/>
      </w:r>
      <w:r>
        <w:t xml:space="preserve"> may transport microorganisms laterally. Estuarine environments, including the Chesapeake Bay, have more lateral advection and less depth than open ocean environments</w:t>
      </w:r>
      <w:r w:rsidR="000B6040">
        <w:t>,</w:t>
      </w:r>
      <w:r w:rsidR="00734566">
        <w:fldChar w:fldCharType="begin"/>
      </w:r>
      <w:r w:rsidR="00073799">
        <w:instrText xml:space="preserve"> ADDIN ZOTERO_ITEM CSL_CITATION {"citationID":"a17g7m0g435","properties":{"formattedCitation":"\\super [52]\\nosupersub{}","plainCitation":"[52]","noteIndex":0},"citationItems":[{"id":6606,"uris":["http://zotero.org/users/158097/items/Y6QI76U6"],"uri":["http://zotero.org/users/158097/items/Y6QI76U6"],"itemData":{"id":6606,"type":"book","call-number":"QH541.5.C65 E28 1999","collection-number":"55","collection-title":"Coastal and estuarine studies","event-place":"Washington, D.C","ISBN":"978-0-87590-269-2","number-of-pages":"381","publisher":"American Geophysical Union","publisher-place":"Washington, D.C","source":"Library of Congress ISBN","title":"Ecosystems at the land-sea margin: drainage basin to coastal sea","title-short":"Ecosystems at the land-sea margin","editor":[{"family":"Malone","given":"Thomas C."}],"issued":{"date-parts":[["1999"]]}}}],"schema":"https://github.com/citation-style-language/schema/raw/master/csl-citation.json"} </w:instrText>
      </w:r>
      <w:r w:rsidR="00734566">
        <w:fldChar w:fldCharType="separate"/>
      </w:r>
      <w:r w:rsidR="00073799" w:rsidRPr="00073799">
        <w:rPr>
          <w:szCs w:val="24"/>
          <w:vertAlign w:val="superscript"/>
        </w:rPr>
        <w:t>[52]</w:t>
      </w:r>
      <w:r w:rsidR="00734566">
        <w:fldChar w:fldCharType="end"/>
      </w:r>
      <w:r>
        <w:t xml:space="preserve"> </w:t>
      </w:r>
      <w:r w:rsidR="00E259D7">
        <w:t>and</w:t>
      </w:r>
      <w:r>
        <w:t xml:space="preserve"> more particles</w:t>
      </w:r>
      <w:r w:rsidR="000B6040">
        <w:t>.</w:t>
      </w:r>
      <w:r w:rsidR="0056188F">
        <w:fldChar w:fldCharType="begin"/>
      </w:r>
      <w:r w:rsidR="00073799">
        <w:instrText xml:space="preserve"> ADDIN ZOTERO_ITEM CSL_CITATION {"citationID":"a4q1936h02","properties":{"formattedCitation":"\\super [53]\\nosupersub{}","plainCitation":"[53]","noteIndex":0},"citationItems":[{"id":6659,"uris":["http://zotero.org/users/158097/items/KFKSGV8J"],"uri":["http://zotero.org/users/158097/items/KFKSGV8J"],"itemData":{"id":6659,"type":"article-journal","abstract":"It has been suggested by POSTMA (1967) that the suspended particles in a turbidity maximum produced by the net non-tidal estuarine circulation should have a narrow size distribution. Particles larger than a certain size would presumably be deposited while smaller particles would be carried out of the area by the net seaward flow of the upper layer. There have been very few pertinent data to support or deny this suggestion. An intensive investigation of the Chesapeake Bay's turbidity maximum has shown that its suspended particle population is determined by the physical processes, local resuspension and the net non-tidal estuarine circulation, which combine to produce the turbid zone; and that the suspended particles have a narrow size distribution both in terms of equivalent projected diameters and Stokes' diameters or settling velocities. Determinations were made both of the number-size distributions by a photomicrographic technique and of the volume-settling velocity (“size”) distributions by a sedimentation technique. The suspended particle population of the Chesapeake Bay's turbid zone is composed of two sub-populations. One sub-population is comprised of particles with settling velocities of the same order as the vertical mixing velocities. These particles form a “natural background” of suspended sediment found throughout the water column and whose concentration and particle size distribution are very uniform over periods of weeks or months. The second sub-population consists of particles which are alternately suspended and deposited. The presence of this sub-population is made manifest by semi-tidal fluctuations of the concentration of suspended sediment in the lower layer at stations deeper than about 4 m and throughout the water column at shallower stations. The fluctuations produced by tidal “scour and fill” are accompanied by marked changes in the volume-size distribution and increase in magnitude near the bottom—the sediment source.","container-title":"Netherlands Journal of Sea Research","DOI":"10.1016/0077-7579(69)90001-5","ISSN":"0077-7579","issue":"3","journalAbbreviation":"Netherlands Journal of Sea Research","page":"283-309","source":"ScienceDirect","title":"Size distributions of the suspended particles of the Chesapeake Bay turbidity maximum","volume":"4","author":[{"family":"Schubel","given":"J. R."}],"issued":{"date-parts":[["1969",8,1]]}}}],"schema":"https://github.com/citation-style-language/schema/raw/master/csl-citation.json"} </w:instrText>
      </w:r>
      <w:r w:rsidR="0056188F">
        <w:fldChar w:fldCharType="separate"/>
      </w:r>
      <w:r w:rsidR="00073799" w:rsidRPr="00073799">
        <w:rPr>
          <w:szCs w:val="24"/>
          <w:vertAlign w:val="superscript"/>
        </w:rPr>
        <w:t>[53]</w:t>
      </w:r>
      <w:r w:rsidR="0056188F">
        <w:fldChar w:fldCharType="end"/>
      </w:r>
      <w:r>
        <w:t xml:space="preserve"> The importance of transport and particles was demonstrated in the Columbia River estuary, where much of the microbial community was shown to be a mix of microorganisms from both </w:t>
      </w:r>
      <w:r w:rsidR="00D22651">
        <w:t>free-living</w:t>
      </w:r>
      <w:r>
        <w:t xml:space="preserve"> and particle associated communities transported from adjacent ocean and river environments</w:t>
      </w:r>
      <w:r w:rsidR="000B6040">
        <w:t>.</w:t>
      </w:r>
      <w:r w:rsidR="0056188F">
        <w:fldChar w:fldCharType="begin"/>
      </w:r>
      <w:r w:rsidR="00DC0C41">
        <w:instrText xml:space="preserve"> ADDIN ZOTERO_ITEM CSL_CITATION {"citationID":"a2onrvv76qi","properties":{"formattedCitation":"\\super [38]\\nosupersub{}","plainCitation":"[38]","noteIndex":0},"citationItems":[{"id":1085,"uris":["http://zotero.org/users/158097/items/SVTU94G2"],"uri":["http://zotero.org/users/158097/items/SVTU94G2"],"itemData":{"id":1085,"type":"article-journal","abstract":"The Columbia River estuary is a dynamic system in which estuarine turbidity maxims trap and extend the residence time of particles and particle-attached bacteria over those of the water and free-living bacteria. Particle-attached bacteria dominate bacterial activity in the estuary and are an important part of the estuarine food web. PCR-amplified 16S rRNA genes from particle-attached and free-living bacteria in the Columbia River, its estuary, and the adjacent coastal ocean were cloned, and 239 partial sequences were determined. A wide diversity was observed at the species level within at least six different bacterial phyla, including most subphyla of the class Proteobacteria. In the estuary, most particle-attached bacterial clones (75%) were related to members of the genus Cytophaga or of the alpha, gamma, or beta subclass of the class Proteobacteria. These same clones, however, were rare in or absent from either the particle-attached or the free-living bacterial communities of the river and the coastal ocean. In contrast, about half (48%) of the free-living estuarine bacterial clones were similar to clones from the river or the coastal ocean. These free-living bacteria were related to groups of cosmopolitan freshwater bacteria (beta-proteobacteria, gram-positive bacteria, and Verrucomicrobium spp,) and groups of marine organisms (gram-positive bacteria and alpha-proteobacteria [SAR11 and Rhodobacter spp.]). These results suggest that rapidly growing particle-attached bacteria develop into a uniquely adapted estuarine community and that free-living estuarine bacteria are similar to members of the river and the coastal ocean microbial communities. The high degree of diversity in the estuary is the result of the mixing of bacterial communities from the river, estuary, and coastal ocean.","container-title":"Applied and Environmental Microbiology","ISSN":"0099-2240","issue":"7","page":"3192-3204","title":"Phylogenetic analysis of particle-attached and free-living bacterial communities in the Columbia river, its estuary, and the adjacent coastal ocean","volume":"65","author":[{"family":"Crump","given":"Byron C."},{"family":"Armbrust","given":"E. V."},{"family":"Baross","given":"J. A."}],"issued":{"date-parts":[["1999",7]]}}}],"schema":"https://github.com/citation-style-language/schema/raw/master/csl-citation.json"} </w:instrText>
      </w:r>
      <w:r w:rsidR="0056188F">
        <w:fldChar w:fldCharType="separate"/>
      </w:r>
      <w:r w:rsidR="00DC0C41" w:rsidRPr="00DC0C41">
        <w:rPr>
          <w:szCs w:val="24"/>
          <w:vertAlign w:val="superscript"/>
        </w:rPr>
        <w:t>[38]</w:t>
      </w:r>
      <w:r w:rsidR="0056188F">
        <w:fldChar w:fldCharType="end"/>
      </w:r>
    </w:p>
    <w:p w14:paraId="7D2F0856" w14:textId="77777777" w:rsidR="008C7ACD" w:rsidRDefault="002E199D" w:rsidP="004E5506">
      <w:r>
        <w:t xml:space="preserve">To quantify the relative roles of transport and growth in the deep ocean, it is necessary to quantify </w:t>
      </w:r>
      <w:proofErr w:type="spellStart"/>
      <w:r>
        <w:t>taxon</w:t>
      </w:r>
      <w:proofErr w:type="spellEnd"/>
      <w:r>
        <w:t xml:space="preserve"> specific microbial abundance on particles (in units of attache</w:t>
      </w:r>
      <w:r w:rsidR="0056188F">
        <w:t>d</w:t>
      </w:r>
      <w:r>
        <w:t xml:space="preserve"> particles per volume of water or mass of particles), the flux of particles into the deep, and the growth of bacteria in situ. </w:t>
      </w:r>
      <w:r w:rsidR="00E259D7">
        <w:t>If these measurements are taken concurrently</w:t>
      </w:r>
      <w:r>
        <w:t>, transport of each taxonomic group into a deep layer of the water column could be compared to in-situ growth. Understanding the role of estuarine particles in transporting microbes similarly requires quantitative descriptions of which microbes attach to which sorts of particles, and in what quantities, and what microbial growth rates are on and off of particles.</w:t>
      </w:r>
    </w:p>
    <w:p w14:paraId="105FD796" w14:textId="358723AD" w:rsidR="008C7ACD" w:rsidRDefault="002E199D" w:rsidP="004E5506">
      <w:r>
        <w:rPr>
          <w:b/>
        </w:rPr>
        <w:t>Change:</w:t>
      </w:r>
      <w:r>
        <w:t xml:space="preserve"> Due to anthropogenic climate change, oceans and coastal environments are becoming warmer (2015). Simultaneously, changes to ocean circulation and coastal eutrophication are causing low oxygen environments to expand in the open ocean</w:t>
      </w:r>
      <w:r w:rsidR="0056188F">
        <w:fldChar w:fldCharType="begin"/>
      </w:r>
      <w:r w:rsidR="00073799">
        <w:instrText xml:space="preserve"> ADDIN ZOTERO_ITEM CSL_CITATION {"citationID":"a1eqa56l9k7","properties":{"formattedCitation":"\\super [54]\\nosupersub{}","plainCitation":"[54]","noteIndex":0},"citationItems":[{"id":7210,"uris":["http://zotero.org/users/158097/items/64CRZ7WU"],"uri":["http://zotero.org/users/158097/items/64CRZ7WU"],"itemData":{"id":7210,"type":"article-journal","abstract":"Oxygen-poor waters occupy large volumes of the intermediate-depth eastern tropical oceans. Oxygen-poor conditions have far-reaching impacts on ecosystems because important mobile macroorganisms avoid or cannot survive in hypoxic zones. Climate models predict declines in oceanic dissolved oxygen produced by global warming. We constructed 50-year time series of dissolved-oxygen concentration for select tropical oceanic regions by augmenting a historical database with recent measurements. These time series reveal vertical expansion of the intermediate-depth low-oxygen zones in the eastern tropical Atlantic and the equatorial Pacific during the past 50 years. The oxygen decrease in the 300- to 700-m layer is 0.09 to 0.34 micromoles per kilogram per year. Reduced oxygen levels may have dramatic consequences for ecosystems and coastal economies.\nSince the 1950s, dissolved oxygen concentrations have decreased in low-oxygen zones of the tropical Atlantic and equatorial Pacific, and the zones have expanded toward the surface.\nSince the 1950s, dissolved oxygen concentrations have decreased in low-oxygen zones of the tropical Atlantic and equatorial Pacific, and the zones have expanded toward the surface.","container-title":"Science","DOI":"10.1126/science.1153847","ISSN":"0036-8075, 1095-9203","issue":"5876","language":"en","note":"PMID: 18451300","page":"655-658","source":"science.sciencemag.org","title":"Expanding Oxygen-Minimum Zones in the Tropical Oceans","volume":"320","author":[{"family":"Stramma","given":"Lothar"},{"family":"Johnson","given":"Gregory C."},{"family":"Sprintall","given":"Janet"},{"family":"Mohrholz","given":"Volker"}],"issued":{"date-parts":[["2008",5,2]]}}}],"schema":"https://github.com/citation-style-language/schema/raw/master/csl-citation.json"} </w:instrText>
      </w:r>
      <w:r w:rsidR="0056188F">
        <w:fldChar w:fldCharType="separate"/>
      </w:r>
      <w:r w:rsidR="00073799" w:rsidRPr="00073799">
        <w:rPr>
          <w:szCs w:val="24"/>
          <w:vertAlign w:val="superscript"/>
        </w:rPr>
        <w:t>[54]</w:t>
      </w:r>
      <w:r w:rsidR="0056188F">
        <w:fldChar w:fldCharType="end"/>
      </w:r>
      <w:r>
        <w:t xml:space="preserve"> and coastal environments</w:t>
      </w:r>
      <w:r w:rsidR="000B6040">
        <w:t>.</w:t>
      </w:r>
      <w:r w:rsidR="000B6040">
        <w:fldChar w:fldCharType="begin"/>
      </w:r>
      <w:r w:rsidR="00073799">
        <w:instrText xml:space="preserve"> ADDIN ZOTERO_ITEM CSL_CITATION {"citationID":"a1okeg09dsj","properties":{"formattedCitation":"\\super [55]\\nosupersub{}","plainCitation":"[55]","noteIndex":0},"citationItems":[{"id":7096,"uris":["http://zotero.org/users/158097/items/SZ44V9SI"],"uri":["http://zotero.org/users/158097/items/SZ44V9SI"],"itemData":{"id":7096,"type":"article-journal","abstract":"After the great Mississippi River flood of 1993, the hypoxic (or low-oxygen) \"dead zone\" in the Gulf of Mexico more than doubled its size, reaching an all-time high of over 7,700 square miles in July of 1999. Scientists attribute the Gulf of Mexico dead zone largely to nutrient runoff from agriculture in the Mississippi River basin. During the warm months, these nutrients fuel eutrophication, or high organic production, causing large algal blooms. When the algae decay, the result is hypoxia. Reports of such hypoxic events around the world have been increasing since the mid 1960s. Eutrophication and hypoxia have resulted in mortality of bottom-dwelling life in dozens of marine ecosystems and have stressed fisheries worldwide. Some algal blooms can alter the function of coastal ecosystems or, potentially, threaten human health. Anthropogenic nutrient loading from sources such as agriculture, fossil fuel emissions, and climate events is believed to be related to the global increase in frequency, size, and duration of certain algal blooms.","container-title":"Environmental Health Perspectives","DOI":"10.1289/ehp.108-a120","issue":"3","journalAbbreviation":"Environmental Health Perspectives","note":"publisher: Environmental Health Perspectives","page":"A120-A125","source":"ehp.niehs.nih.gov (Atypon)","title":"The dead zones: oxygen-starved coastal waters.","title-short":"The dead zones","volume":"108","author":[{"family":"Joyce","given":"S"}],"issued":{"date-parts":[["2000",3,1]]}}}],"schema":"https://github.com/citation-style-language/schema/raw/master/csl-citation.json"} </w:instrText>
      </w:r>
      <w:r w:rsidR="000B6040">
        <w:fldChar w:fldCharType="separate"/>
      </w:r>
      <w:r w:rsidR="00073799" w:rsidRPr="00073799">
        <w:rPr>
          <w:szCs w:val="24"/>
          <w:vertAlign w:val="superscript"/>
        </w:rPr>
        <w:t>[55]</w:t>
      </w:r>
      <w:r w:rsidR="000B6040">
        <w:fldChar w:fldCharType="end"/>
      </w:r>
      <w:r>
        <w:t xml:space="preserve"> These changes have the potential to alter the distribution of microorganisms</w:t>
      </w:r>
      <w:r w:rsidR="008E573E">
        <w:t>,</w:t>
      </w:r>
      <w:r>
        <w:t xml:space="preserve"> and by extension</w:t>
      </w:r>
      <w:r w:rsidR="008E573E">
        <w:t>,</w:t>
      </w:r>
      <w:r>
        <w:t xml:space="preserve"> the biogeochemical processes these organisms carry out</w:t>
      </w:r>
      <w:r w:rsidR="000B6040">
        <w:t>,</w:t>
      </w:r>
      <w:r w:rsidR="0056188F">
        <w:fldChar w:fldCharType="begin"/>
      </w:r>
      <w:r w:rsidR="00073799">
        <w:instrText xml:space="preserve"> ADDIN ZOTERO_ITEM CSL_CITATION {"citationID":"a5qaq8glgv","properties":{"formattedCitation":"\\super [56,57]\\nosupersub{}","plainCitation":"[56,57]","noteIndex":0},"citationItems":[{"id":289,"uris":["http://zotero.org/users/158097/items/2F5RX2AP"],"uri":["http://zotero.org/users/158097/items/2F5RX2AP"],"itemData":{"id":289,"type":"article-journal","abstract":"&lt;p&gt;&lt;br/&gt;Oceanic productivity, fishery yields and the net marine sequestration of atmospheric greenhouse gases are all controlled by the structure and function of planktonic communities. Detailed paleoceanographic studies have documented abrupt changes in these processes over timescales ranging from centuries to millennia. Most of these major shifts in oceanic productivity and biodiversity are attributable to changes in Earth's climate, manifested through large-scale ocean-atmosphere interactions. By comparison, contemporary biodiversity and plankton community dynamics are generally considered to be \"static\", in part due to the lack of a suitable time frame of reference, and the absence of oceanic data to document ecosystem change over relatively short timescales (decades to centuries). Here we show that the average concentrations of chlorophyll a (chl a) and the estimated rates of primary production in the surface waters of the North Pacific Subtropical Gyre (NPSG) off Hawaii have more than doubled while the concentrations of dissolved silicate and phosphate have decreased during the past three decades. These changes are accompanied by an increase in the concentration of chl b, suggesting a shift in phytoplankton community structure. We hypothesize that these observed ecosystem trends and other related biogeochemical processes in the upper portion of the NPSG are manifestations of plankton community succession in response to climate variations. The hypothesized photosynthetic population \"domain shift\" toward an ecosystem dominated by prokaryotes has altered nutrient flux pathways and affected food web structure, new and export production processes, and fishery yields. Further stratification of the surface ocean resulting from global warming could lead to even more enhanced selection pressures and additional changes in biogeochemical dynamics.&lt;/p&gt;","container-title":"Deep Sea Research Part II: Topical Studies in Oceanography","DOI":"10.1016/S0967-0645(00)00149-1","ISSN":"0967-0645","issue":"8-9","page":"1449-1470","source":"ScienceDirect","title":"Long-term changes in plankton community structure and productivity in the North Pacific Subtropical Gyre: The domain shift hypothesis","title-short":"Long-term changes in plankton community structure and productivity in the North Pacific Subtropical Gyre","volume":"48","author":[{"family":"Karl","given":"D. M."},{"family":"Bidigare","given":"R. R."},{"family":"Letelier","given":"R. M."}],"issued":{"date-parts":[["2001"]]}}},{"id":723,"uris":["http://zotero.org/users/158097/items/FPXXHITV"],"uri":["http://zotero.org/users/158097/items/FPXXHITV"],"itemData":{"id":723,"type":"article-journal","abstract":"Dissolved oxygen concentration is a crucial organizing principle in marine ecosystems. As oxygen levels decline, energy is increasingly diverted away from higher trophic levels into microbial metabolism, leading to loss of fixed nitrogen and to production of greenhouse gases, including nitrous oxide and methane. In this Review, we describe current efforts to explore the fundamental factors that control the ecological and microbial biodiversity in oxygen-starved regions of the ocean, termed oxygen minimum zones. We also discuss how recent advances in microbial ecology have provided information about the potential interactions in distributed co-occurrence and metabolic networks in oxygen minimum zones, and we provide new insights into coupled biogeochemical processes in the ocean.","container-title":"Nature Reviews Microbiology","DOI":"10.1038/nrmicro2778","ISSN":"1740-1526","issue":"6","journalAbbreviation":"Nat Rev Micro","language":"en","page":"381-394","source":"www.nature.com","title":"Microbial ecology of expanding oxygen minimum zones","volume":"10","author":[{"family":"Wright","given":"Jody J."},{"family":"Konwar","given":"Kishori M."},{"family":"Hallam","given":"Steven J."}],"issued":{"date-parts":[["2012",6]]}}}],"schema":"https://github.com/citation-style-language/schema/raw/master/csl-citation.json"} </w:instrText>
      </w:r>
      <w:r w:rsidR="0056188F">
        <w:fldChar w:fldCharType="separate"/>
      </w:r>
      <w:r w:rsidR="00073799" w:rsidRPr="00073799">
        <w:rPr>
          <w:szCs w:val="24"/>
          <w:vertAlign w:val="superscript"/>
        </w:rPr>
        <w:t>[56,57]</w:t>
      </w:r>
      <w:r w:rsidR="0056188F">
        <w:fldChar w:fldCharType="end"/>
      </w:r>
      <w:r>
        <w:t xml:space="preserve"> which in turn regulate </w:t>
      </w:r>
      <w:r w:rsidR="00E259D7">
        <w:t>locally important processes and</w:t>
      </w:r>
      <w:r>
        <w:t xml:space="preserve"> global nutrient cycle</w:t>
      </w:r>
      <w:r w:rsidR="00E259D7">
        <w:t>s</w:t>
      </w:r>
      <w:r>
        <w:t>. Alarmingly, in some environments, climate change appears to drive an increase in marine snow that host microbial pathogens</w:t>
      </w:r>
      <w:r w:rsidR="000B6040">
        <w:t>.</w:t>
      </w:r>
      <w:r w:rsidR="0056188F">
        <w:fldChar w:fldCharType="begin"/>
      </w:r>
      <w:r w:rsidR="00073799">
        <w:instrText xml:space="preserve"> ADDIN ZOTERO_ITEM CSL_CITATION {"citationID":"ag346c39tu","properties":{"formattedCitation":"\\super [58]\\nosupersub{}","plainCitation":"[58]","noteIndex":0},"citationItems":[{"id":7098,"uris":["http://zotero.org/users/158097/items/ZFWRXJW9"],"uri":["http://zotero.org/users/158097/items/ZFWRXJW9"],"itemData":{"id":7098,"type":"article-journal","abstract":"Background\nMarine snow (small amorphous aggregates with colloidal properties) is present in all oceans of the world. Surface water warming and the consequent increase of water column stability can favour the coalescence of marine snow into marine mucilage, large marine aggregates representing an ephemeral and extreme habitat. Marine mucilage characterize aquatic systems with altered environmental conditions.\n\nMethodology/Principal Findings\nWe investigated, by means of molecular techniques, viruses and prokaryotes within the mucilage and in surrounding seawater to examine the potential of mucilage to host new microbial diversity and/or spread marine diseases. We found that marine mucilage contained a large and unexpectedly exclusive microbial biodiversity and hosted pathogenic species that were absent in surrounding seawater. We also investigated the relationship between climate change and the frequency of mucilage in the Mediterranean Sea over the last 200 years and found that the number of mucilage outbreaks increased almost exponentially in the last 20 years. The increasing frequency of mucilage outbreaks is closely associated with the temperature anomalies.\n\nConclusions/Significance\nWe conclude that the spreading of mucilage in the Mediterranean Sea is linked to climate-driven sea surface warming. The mucilage can act as a controlling factor of microbial diversity across wide oceanic regions and could have the potential to act as a carrier of specific microorganisms, thereby increasing the spread of pathogenic bacteria.","container-title":"PLoS ONE","DOI":"10.1371/journal.pone.0007006","ISSN":"1932-6203","issue":"9","journalAbbreviation":"PLoS One","note":"PMID: 19759910\nPMCID: PMC2739426","source":"PubMed Central","title":"Climate Change and the Potential Spreading of Marine Mucilage and Microbial Pathogens in the Mediterranean Sea","URL":"https://www.ncbi.nlm.nih.gov/pmc/articles/PMC2739426/","volume":"4","author":[{"family":"Danovaro","given":"Roberto"},{"family":"Fonda Umani","given":"Serena"},{"family":"Pusceddu","given":"Antonio"}],"accessed":{"date-parts":[["2020",7,25]]},"issued":{"date-parts":[["2009",9,16]]}}}],"schema":"https://github.com/citation-style-language/schema/raw/master/csl-citation.json"} </w:instrText>
      </w:r>
      <w:r w:rsidR="0056188F">
        <w:fldChar w:fldCharType="separate"/>
      </w:r>
      <w:r w:rsidR="00073799" w:rsidRPr="00073799">
        <w:rPr>
          <w:szCs w:val="24"/>
          <w:vertAlign w:val="superscript"/>
        </w:rPr>
        <w:t>[58]</w:t>
      </w:r>
      <w:r w:rsidR="0056188F">
        <w:fldChar w:fldCharType="end"/>
      </w:r>
      <w:r>
        <w:t xml:space="preserve">  Understanding how the distributions of organisms change from winter to summer, and how microbial communities are different in oxygenic and anoxygenic environments</w:t>
      </w:r>
      <w:r w:rsidR="008E573E">
        <w:t>,</w:t>
      </w:r>
      <w:r>
        <w:t xml:space="preserve"> provides important clues about how these communities and processes are likely to </w:t>
      </w:r>
      <w:r w:rsidR="00E259D7">
        <w:t>change</w:t>
      </w:r>
      <w:r w:rsidR="000B6040">
        <w:t>.</w:t>
      </w:r>
      <w:r w:rsidR="0056188F">
        <w:fldChar w:fldCharType="begin"/>
      </w:r>
      <w:r w:rsidR="00073799">
        <w:instrText xml:space="preserve"> ADDIN ZOTERO_ITEM CSL_CITATION {"citationID":"a1boqrld43l","properties":{"formattedCitation":"\\super [59]\\nosupersub{}","plainCitation":"[59]","noteIndex":0},"citationItems":[{"id":438,"uris":["http://zotero.org/users/158097/items/7987V2M2"],"uri":["http://zotero.org/users/158097/items/7987V2M2"],"itemData":{"id":438,"type":"article-journal","abstract":"Long-term ocean observations are needed to gain a comprehensive understanding of natural habitat variability as well as global environmental change that might arise from human activities. In 1988, a multidisciplinary deep-water oceanographic station was established at a site north of Oahu, Hawaii, with the intent of establishing a long-term ( &gt; 20 years) data base on oceanic variability. The primary objective of the Hawaii Ocean Time-series (HOT) program is to obtain high-quality time-series measurements of selected oceanographic properties, including: water mass structure, dynamic height, currents, dissolved and particulate chemical constituents, biological processes and particulate matter fluxes. These data will be used, in part, to help achieve the goals of the World Ocean Circulation Experiment (WOCE) and the Joint Global Ocean Flux Study (JGOFS) research programs. More importantly, these data sets will be used to improve our description and understanding of ocean circulation and ocean climatology, to elucidate further the processes that govern the fluxes of carbon into and from the oceans, and to generate novel hypotheses. These are necessary prerequisites for developing a predictive capability for global environmental change.","container-title":"Deep Sea Research Part II: Topical Studies in Oceanography","DOI":"10.1016/0967-0645(96)00005-7","ISSN":"0967-0645","issue":"2–3","journalAbbreviation":"Deep Sea Research Part II: Topical Studies in Oceanography","page":"129-156","source":"ScienceDirect","title":"The Hawaii Ocean Time-series (HOT) program: Background, rationale and field implementation","title-short":"The Hawaii Ocean Time-series (HOT) program","volume":"43","author":[{"family":"Karl","given":"David M."},{"family":"Lukas","given":"Roger"}],"issued":{"date-parts":[["1996"]]}}}],"schema":"https://github.com/citation-style-language/schema/raw/master/csl-citation.json"} </w:instrText>
      </w:r>
      <w:r w:rsidR="0056188F">
        <w:fldChar w:fldCharType="separate"/>
      </w:r>
      <w:r w:rsidR="00073799" w:rsidRPr="00073799">
        <w:rPr>
          <w:szCs w:val="24"/>
          <w:vertAlign w:val="superscript"/>
        </w:rPr>
        <w:t>[59]</w:t>
      </w:r>
      <w:r w:rsidR="0056188F">
        <w:fldChar w:fldCharType="end"/>
      </w:r>
      <w:r>
        <w:t xml:space="preserve"> </w:t>
      </w:r>
    </w:p>
    <w:p w14:paraId="47DE5136" w14:textId="6F208232" w:rsidR="008C7ACD" w:rsidRDefault="002E199D" w:rsidP="004E5506">
      <w:r>
        <w:t>To describe microbial habitat distribution, explain microbial species diversity, characterize the role of particles in microbial transport</w:t>
      </w:r>
      <w:r w:rsidR="00E17962">
        <w:t>,</w:t>
      </w:r>
      <w:r>
        <w:t xml:space="preserve"> and</w:t>
      </w:r>
      <w:r w:rsidR="00E17962">
        <w:t xml:space="preserve"> predict</w:t>
      </w:r>
      <w:r>
        <w:t xml:space="preserve"> the response of microbial communities to anthropogenic climate change, it is </w:t>
      </w:r>
      <w:r w:rsidR="008E573E">
        <w:t>necessary</w:t>
      </w:r>
      <w:r>
        <w:t xml:space="preserve"> to describe microorganisms not only across latitude, longitude, depth and time, but also across gradients of microhabitats. The distribution and processes on particles are subject to change as the ocean changes</w:t>
      </w:r>
      <w:r w:rsidR="000B6040">
        <w:t>.</w:t>
      </w:r>
      <w:r w:rsidR="0056188F">
        <w:fldChar w:fldCharType="begin"/>
      </w:r>
      <w:r w:rsidR="00073799">
        <w:instrText xml:space="preserve"> ADDIN ZOTERO_ITEM CSL_CITATION {"citationID":"a1ohs07bmk4","properties":{"formattedCitation":"\\super [60]\\nosupersub{}","plainCitation":"[60]","noteIndex":0},"citationItems":[{"id":7163,"uris":["http://zotero.org/users/158097/items/ED3B4FEN"],"uri":["http://zotero.org/users/158097/items/ED3B4FEN"],"itemData":{"id":7163,"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56188F">
        <w:fldChar w:fldCharType="separate"/>
      </w:r>
      <w:r w:rsidR="00073799" w:rsidRPr="00073799">
        <w:rPr>
          <w:szCs w:val="24"/>
          <w:vertAlign w:val="superscript"/>
        </w:rPr>
        <w:t>[60]</w:t>
      </w:r>
      <w:r w:rsidR="0056188F">
        <w:fldChar w:fldCharType="end"/>
      </w:r>
      <w:r>
        <w:t xml:space="preserve"> Thus, to truly understand microbial distributions, this study will consider the size, sinking speed, and particulate organic matter</w:t>
      </w:r>
      <w:r w:rsidR="00E17962">
        <w:t xml:space="preserve"> content</w:t>
      </w:r>
      <w:r>
        <w:t xml:space="preserve"> of particles </w:t>
      </w:r>
      <w:r w:rsidR="00E17962">
        <w:t xml:space="preserve">and how they relate to </w:t>
      </w:r>
      <w:r>
        <w:t>microbial community structure.</w:t>
      </w:r>
    </w:p>
    <w:p w14:paraId="36DE558A" w14:textId="41E0E688" w:rsidR="008C7ACD" w:rsidRPr="00E259D7" w:rsidRDefault="002E199D" w:rsidP="00E259D7">
      <w:pPr>
        <w:pStyle w:val="Heading3"/>
      </w:pPr>
      <w:r w:rsidRPr="00E259D7">
        <w:t>Particle associated microbial biogeography</w:t>
      </w:r>
    </w:p>
    <w:p w14:paraId="0A846F92" w14:textId="5A879A3A" w:rsidR="008C7ACD" w:rsidRDefault="002E199D" w:rsidP="004E5506">
      <w:pPr>
        <w:rPr>
          <w:b/>
        </w:rPr>
      </w:pPr>
      <w:r>
        <w:t>In the last two decades, numerous studies have explored the spatiotemporal distribution of microbial communities by performing ocean transects, sometimes global</w:t>
      </w:r>
      <w:r w:rsidR="000B6040">
        <w:t>,</w:t>
      </w:r>
      <w:r w:rsidR="00780114">
        <w:fldChar w:fldCharType="begin"/>
      </w:r>
      <w:r w:rsidR="00DD0B45">
        <w:instrText xml:space="preserve"> ADDIN ZOTERO_ITEM CSL_CITATION {"citationID":"a10jk31h35n","properties":{"formattedCitation":"\\super [8\\uc0\\u8211{}10]\\nosupersub{}","plainCitation":"[8–10]","noteIndex":0},"citationItems":[{"id":462,"uris":["http://zotero.org/users/158097/items/89HA456B"],"uri":["http://zotero.org/users/158097/items/89HA456B"],"itemData":{"id":462,"type":"article-journal","container-title":"PLoS Biology","DOI":"10.1371/journal.pbio.0050077","ISSN":"1544-9173","issue":"3","journalAbbreviation":"Plos Biol","page":"e77","source":"CrossRef","title":"The Sorcerer II Global Ocean Sampling Expedition: Northwest Atlantic through Eastern Tropical Pacific","title-short":"The Sorcerer II Global Ocean Sampling Expedition","volume":"5","author":[{"family":"Rusch","given":"Douglas B."},{"family":"Halpern","given":"Aaron L."},{"family":"Sutton","given":"Granger"},{"family":"Heidelberg","given":"Karla B."},{"family":"Williamson","given":"Shannon"},{"family":"Yooseph","given":"Shibu"},{"family":"Wu","given":"Dongying"},{"family":"Eisen","given":"Jonathan A."},{"family":"Hoffman","given":"Jeff M."},{"family":"Remington","given":"Karin"},{"family":"Beeson","given":"Karen"},{"family":"Tran","given":"Bao"},{"family":"Smith","given":"Hamilton"},{"family":"Baden-Tillson","given":"Holly"},{"family":"Stewart","given":"Clare"},{"family":"Thorpe","given":"Joyce"},{"family":"Freeman","given":"Jason"},{"family":"Andrews-Pfannkoch","given":"Cynthia"},{"family":"Venter","given":"Joseph E."},{"family":"Li","given":"Kelvin"},{"family":"Kravitz","given":"Saul"},{"family":"Heidelberg","given":"John F."},{"family":"Utterback","given":"Terry"},{"family":"Rogers","given":"Yu-Hui"},{"family":"Falcón","given":"Luisa I."},{"family":"Souza","given":"Valeria"},{"family":"Bonilla-Rosso","given":"Germán"},{"family":"Eguiarte","given":"Luis E."},{"family":"Karl","given":"David M."},{"family":"Sathyendranath","given":"Shubha"},{"family":"Platt","given":"Trevor"},{"family":"Bermingham","given":"Eldredge"},{"family":"Gallardo","given":"Victor"},{"family":"Tamayo-Castillo","given":"Giselle"},{"family":"Ferrari","given":"Michael R."},{"family":"Strausberg","given":"Robert L."},{"family":"Nealson","given":"Kenneth"},{"family":"Friedman","given":"Robert"},{"family":"Frazier","given":"Marvin"},{"family":"Venter","given":"J. Craig"}],"issued":{"date-parts":[["2007"]]}}},{"id":944,"uris":["http://zotero.org/users/158097/items/NJFKV5ZD"],"uri":["http://zotero.org/users/158097/items/NJFKV5ZD"],"itemData":{"id":944,"type":"article-journal","container-title":"Science","DOI":"10.1126/science.aac5605","ISSN":"0036-8075, 1095-9203","issue":"6237","journalAbbreviation":"Science","language":"en","page":"873-873","source":"www.sciencemag.org","title":"Tara Oceans studies plankton at planetary scale","volume":"348","author":[{"family":"Bork","given":"P."},{"family":"Bowler","given":"C."},{"family":"Vargas","given":"C.","dropping-particle":"de"},{"family":"Gorsky","given":"G."},{"family":"Karsenti","given":"E."},{"family":"Wincker","given":"P."}],"issued":{"date-parts":[["2015",5,22]]}}},{"id":7554,"uris":["http://zotero.org/users/158097/items/CLJ9W5CH"],"uri":["http://zotero.org/users/158097/items/CLJ9W5CH"],"itemData":{"id":7554,"type":"article-journal","container-title":"Limnology and Oceanography Bulletin","DOI":"10.1002/lob.10008","ISSN":"1539-6088","issue":"1","language":"en","note":"_eprint: https://aslopubs.onlinelibrary.wiley.com/doi/pdf/10.1002/lob.10008","page":"11-14","source":"Wiley Online Library","title":"Seafaring in the 21St Century: The Malaspina 2010 Circumnavigation Expedition","title-short":"Seafaring in the 21St Century","volume":"24","author":[{"family":"Duarte","given":"Carlos M."}],"issued":{"date-parts":[["2015"]]}}}],"schema":"https://github.com/citation-style-language/schema/raw/master/csl-citation.json"} </w:instrText>
      </w:r>
      <w:r w:rsidR="00780114">
        <w:fldChar w:fldCharType="separate"/>
      </w:r>
      <w:r w:rsidR="00E259D7" w:rsidRPr="00E259D7">
        <w:rPr>
          <w:szCs w:val="24"/>
          <w:vertAlign w:val="superscript"/>
        </w:rPr>
        <w:t>[8–10]</w:t>
      </w:r>
      <w:r w:rsidR="00780114">
        <w:fldChar w:fldCharType="end"/>
      </w:r>
      <w:r>
        <w:t xml:space="preserve"> and through repeated </w:t>
      </w:r>
      <w:r w:rsidR="00FF009A">
        <w:t>time-series</w:t>
      </w:r>
      <w:r>
        <w:t xml:space="preserve"> sampling</w:t>
      </w:r>
      <w:r w:rsidR="000B6040">
        <w:t>.</w:t>
      </w:r>
      <w:r w:rsidR="00780114">
        <w:fldChar w:fldCharType="begin"/>
      </w:r>
      <w:r w:rsidR="00073799">
        <w:instrText xml:space="preserve"> ADDIN ZOTERO_ITEM CSL_CITATION {"citationID":"a1080oas1q9","properties":{"formattedCitation":"\\super [59,61,62]\\nosupersub{}","plainCitation":"[59,61,62]","noteIndex":0},"citationItems":[{"id":438,"uris":["http://zotero.org/users/158097/items/7987V2M2"],"uri":["http://zotero.org/users/158097/items/7987V2M2"],"itemData":{"id":438,"type":"article-journal","abstract":"Long-term ocean observations are needed to gain a comprehensive understanding of natural habitat variability as well as global environmental change that might arise from human activities. In 1988, a multidisciplinary deep-water oceanographic station was established at a site north of Oahu, Hawaii, with the intent of establishing a long-term ( &gt; 20 years) data base on oceanic variability. The primary objective of the Hawaii Ocean Time-series (HOT) program is to obtain high-quality time-series measurements of selected oceanographic properties, including: water mass structure, dynamic height, currents, dissolved and particulate chemical constituents, biological processes and particulate matter fluxes. These data will be used, in part, to help achieve the goals of the World Ocean Circulation Experiment (WOCE) and the Joint Global Ocean Flux Study (JGOFS) research programs. More importantly, these data sets will be used to improve our description and understanding of ocean circulation and ocean climatology, to elucidate further the processes that govern the fluxes of carbon into and from the oceans, and to generate novel hypotheses. These are necessary prerequisites for developing a predictive capability for global environmental change.","container-title":"Deep Sea Research Part II: Topical Studies in Oceanography","DOI":"10.1016/0967-0645(96)00005-7","ISSN":"0967-0645","issue":"2–3","journalAbbreviation":"Deep Sea Research Part II: Topical Studies in Oceanography","page":"129-156","source":"ScienceDirect","title":"The Hawaii Ocean Time-series (HOT) program: Background, rationale and field implementation","title-short":"The Hawaii Ocean Time-series (HOT) program","volume":"43","author":[{"family":"Karl","given":"David M."},{"family":"Lukas","given":"Roger"}],"issued":{"date-parts":[["1996"]]}}},{"id":985,"uris":["http://zotero.org/users/158097/items/PMV75HFT"],"uri":["http://zotero.org/users/158097/items/PMV75HFT"],"itemData":{"id":985,"type":"article-journal","abstract":"The Bermuda Atlantic Time-series Study (BATS) commenced monthly sampling in October 1988 as part of the US Joint Global Ocean Flux Study (JGOFS) program. The goals of the US JGOFS time-series research are to better understand the basic processes that control ocean biogeochemistry on seasonal to decadal time-scales, determine the role of the oceans in the global carbon budget, and ultimately improve our ability to predict the effects of climate change on ecosystems. The BATS program samples the ocean on a biweekly to monthly basis, a strategy that resolves major seasonal patterns and interannual variability. The core cruises last 4-5 d during which hydrography, nutrients, particle flux, pigments and primary production, bacterioplankton abundance and production, and often complementary ancillary measurements are made. This overview focuses on patterns in ocean biology and biogeochemistry over a decade at the BATS site, concentrating on seasonal and interannual changes in community structure, and the physical forcing and other factors controlling the temporal dynamics. Significant seasonal and interannual variability in phytoplankton and bacterioplankton production, biomass, and community structure exists at BATS. No strong relationship exists between primary production and particle flux during the 10 yr record, with the relationship slightly improved by applying an artificial lag of 1 week between production and flux. The prokaryotic picoplankton regularly dominate the phytoplankton community; diatom blooms are rare but occur periodically in the BATS time series. The increase in Chi a concentrations during bloom periods is due to increases by most of the taxa present, rather than by any single group, and there is seasonal succession of phytoplankton. The bacterioplankton often dominate the living biomass, indicating the potential to consume large amounts of carbon and play a major ecological role within the microbial food web. Bacterial biomass, production, and specific growth rates are highest during summer. Size structure and composition of the plankton community may be an important factor controlling the quality of dissolved organic matter produced and could affect production of bacterioplankton biomass. Larger heterotrophic plankton play an integral role in the flux of material out of the euphotic zone at BATS. Protozoans are abundant and can constitute a sizable component of sinking flux. Zooplankton contribute significantly to flux via production of rapidly sinking fecal pellets, and vertically migrating zooplankton can actively transport a significant amount of dissolved organic and inorganic carbon and nitrogen to deep water. An important question that remains to be further addressed at BATS is how larger climatological events drive some of the interannual variability in the biogeochemistry. (C) 2001 Published by Elsevier Science Ltd.","container-title":"Deep-Sea Research Part Ii-Topical Studies in Oceanography","ISSN":"0967-0645","issue":"8-9","page":"1405-1447","title":"Overview of the US JGOFS Bermuda Atlantic Time-series Study (BATS): a decade-scale look at ocean biology and biogeochemistry","volume":"48","author":[{"family":"Steinberg","given":"D. K."},{"family":"Carlson","given":"C. A."},{"family":"Bates","given":"N. R."},{"family":"Johnson","given":"R. J."},{"family":"Michaels","given":"A. F."},{"family":"Knap","given":"A. H."}],"issued":{"date-parts":[["2001"]]}}},{"id":1128,"uris":["http://zotero.org/users/158097/items/TP6HGXZQ"],"uri":["http://zotero.org/users/158097/items/TP6HGXZQ"],"itemData":{"id":1128,"type":"article-journal","container-title":"Aquatic Microbial Ecology","DOI":"10.3354/ame01222","ISSN":"0948-3055, 1616-1564","journalAbbreviation":"Aquat Microb Ecol","page":"69-81","source":"CrossRef","title":"Community structure of marine bacterioplankton: patterns, networks, and relationships to function","title-short":"Community structure of marine bacterioplankton","volume":"53","author":[{"family":"Fuhrman","given":"Ja"},{"family":"Steele","given":"Ja"}],"issued":{"date-parts":[["2008",9,18]]}}}],"schema":"https://github.com/citation-style-language/schema/raw/master/csl-citation.json"} </w:instrText>
      </w:r>
      <w:r w:rsidR="00780114">
        <w:fldChar w:fldCharType="separate"/>
      </w:r>
      <w:r w:rsidR="00073799" w:rsidRPr="00073799">
        <w:rPr>
          <w:szCs w:val="24"/>
          <w:vertAlign w:val="superscript"/>
        </w:rPr>
        <w:t>[59,61,62]</w:t>
      </w:r>
      <w:r w:rsidR="00780114">
        <w:fldChar w:fldCharType="end"/>
      </w:r>
      <w:r>
        <w:t xml:space="preserve"> </w:t>
      </w:r>
      <w:r w:rsidR="00E259D7">
        <w:t>W</w:t>
      </w:r>
      <w:r>
        <w:t>hile these studies have described microbial communities at large spatial scales, few</w:t>
      </w:r>
      <w:r w:rsidR="008E573E">
        <w:t>er</w:t>
      </w:r>
      <w:r>
        <w:t xml:space="preserve"> have studied </w:t>
      </w:r>
      <w:r w:rsidR="00E259D7">
        <w:t>these communities’</w:t>
      </w:r>
      <w:r>
        <w:t xml:space="preserve"> microscale distribution. In general</w:t>
      </w:r>
      <w:r w:rsidR="000B6040">
        <w:t>,</w:t>
      </w:r>
      <w:r>
        <w:t xml:space="preserve"> </w:t>
      </w:r>
      <w:r w:rsidR="00E259D7">
        <w:t>most</w:t>
      </w:r>
      <w:r>
        <w:t xml:space="preserve"> studies size fraction microbes with “attached” organisms getting caught on a filter with pores that are larger than most bacteria, and a </w:t>
      </w:r>
      <w:r>
        <w:lastRenderedPageBreak/>
        <w:t>second fraction that catches “</w:t>
      </w:r>
      <w:r w:rsidR="00D22651">
        <w:t>free-living</w:t>
      </w:r>
      <w:r>
        <w:t xml:space="preserve">” organisms. The “attached” habitat is actually the sum of many different kinds of particles, each of which may harbor distinct microbial communities. </w:t>
      </w:r>
    </w:p>
    <w:p w14:paraId="15B8DEC0" w14:textId="01BAF254" w:rsidR="008C7ACD" w:rsidRDefault="1B9BA494" w:rsidP="004E5506">
      <w:r>
        <w:t>The quantitative analysis of particles in the Columbia River estuary</w:t>
      </w:r>
      <w:r w:rsidR="008E573E">
        <w:t>,</w:t>
      </w:r>
      <w:r>
        <w:t xml:space="preserve"> by Crump and Baros</w:t>
      </w:r>
      <w:r w:rsidR="008E573E">
        <w:t>s,</w:t>
      </w:r>
      <w:r w:rsidR="002E199D">
        <w:fldChar w:fldCharType="begin"/>
      </w:r>
      <w:r w:rsidR="00073799">
        <w:instrText xml:space="preserve"> ADDIN ZOTERO_ITEM CSL_CITATION {"citationID":"a7l3g0b7ut","properties":{"formattedCitation":"\\super [63]\\nosupersub{}","plainCitation":"[63]","noteIndex":0},"citationItems":[{"id":720,"uris":["http://zotero.org/users/158097/items/FHZGZ6I2"],"uri":["http://zotero.org/users/158097/items/FHZGZ6I2"],"itemData":{"id":720,"type":"article-journal","container-title":"Marine ecology. Progress series","page":"13–22","source":"Google Scholar","title":"Characterization of the bacterially-active particle fraction in the Columbia River estuary","volume":"206","author":[{"family":"Crump","given":"Byron C."},{"family":"Baross","given":"John A."}],"issued":{"date-parts":[["2000"]]}},"suppress-author":true}],"schema":"https://github.com/citation-style-language/schema/raw/master/csl-citation.json"} </w:instrText>
      </w:r>
      <w:r w:rsidR="002E199D">
        <w:fldChar w:fldCharType="separate"/>
      </w:r>
      <w:r w:rsidR="00073799" w:rsidRPr="00073799">
        <w:rPr>
          <w:szCs w:val="24"/>
          <w:vertAlign w:val="superscript"/>
        </w:rPr>
        <w:t>[63]</w:t>
      </w:r>
      <w:r w:rsidR="002E199D">
        <w:fldChar w:fldCharType="end"/>
      </w:r>
      <w:r>
        <w:t xml:space="preserve"> demonstrates the importance both of particle size and sinking speed in determining bacterial processes. The smallest particles, and the mostly slowly settling particles had the highest bacterial growth rate, despite having low carbon content.</w:t>
      </w:r>
      <w:r w:rsidR="002E199D">
        <w:fldChar w:fldCharType="begin"/>
      </w:r>
      <w:r w:rsidR="00073799">
        <w:instrText xml:space="preserve"> ADDIN ZOTERO_ITEM CSL_CITATION {"citationID":"a2opt6t40tk","properties":{"formattedCitation":"\\super [63]\\nosupersub{}","plainCitation":"[63]","noteIndex":0},"citationItems":[{"id":720,"uris":["http://zotero.org/users/158097/items/FHZGZ6I2"],"uri":["http://zotero.org/users/158097/items/FHZGZ6I2"],"itemData":{"id":720,"type":"article-journal","container-title":"Marine ecology. Progress series","page":"13–22","source":"Google Scholar","title":"Characterization of the bacterially-active particle fraction in the Columbia River estuary","volume":"206","author":[{"family":"Crump","given":"Byron C."},{"family":"Baross","given":"John A."}],"issued":{"date-parts":[["2000"]]}}}],"schema":"https://github.com/citation-style-language/schema/raw/master/csl-citation.json"} </w:instrText>
      </w:r>
      <w:r w:rsidR="002E199D">
        <w:fldChar w:fldCharType="separate"/>
      </w:r>
      <w:r w:rsidR="00073799" w:rsidRPr="00073799">
        <w:rPr>
          <w:szCs w:val="24"/>
          <w:vertAlign w:val="superscript"/>
        </w:rPr>
        <w:t>[63]</w:t>
      </w:r>
      <w:r w:rsidR="002E199D">
        <w:fldChar w:fldCharType="end"/>
      </w:r>
      <w:r>
        <w:t xml:space="preserve"> While diversity was characterized in a related study,</w:t>
      </w:r>
      <w:r w:rsidR="002E199D">
        <w:fldChar w:fldCharType="begin"/>
      </w:r>
      <w:r w:rsidR="00DC0C41">
        <w:instrText xml:space="preserve"> ADDIN ZOTERO_ITEM CSL_CITATION {"citationID":"a9la83qtid","properties":{"formattedCitation":"\\super [38]\\nosupersub{}","plainCitation":"[38]","noteIndex":0},"citationItems":[{"id":1085,"uris":["http://zotero.org/users/158097/items/SVTU94G2"],"uri":["http://zotero.org/users/158097/items/SVTU94G2"],"itemData":{"id":1085,"type":"article-journal","abstract":"The Columbia River estuary is a dynamic system in which estuarine turbidity maxims trap and extend the residence time of particles and particle-attached bacteria over those of the water and free-living bacteria. Particle-attached bacteria dominate bacterial activity in the estuary and are an important part of the estuarine food web. PCR-amplified 16S rRNA genes from particle-attached and free-living bacteria in the Columbia River, its estuary, and the adjacent coastal ocean were cloned, and 239 partial sequences were determined. A wide diversity was observed at the species level within at least six different bacterial phyla, including most subphyla of the class Proteobacteria. In the estuary, most particle-attached bacterial clones (75%) were related to members of the genus Cytophaga or of the alpha, gamma, or beta subclass of the class Proteobacteria. These same clones, however, were rare in or absent from either the particle-attached or the free-living bacterial communities of the river and the coastal ocean. In contrast, about half (48%) of the free-living estuarine bacterial clones were similar to clones from the river or the coastal ocean. These free-living bacteria were related to groups of cosmopolitan freshwater bacteria (beta-proteobacteria, gram-positive bacteria, and Verrucomicrobium spp,) and groups of marine organisms (gram-positive bacteria and alpha-proteobacteria [SAR11 and Rhodobacter spp.]). These results suggest that rapidly growing particle-attached bacteria develop into a uniquely adapted estuarine community and that free-living estuarine bacteria are similar to members of the river and the coastal ocean microbial communities. The high degree of diversity in the estuary is the result of the mixing of bacterial communities from the river, estuary, and coastal ocean.","container-title":"Applied and Environmental Microbiology","ISSN":"0099-2240","issue":"7","page":"3192-3204","title":"Phylogenetic analysis of particle-attached and free-living bacterial communities in the Columbia river, its estuary, and the adjacent coastal ocean","volume":"65","author":[{"family":"Crump","given":"Byron C."},{"family":"Armbrust","given":"E. V."},{"family":"Baross","given":"J. A."}],"issued":{"date-parts":[["1999",7]]}},"locator":"1999"}],"schema":"https://github.com/citation-style-language/schema/raw/master/csl-citation.json"} </w:instrText>
      </w:r>
      <w:r w:rsidR="002E199D">
        <w:fldChar w:fldCharType="separate"/>
      </w:r>
      <w:r w:rsidR="00DC0C41" w:rsidRPr="00DC0C41">
        <w:rPr>
          <w:szCs w:val="24"/>
          <w:vertAlign w:val="superscript"/>
        </w:rPr>
        <w:t>[38]</w:t>
      </w:r>
      <w:r w:rsidR="002E199D">
        <w:fldChar w:fldCharType="end"/>
      </w:r>
      <w:r>
        <w:t xml:space="preserve"> abundance and diversity were not considered across particle types in that system. Indeed, only two studies</w:t>
      </w:r>
      <w:r w:rsidR="00A450D9">
        <w:t>, to my knowledge,</w:t>
      </w:r>
      <w:r>
        <w:t xml:space="preserve"> have</w:t>
      </w:r>
      <w:r w:rsidR="007875BC">
        <w:t xml:space="preserve"> systematically</w:t>
      </w:r>
      <w:r w:rsidR="00620196">
        <w:t xml:space="preserve"> </w:t>
      </w:r>
      <w:r>
        <w:t>described spatiotemporal patterns in diversity across particle types.</w:t>
      </w:r>
    </w:p>
    <w:p w14:paraId="704633C1" w14:textId="1286CDE1" w:rsidR="008C7ACD" w:rsidRDefault="002E199D" w:rsidP="004E5506">
      <w:r>
        <w:t>Mestre et al. explored microbial variability concurrently across five particle size fractions, time</w:t>
      </w:r>
      <w:r w:rsidR="000B6040">
        <w:t>,</w:t>
      </w:r>
      <w:r w:rsidR="000B6040">
        <w:fldChar w:fldCharType="begin"/>
      </w:r>
      <w:r w:rsidR="00073799">
        <w:instrText xml:space="preserve"> ADDIN ZOTERO_ITEM CSL_CITATION {"citationID":"aorrle9p29","properties":{"formattedCitation":"\\super [64]\\nosupersub{}","plainCitation":"[64]","noteIndex":0},"citationItems":[{"id":3670,"uris":["http://zotero.org/users/158097/items/S87EW298"],"uri":["http://zotero.org/users/158097/items/S87EW298"],"itemData":{"id":3670,"type":"article-journal","abstract":"Depending on their relationship with the pelagic particulate matter, planktonic prokaryotes have traditionally been classified into two types of communities: free-living (FL) or attached (ATT) to particles, and are generally separated using only one pore-size filter in a differential filtration. Nonetheless, particulate matter in the oceans appears in a continuum of sizes. Here we separated this continuum into six discrete size-fractions, from 0.2 to 200 μm, and described the prokaryotes associated to each of them. Each size-fraction presented different bacterial communities, with a range of 23–42% of unique (OTUs) in each size-fraction, supporting the idea that they contained distinct types of particles. An increase in richness was observed from the smallest to the largest size-fractions, suggesting that increasingly larger particles contributed new niches. Our results show that a multiple size-fractionation provides a more exhaustive description of the bacterial diversity and community structure than the use of only one filter. In addition, and based on our results, we propose an alternative to the dichotomy of FL or ATT lifestyles, in which we differentiate the taxonomic groups with preference for the smaller fractions, those that do not show preferences for small or large fractions, and those that preferentially appear in larger fractions.","container-title":"The ISME Journal","DOI":"10.1038/ismej.2016.166","ISSN":"1751-7362","issue":"4","journalAbbreviation":"ISME J","language":"en","page":"999-1010","source":"www.nature.com","title":"Patterns of bacterial diversity in the marine planktonic particulate matter continuum","volume":"11","author":[{"family":"Mestre","given":"Mireia"},{"family":"Borrull","given":"Encarna"},{"family":"Sala","given":"MMontserrat"},{"family":"Gasol","given":"Josep M."}],"issued":{"date-parts":[["2017",4]]}}}],"schema":"https://github.com/citation-style-language/schema/raw/master/csl-citation.json"} </w:instrText>
      </w:r>
      <w:r w:rsidR="000B6040">
        <w:fldChar w:fldCharType="separate"/>
      </w:r>
      <w:r w:rsidR="00073799" w:rsidRPr="00073799">
        <w:rPr>
          <w:szCs w:val="24"/>
          <w:vertAlign w:val="superscript"/>
        </w:rPr>
        <w:t>[64]</w:t>
      </w:r>
      <w:r w:rsidR="000B6040">
        <w:fldChar w:fldCharType="end"/>
      </w:r>
      <w:r>
        <w:t xml:space="preserve"> space and depth</w:t>
      </w:r>
      <w:r w:rsidR="000B6040">
        <w:t>.</w:t>
      </w:r>
      <w:r w:rsidR="00780114">
        <w:fldChar w:fldCharType="begin"/>
      </w:r>
      <w:r w:rsidR="00073799">
        <w:instrText xml:space="preserve"> ADDIN ZOTERO_ITEM CSL_CITATION {"citationID":"a1k9jdeb1ft","properties":{"formattedCitation":"\\super [47]\\nosupersub{}","plainCitation":"[47]","noteIndex":0},"citationItems":[{"id":5265,"uris":["http://zotero.org/users/158097/items/73IPYT75"],"uri":["http://zotero.org/users/158097/items/73IPYT75"],"itemData":{"id":5265,"type":"article-journal","abstract":"The sinking of organic particles formed in the photic layer is a main vector of carbon export into the deep ocean. Although sinking particles are heavily colonized by microbes, so far it has not been explored whether this process plays a role in transferring prokaryotic diversity from surface to deep oceanic layers. Using Illumina sequencing of the 16S rRNA gene, we explore here the vertical connectivity of the ocean microbiome by characterizing marine prokaryotic communities associated with five different size fractions and examining their compositional variability from surface down to 4,000 m across eight stations sampled in the Atlantic, Pacific, and Indian Oceans during the Malaspina 2010 Expedition. Our results show that the most abundant prokaryotes in the deep ocean are also present in surface waters. This vertical community connectivity seems to occur predominantly through the largest particles because communities in the largest size fractions showed the highest taxonomic similarity throughout the water column, whereas free-living communities were more isolated vertically. Our results further suggest that particle colonization processes occurring in surface waters determine to some extent the composition and biogeography of bathypelagic communities. Overall, we postulate that sinking particles function as vectors that inoculate viable particle-attached surface microbes into the deep-sea realm, determining to a considerable extent the structure, functioning, and biogeography of deep ocean communities.","container-title":"Proceedings of the National Academy of Sciences","DOI":"10.1073/pnas.1802470115","ISSN":"0027-8424, 1091-6490","journalAbbreviation":"PNAS","language":"en","page":"201802470","source":"www.pnas.org","title":"Sinking particles promote vertical connectivity in the ocean microbiome","author":[{"family":"Mestre","given":"Mireia"},{"family":"Ruiz-González","given":"Clara"},{"family":"Logares","given":"Ramiro"},{"family":"Duarte","given":"Carlos M."},{"family":"Gasol","given":"Josep M."},{"family":"Sala","given":"M. Montserrat"}],"issued":{"date-parts":[["2018",6,27]]}},"suppress-author":true}],"schema":"https://github.com/citation-style-language/schema/raw/master/csl-citation.json"} </w:instrText>
      </w:r>
      <w:r w:rsidR="00780114">
        <w:fldChar w:fldCharType="separate"/>
      </w:r>
      <w:r w:rsidR="00073799" w:rsidRPr="00073799">
        <w:rPr>
          <w:szCs w:val="24"/>
          <w:vertAlign w:val="superscript"/>
        </w:rPr>
        <w:t>[47]</w:t>
      </w:r>
      <w:r w:rsidR="00780114">
        <w:fldChar w:fldCharType="end"/>
      </w:r>
      <w:r>
        <w:t xml:space="preserve"> They showed that larger particles harbor greater species richness than smaller particles, and that particle size contributes to a greater difference in community structure than does time of year</w:t>
      </w:r>
      <w:r w:rsidR="000B6040">
        <w:t>.</w:t>
      </w:r>
      <w:r w:rsidR="00780114">
        <w:fldChar w:fldCharType="begin"/>
      </w:r>
      <w:r w:rsidR="00073799">
        <w:instrText xml:space="preserve"> ADDIN ZOTERO_ITEM CSL_CITATION {"citationID":"a1saip4t2gv","properties":{"formattedCitation":"\\super [64]\\nosupersub{}","plainCitation":"[64]","noteIndex":0},"citationItems":[{"id":3670,"uris":["http://zotero.org/users/158097/items/S87EW298"],"uri":["http://zotero.org/users/158097/items/S87EW298"],"itemData":{"id":3670,"type":"article-journal","abstract":"Depending on their relationship with the pelagic particulate matter, planktonic prokaryotes have traditionally been classified into two types of communities: free-living (FL) or attached (ATT) to particles, and are generally separated using only one pore-size filter in a differential filtration. Nonetheless, particulate matter in the oceans appears in a continuum of sizes. Here we separated this continuum into six discrete size-fractions, from 0.2 to 200 μm, and described the prokaryotes associated to each of them. Each size-fraction presented different bacterial communities, with a range of 23–42% of unique (OTUs) in each size-fraction, supporting the idea that they contained distinct types of particles. An increase in richness was observed from the smallest to the largest size-fractions, suggesting that increasingly larger particles contributed new niches. Our results show that a multiple size-fractionation provides a more exhaustive description of the bacterial diversity and community structure than the use of only one filter. In addition, and based on our results, we propose an alternative to the dichotomy of FL or ATT lifestyles, in which we differentiate the taxonomic groups with preference for the smaller fractions, those that do not show preferences for small or large fractions, and those that preferentially appear in larger fractions.","container-title":"The ISME Journal","DOI":"10.1038/ismej.2016.166","ISSN":"1751-7362","issue":"4","journalAbbreviation":"ISME J","language":"en","page":"999-1010","source":"www.nature.com","title":"Patterns of bacterial diversity in the marine planktonic particulate matter continuum","volume":"11","author":[{"family":"Mestre","given":"Mireia"},{"family":"Borrull","given":"Encarna"},{"family":"Sala","given":"MMontserrat"},{"family":"Gasol","given":"Josep M."}],"issued":{"date-parts":[["2017",4]]}}}],"schema":"https://github.com/citation-style-language/schema/raw/master/csl-citation.json"} </w:instrText>
      </w:r>
      <w:r w:rsidR="00780114">
        <w:fldChar w:fldCharType="separate"/>
      </w:r>
      <w:r w:rsidR="00073799" w:rsidRPr="00073799">
        <w:rPr>
          <w:szCs w:val="24"/>
          <w:vertAlign w:val="superscript"/>
        </w:rPr>
        <w:t>[64]</w:t>
      </w:r>
      <w:r w:rsidR="00780114">
        <w:fldChar w:fldCharType="end"/>
      </w:r>
      <w:r>
        <w:t xml:space="preserve"> Moreover, examining particle size classes between depths showed that particle-attached and free-living bacterial communities in the deep ocean were similar to bacterial communities in the surface, suggesting a role of particles in transporting bacteria from the surface to the deep ocean</w:t>
      </w:r>
      <w:r w:rsidR="000B6040">
        <w:t>.</w:t>
      </w:r>
      <w:r w:rsidR="00780114">
        <w:fldChar w:fldCharType="begin"/>
      </w:r>
      <w:r w:rsidR="00073799">
        <w:instrText xml:space="preserve"> ADDIN ZOTERO_ITEM CSL_CITATION {"citationID":"a1tdog4vctk","properties":{"formattedCitation":"\\super [47]\\nosupersub{}","plainCitation":"[47]","noteIndex":0},"citationItems":[{"id":5265,"uris":["http://zotero.org/users/158097/items/73IPYT75"],"uri":["http://zotero.org/users/158097/items/73IPYT75"],"itemData":{"id":5265,"type":"article-journal","abstract":"The sinking of organic particles formed in the photic layer is a main vector of carbon export into the deep ocean. Although sinking particles are heavily colonized by microbes, so far it has not been explored whether this process plays a role in transferring prokaryotic diversity from surface to deep oceanic layers. Using Illumina sequencing of the 16S rRNA gene, we explore here the vertical connectivity of the ocean microbiome by characterizing marine prokaryotic communities associated with five different size fractions and examining their compositional variability from surface down to 4,000 m across eight stations sampled in the Atlantic, Pacific, and Indian Oceans during the Malaspina 2010 Expedition. Our results show that the most abundant prokaryotes in the deep ocean are also present in surface waters. This vertical community connectivity seems to occur predominantly through the largest particles because communities in the largest size fractions showed the highest taxonomic similarity throughout the water column, whereas free-living communities were more isolated vertically. Our results further suggest that particle colonization processes occurring in surface waters determine to some extent the composition and biogeography of bathypelagic communities. Overall, we postulate that sinking particles function as vectors that inoculate viable particle-attached surface microbes into the deep-sea realm, determining to a considerable extent the structure, functioning, and biogeography of deep ocean communities.","container-title":"Proceedings of the National Academy of Sciences","DOI":"10.1073/pnas.1802470115","ISSN":"0027-8424, 1091-6490","journalAbbreviation":"PNAS","language":"en","page":"201802470","source":"www.pnas.org","title":"Sinking particles promote vertical connectivity in the ocean microbiome","author":[{"family":"Mestre","given":"Mireia"},{"family":"Ruiz-González","given":"Clara"},{"family":"Logares","given":"Ramiro"},{"family":"Duarte","given":"Carlos M."},{"family":"Gasol","given":"Josep M."},{"family":"Sala","given":"M. Montserrat"}],"issued":{"date-parts":[["2018",6,27]]}}}],"schema":"https://github.com/citation-style-language/schema/raw/master/csl-citation.json"} </w:instrText>
      </w:r>
      <w:r w:rsidR="00780114">
        <w:fldChar w:fldCharType="separate"/>
      </w:r>
      <w:r w:rsidR="00073799" w:rsidRPr="00073799">
        <w:rPr>
          <w:szCs w:val="24"/>
          <w:vertAlign w:val="superscript"/>
        </w:rPr>
        <w:t>[47]</w:t>
      </w:r>
      <w:r w:rsidR="00780114">
        <w:fldChar w:fldCharType="end"/>
      </w:r>
      <w:r>
        <w:t xml:space="preserve"> However, this analysis was semi-quantitative, as the study did not quantify microbial total abundance on the particle fractions. Thus</w:t>
      </w:r>
      <w:r w:rsidR="000B6040">
        <w:t>,</w:t>
      </w:r>
      <w:r>
        <w:t xml:space="preserve"> a more quantitative approach would have been required to tell whether the particle attached bacteria have sufficient abundance to contribute to the free</w:t>
      </w:r>
      <w:r w:rsidR="00261DDB">
        <w:t>-</w:t>
      </w:r>
      <w:r>
        <w:t>living bacterial communities, as the authors suggest.</w:t>
      </w:r>
    </w:p>
    <w:p w14:paraId="0D84D3C1" w14:textId="0882D483" w:rsidR="008C7ACD" w:rsidRDefault="1B9BA494" w:rsidP="004E5506">
      <w:r>
        <w:t>Such an approach was developed by Liu et al.</w:t>
      </w:r>
      <w:r w:rsidR="002E199D">
        <w:fldChar w:fldCharType="begin"/>
      </w:r>
      <w:r w:rsidR="00073799">
        <w:instrText xml:space="preserve"> ADDIN ZOTERO_ITEM CSL_CITATION {"citationID":"arvle4epsj","properties":{"formattedCitation":"\\super [65]\\nosupersub{}","plainCitation":"[65]","noteIndex":0},"citationItems":[{"id":5066,"uris":["http://zotero.org/users/158097/items/XG5V88T8"],"uri":["http://zotero.org/users/158097/items/XG5V88T8"],"itemData":{"id":5066,"type":"article-journal","abstract":"Particle-attached (PA) and free-living (FL) microorganisms play significant but different roles in mineralization of organic matter (OM) in the ocean. Currently, little is known about PA and FL microbial communities in bathyal and abyssal pelagic waters, and understanding of their diversity and distribution in the water column and their interactions with environmental factors in the trench area is limited. We investigated for the first time the variations of abundance and diversities of the PA and FL bacterial communities in the epi-, bathy- and abyssopelagic zones of the New Britain Trench (NBT). The PA communities showed decreasing species richness but increasing relative abundance with depth, suggesting the increasing ecological significance of the PA bacteria in the deep ocean. The abundance and diversity of PA and FL bacterial communities in the NBT water column appeared to be shaped by different sets of environment factors, which might be related to different micro-niches of the two communities. Analysis on species distribution suggested that the differences between PA and FL bacteria communities mainly resulted from the different relative abundance of the “shared taxa” in the two types of communities. These findings provide valuable information for understanding the relative ecological roles of the PA and FL bacterial communities and their interactions with environmental factors in different pelagic zones along the vertical profile of the NBT water column.","container-title":"Frontiers in Microbiology","DOI":"10.3389/fmicb.2018.00625","ISSN":"1664-302X","journalAbbreviation":"Front. Microbiol.","language":"English","source":"Frontiers","title":"Depth-Resolved Distribution of Particle-Attached and Free-Living Bacterial Communities in the Water Column of the New Britain Trench","URL":"https://www.frontiersin.org/articles/10.3389/fmicb.2018.00625/full#B35","volume":"9","author":[{"family":"Liu","given":"Rulong"},{"family":"Wang","given":"Li"},{"family":"Liu","given":"Qianfeng"},{"family":"Wang","given":"Zixuan"},{"family":"Li","given":"Zhenzhen"},{"family":"Fang","given":"Jiasong"},{"family":"Zhang","given":"Li"},{"family":"Luo","given":"Min"}],"accessed":{"date-parts":[["2018",4,10]]},"issued":{"date-parts":[["2018"]]}},"suppress-author":true}],"schema":"https://github.com/citation-style-language/schema/raw/master/csl-citation.json"} </w:instrText>
      </w:r>
      <w:r w:rsidR="002E199D">
        <w:fldChar w:fldCharType="separate"/>
      </w:r>
      <w:r w:rsidR="00073799" w:rsidRPr="00073799">
        <w:rPr>
          <w:szCs w:val="24"/>
          <w:vertAlign w:val="superscript"/>
        </w:rPr>
        <w:t>[65]</w:t>
      </w:r>
      <w:r w:rsidR="002E199D">
        <w:fldChar w:fldCharType="end"/>
      </w:r>
      <w:r>
        <w:t xml:space="preserve"> who quantified both relative and absolute abundances of free and particle attached microorganisms for a single size class of particles. The authors used amplicon sequencing to </w:t>
      </w:r>
      <w:r w:rsidR="007875BC">
        <w:t>measure</w:t>
      </w:r>
      <w:r>
        <w:t xml:space="preserve"> tax</w:t>
      </w:r>
      <w:r w:rsidR="007875BC">
        <w:t>a</w:t>
      </w:r>
      <w:r>
        <w:t xml:space="preserve"> specific relative abundance</w:t>
      </w:r>
      <w:r w:rsidR="007875BC">
        <w:t>s</w:t>
      </w:r>
      <w:r>
        <w:t xml:space="preserve"> concurrently with qPCR</w:t>
      </w:r>
      <w:r w:rsidR="007875BC">
        <w:t xml:space="preserve"> of the 16S ribosomal RNA gene,</w:t>
      </w:r>
      <w:r>
        <w:t xml:space="preserve"> to determine total bacterial abundance. Liu et al.</w:t>
      </w:r>
      <w:r w:rsidR="002E199D">
        <w:fldChar w:fldCharType="begin"/>
      </w:r>
      <w:r w:rsidR="00073799">
        <w:instrText xml:space="preserve"> ADDIN ZOTERO_ITEM CSL_CITATION {"citationID":"a14ivtbesar","properties":{"formattedCitation":"\\super [65]\\nosupersub{}","plainCitation":"[65]","noteIndex":0},"citationItems":[{"id":5066,"uris":["http://zotero.org/users/158097/items/XG5V88T8"],"uri":["http://zotero.org/users/158097/items/XG5V88T8"],"itemData":{"id":5066,"type":"article-journal","abstract":"Particle-attached (PA) and free-living (FL) microorganisms play significant but different roles in mineralization of organic matter (OM) in the ocean. Currently, little is known about PA and FL microbial communities in bathyal and abyssal pelagic waters, and understanding of their diversity and distribution in the water column and their interactions with environmental factors in the trench area is limited. We investigated for the first time the variations of abundance and diversities of the PA and FL bacterial communities in the epi-, bathy- and abyssopelagic zones of the New Britain Trench (NBT). The PA communities showed decreasing species richness but increasing relative abundance with depth, suggesting the increasing ecological significance of the PA bacteria in the deep ocean. The abundance and diversity of PA and FL bacterial communities in the NBT water column appeared to be shaped by different sets of environment factors, which might be related to different micro-niches of the two communities. Analysis on species distribution suggested that the differences between PA and FL bacteria communities mainly resulted from the different relative abundance of the “shared taxa” in the two types of communities. These findings provide valuable information for understanding the relative ecological roles of the PA and FL bacterial communities and their interactions with environmental factors in different pelagic zones along the vertical profile of the NBT water column.","container-title":"Frontiers in Microbiology","DOI":"10.3389/fmicb.2018.00625","ISSN":"1664-302X","journalAbbreviation":"Front. Microbiol.","language":"English","source":"Frontiers","title":"Depth-Resolved Distribution of Particle-Attached and Free-Living Bacterial Communities in the Water Column of the New Britain Trench","URL":"https://www.frontiersin.org/articles/10.3389/fmicb.2018.00625/full#B35","volume":"9","author":[{"family":"Liu","given":"Rulong"},{"family":"Wang","given":"Li"},{"family":"Liu","given":"Qianfeng"},{"family":"Wang","given":"Zixuan"},{"family":"Li","given":"Zhenzhen"},{"family":"Fang","given":"Jiasong"},{"family":"Zhang","given":"Li"},{"family":"Luo","given":"Min"}],"accessed":{"date-parts":[["2018",4,10]]},"issued":{"date-parts":[["2018"]]}},"suppress-author":true}],"schema":"https://github.com/citation-style-language/schema/raw/master/csl-citation.json"} </w:instrText>
      </w:r>
      <w:r w:rsidR="002E199D">
        <w:fldChar w:fldCharType="separate"/>
      </w:r>
      <w:r w:rsidR="00073799" w:rsidRPr="00073799">
        <w:rPr>
          <w:szCs w:val="24"/>
          <w:vertAlign w:val="superscript"/>
        </w:rPr>
        <w:t>[65]</w:t>
      </w:r>
      <w:r w:rsidR="002E199D">
        <w:fldChar w:fldCharType="end"/>
      </w:r>
      <w:r>
        <w:t xml:space="preserve"> showed particle-attached bacteria make up an increasing portion of the microbial community with depth, ranging from only a few percent at the surface to nearly half of all bacteria at 6000m. By quantifying relative abundance with amplicon sequencing, the authors were able to identify which species make up this increasing proportion of microorganisms. Together these observations suggest that differences in particle characteristics cause differences in bacterial activity, abundance, and growth. </w:t>
      </w:r>
    </w:p>
    <w:p w14:paraId="503C624E" w14:textId="169AC12A" w:rsidR="008C7ACD" w:rsidRDefault="1B9BA494" w:rsidP="004E5506">
      <w:r>
        <w:t>Despite the previous work, important questions remain unanswered, in part because each of these studies measure only some parameters. Much could be gained by measuring growth, abundance and diversity together across many particle types. To more fully describe the biogeography of microbial groups within water samples and across particle types, we propose to partition the microbial community by particle size and sinking speed, and to concurrently measure particulate organic matter with microbial abundance, growth, and diversity associated with each fraction. We will employ these measurements across space and time in eutrophic and oligotrophic environments, to explore how microbial partitioning across particle types varies across spatiotemporal scales. Thus, this study will generate the first dataset that quantitatively describes the microscale habitat distribution of marine organisms, and how that distribution varies at different spatial and temporal scales. It will furthermore provide a better picture of how particle associated communities promote marine biodiversity, how particles may transport microorganisms, and how these processes evolve in a changing ocean.</w:t>
      </w:r>
    </w:p>
    <w:p w14:paraId="37943975" w14:textId="77777777" w:rsidR="008C7ACD" w:rsidRDefault="1B9BA494" w:rsidP="004E5506">
      <w:pPr>
        <w:pStyle w:val="Heading2"/>
      </w:pPr>
      <w:bookmarkStart w:id="1" w:name="_rdesh0k72hby" w:colFirst="0" w:colLast="0"/>
      <w:bookmarkEnd w:id="1"/>
      <w:r>
        <w:t>Study Philosophy</w:t>
      </w:r>
    </w:p>
    <w:p w14:paraId="46A4AD3A" w14:textId="77777777" w:rsidR="00620196" w:rsidRDefault="1B9BA494" w:rsidP="00620196">
      <w:r>
        <w:t>The general philosophy of my ongoing and proposed work is to separate particles based on their physical characteristics and then to take quantitative measurements of their biological and physicochemical properties. Within this I aim to:</w:t>
      </w:r>
    </w:p>
    <w:p w14:paraId="28148975" w14:textId="2D12AD67" w:rsidR="00620196" w:rsidRDefault="1B9BA494" w:rsidP="00620196">
      <w:pPr>
        <w:pStyle w:val="ListParagraph"/>
        <w:numPr>
          <w:ilvl w:val="0"/>
          <w:numId w:val="2"/>
        </w:numPr>
        <w:ind w:left="360" w:hanging="270"/>
      </w:pPr>
      <w:r>
        <w:t>Separate particles into enough size classes to treat size as a gradient, rather than just a few categories</w:t>
      </w:r>
      <w:r w:rsidR="00620196">
        <w:t>.</w:t>
      </w:r>
    </w:p>
    <w:p w14:paraId="4D8A2872" w14:textId="4400EF5E" w:rsidR="00620196" w:rsidRDefault="1B9BA494" w:rsidP="00620196">
      <w:pPr>
        <w:pStyle w:val="ListParagraph"/>
        <w:numPr>
          <w:ilvl w:val="0"/>
          <w:numId w:val="2"/>
        </w:numPr>
        <w:ind w:left="360" w:hanging="270"/>
      </w:pPr>
      <w:r>
        <w:t xml:space="preserve">Combine sinking speed fractionation with size fractionation, so as to explore variability along two components of particle variability. </w:t>
      </w:r>
    </w:p>
    <w:p w14:paraId="1FED64BA" w14:textId="11252807" w:rsidR="00620196" w:rsidRDefault="1B9BA494" w:rsidP="00620196">
      <w:pPr>
        <w:pStyle w:val="ListParagraph"/>
        <w:numPr>
          <w:ilvl w:val="0"/>
          <w:numId w:val="2"/>
        </w:numPr>
        <w:ind w:left="360" w:hanging="270"/>
      </w:pPr>
      <w:r>
        <w:t xml:space="preserve">Perform complementary biological and physicochemical measurements from each </w:t>
      </w:r>
      <w:r w:rsidR="00D22651">
        <w:t>particle</w:t>
      </w:r>
      <w:r>
        <w:t xml:space="preserve"> class. </w:t>
      </w:r>
    </w:p>
    <w:p w14:paraId="70F4D096" w14:textId="2610ED64" w:rsidR="00620196" w:rsidRDefault="1B9BA494" w:rsidP="00620196">
      <w:pPr>
        <w:pStyle w:val="ListParagraph"/>
        <w:numPr>
          <w:ilvl w:val="0"/>
          <w:numId w:val="2"/>
        </w:numPr>
        <w:ind w:left="360" w:hanging="270"/>
      </w:pPr>
      <w:r>
        <w:t xml:space="preserve">Keep careful track of volumes processed, DNA extracted, and to </w:t>
      </w:r>
      <w:r w:rsidR="00FD480F">
        <w:t>“</w:t>
      </w:r>
      <w:r>
        <w:t>spike in</w:t>
      </w:r>
      <w:r w:rsidR="00FD480F">
        <w:t>”</w:t>
      </w:r>
      <w:r>
        <w:t xml:space="preserve"> known concentrations of synthetic DNA sequences in order to have quantitative measurements. </w:t>
      </w:r>
    </w:p>
    <w:p w14:paraId="5722351A" w14:textId="539E42BD" w:rsidR="00620196" w:rsidRDefault="1B9BA494" w:rsidP="00620196">
      <w:pPr>
        <w:pStyle w:val="ListParagraph"/>
        <w:numPr>
          <w:ilvl w:val="0"/>
          <w:numId w:val="2"/>
        </w:numPr>
        <w:ind w:left="360" w:hanging="270"/>
      </w:pPr>
      <w:r>
        <w:lastRenderedPageBreak/>
        <w:t>Measure particle abundance, mass, carbon</w:t>
      </w:r>
      <w:r w:rsidR="008A1027">
        <w:t xml:space="preserve"> content,</w:t>
      </w:r>
      <w:r>
        <w:t xml:space="preserve"> and nitrogen content so that taxonomic abundances can be normalized to particle characteristics. </w:t>
      </w:r>
    </w:p>
    <w:p w14:paraId="2494AA66" w14:textId="1721EED1" w:rsidR="00620196" w:rsidRDefault="1B9BA494" w:rsidP="00620196">
      <w:pPr>
        <w:pStyle w:val="ListParagraph"/>
        <w:numPr>
          <w:ilvl w:val="0"/>
          <w:numId w:val="2"/>
        </w:numPr>
        <w:ind w:left="360" w:hanging="270"/>
      </w:pPr>
      <w:r>
        <w:t>For microbial analysis, combine deep shotgun</w:t>
      </w:r>
      <w:r w:rsidR="008A1027">
        <w:t xml:space="preserve"> sequencing</w:t>
      </w:r>
      <w:r>
        <w:t xml:space="preserve"> with targeted amplicon sequencing so I have information about genes (shotgun sequencing) but also about community structure for </w:t>
      </w:r>
      <w:r w:rsidRPr="00620196">
        <w:rPr>
          <w:b/>
          <w:bCs/>
        </w:rPr>
        <w:t>many</w:t>
      </w:r>
      <w:r>
        <w:t xml:space="preserve"> particle-class-time-locations (amplicon sequencing). </w:t>
      </w:r>
    </w:p>
    <w:p w14:paraId="4C6CFF4A" w14:textId="1C897E8D" w:rsidR="008C7ACD" w:rsidRDefault="1B9BA494" w:rsidP="00620196">
      <w:pPr>
        <w:pStyle w:val="ListParagraph"/>
        <w:numPr>
          <w:ilvl w:val="0"/>
          <w:numId w:val="2"/>
        </w:numPr>
        <w:ind w:left="360" w:hanging="270"/>
      </w:pPr>
      <w:r>
        <w:t>Collect spatiotemporal data that are “nested” in their resolution -- that is, highly resolved datasets inside of less highly resolved, but more expansive, datasets -- in order to understand the scales at which microbial communities in different kinds of particle classes change across space and time.</w:t>
      </w:r>
    </w:p>
    <w:p w14:paraId="0C8AA628" w14:textId="77777777" w:rsidR="008C7ACD" w:rsidRDefault="002E199D" w:rsidP="005904C1">
      <w:pPr>
        <w:pStyle w:val="Heading1"/>
      </w:pPr>
      <w:bookmarkStart w:id="2" w:name="_occxk0snk57z" w:colFirst="0" w:colLast="0"/>
      <w:bookmarkEnd w:id="2"/>
      <w:r>
        <w:t>Questions and Hypotheses</w:t>
      </w:r>
    </w:p>
    <w:p w14:paraId="3E151211" w14:textId="77777777" w:rsidR="008C7ACD" w:rsidRDefault="002E199D" w:rsidP="004E5506">
      <w:r>
        <w:t>This approach will allow us to ask:</w:t>
      </w:r>
    </w:p>
    <w:p w14:paraId="4962DF3B" w14:textId="77777777" w:rsidR="008C7ACD" w:rsidRPr="00C45989" w:rsidRDefault="002E199D" w:rsidP="00C45989">
      <w:pPr>
        <w:pStyle w:val="Hypothesis"/>
      </w:pPr>
      <w:r w:rsidRPr="00C45989">
        <w:t>What are the distributions of microorganisms across the different habitats that are present within a volume of water and how do these distributions vary across space, depth, and time?</w:t>
      </w:r>
    </w:p>
    <w:p w14:paraId="711AB817" w14:textId="10D4C3CD" w:rsidR="008C7ACD" w:rsidRDefault="002E199D" w:rsidP="004E5506">
      <w:r>
        <w:t xml:space="preserve">By collecting the first spatiotemporal dataset that describes the range of microbial taxa across space, time, and </w:t>
      </w:r>
      <w:r w:rsidR="00261DDB">
        <w:t>microhabitat</w:t>
      </w:r>
      <w:r>
        <w:t xml:space="preserve">, we will be able to test hypotheses about microbial </w:t>
      </w:r>
      <w:r w:rsidRPr="00261DDB">
        <w:rPr>
          <w:b/>
        </w:rPr>
        <w:t>habitat</w:t>
      </w:r>
      <w:r>
        <w:t xml:space="preserve"> (H1</w:t>
      </w:r>
      <w:r w:rsidR="008A1027">
        <w:t>, H2</w:t>
      </w:r>
      <w:r>
        <w:t xml:space="preserve">), </w:t>
      </w:r>
      <w:r w:rsidRPr="00261DDB">
        <w:rPr>
          <w:b/>
        </w:rPr>
        <w:t>diversity</w:t>
      </w:r>
      <w:r>
        <w:t xml:space="preserve"> (</w:t>
      </w:r>
      <w:r w:rsidR="008A1027">
        <w:t xml:space="preserve">H1, </w:t>
      </w:r>
      <w:r>
        <w:t xml:space="preserve">H2), </w:t>
      </w:r>
      <w:r w:rsidRPr="00261DDB">
        <w:rPr>
          <w:b/>
        </w:rPr>
        <w:t>transport</w:t>
      </w:r>
      <w:r w:rsidR="00261DDB">
        <w:rPr>
          <w:b/>
        </w:rPr>
        <w:t xml:space="preserve"> </w:t>
      </w:r>
      <w:r>
        <w:t xml:space="preserve">(H3) and </w:t>
      </w:r>
      <w:r w:rsidRPr="00261DDB">
        <w:rPr>
          <w:b/>
        </w:rPr>
        <w:t>change</w:t>
      </w:r>
      <w:r>
        <w:t xml:space="preserve"> (H4), in the context of particles:</w:t>
      </w:r>
    </w:p>
    <w:p w14:paraId="29154C82" w14:textId="77777777" w:rsidR="008C7ACD" w:rsidRPr="00C45989" w:rsidRDefault="002E199D" w:rsidP="00C45989">
      <w:pPr>
        <w:pStyle w:val="Hypothesis"/>
      </w:pPr>
      <w:r w:rsidRPr="00C45989">
        <w:t xml:space="preserve">(H1) Microorganisms have niches that are bound by space, time, and microenvironmental type. </w:t>
      </w:r>
    </w:p>
    <w:p w14:paraId="3124DE56" w14:textId="77777777" w:rsidR="008C7ACD" w:rsidRPr="00C45989" w:rsidRDefault="002E199D" w:rsidP="00C45989">
      <w:pPr>
        <w:pStyle w:val="SubHypothesis"/>
      </w:pPr>
      <w:r w:rsidRPr="00C45989">
        <w:t>(H1A) Different size and sinking speed classes harbor distinct communities in every environment.</w:t>
      </w:r>
    </w:p>
    <w:p w14:paraId="6E724B2D" w14:textId="77777777" w:rsidR="008C7ACD" w:rsidRPr="00C45989" w:rsidRDefault="002E199D" w:rsidP="00C45989">
      <w:pPr>
        <w:pStyle w:val="SubHypothesis"/>
      </w:pPr>
      <w:r w:rsidRPr="00C45989">
        <w:t>(H1B) For every size and sinking speed class, spatial proximity, temporal proximity, and environmental similarity all associate with microbial community structure similarity.</w:t>
      </w:r>
    </w:p>
    <w:p w14:paraId="31BAF78F" w14:textId="2ADC0688" w:rsidR="008C7ACD" w:rsidRPr="00523CAD" w:rsidRDefault="002E199D" w:rsidP="00C45989">
      <w:pPr>
        <w:pStyle w:val="Hypothesis"/>
      </w:pPr>
      <w:r w:rsidRPr="00523CAD">
        <w:t xml:space="preserve">(H2) Different genes are expressed not only between </w:t>
      </w:r>
      <w:r w:rsidR="00D22651">
        <w:t>free-living</w:t>
      </w:r>
      <w:r w:rsidRPr="00523CAD">
        <w:t xml:space="preserve"> and particle associated microorganisms, but also between different particle size and sinking speed classes. In particular:</w:t>
      </w:r>
    </w:p>
    <w:p w14:paraId="6CB7E650" w14:textId="77777777" w:rsidR="008C7ACD" w:rsidRPr="00523CAD" w:rsidRDefault="002E199D" w:rsidP="00C45989">
      <w:pPr>
        <w:pStyle w:val="SubHypothesis"/>
      </w:pPr>
      <w:r w:rsidRPr="00523CAD">
        <w:t>(H2A) Large particles, especially in intermediately oxic water, harbor genes for anoxic processes.</w:t>
      </w:r>
    </w:p>
    <w:p w14:paraId="660B8232" w14:textId="6799BB7C" w:rsidR="008C7ACD" w:rsidRDefault="002E199D" w:rsidP="004E5506">
      <w:r>
        <w:t xml:space="preserve">This follows from models and observations that suggest that particles create anoxic </w:t>
      </w:r>
      <w:proofErr w:type="spellStart"/>
      <w:r>
        <w:t>microzones</w:t>
      </w:r>
      <w:proofErr w:type="spellEnd"/>
      <w:r w:rsidR="000B6040">
        <w:t>.</w:t>
      </w:r>
      <w:r w:rsidR="00780114">
        <w:fldChar w:fldCharType="begin"/>
      </w:r>
      <w:r w:rsidR="00073799">
        <w:instrText xml:space="preserve"> ADDIN ZOTERO_ITEM CSL_CITATION {"citationID":"a1hfd8igb9j","properties":{"formattedCitation":"\\super [18\\uc0\\u8211{}21]\\nosupersub{}","plainCitation":"[18–21]","noteIndex":0},"citationItems":[{"id":1277,"uris":["http://zotero.org/users/158097/items/XC5U5QIF"],"uri":["http://zotero.org/users/158097/items/XC5U5QIF"],"itemData":{"id":1277,"type":"article-journal","abstract":"Our previously published research was one of the pioneering studies on the use of metagenomics to directly compare taxonomic and metabolic properties of aquatic microorganisms from different filter size-fractions. We compared size-fractionated water samples representing free-living and particle-attached communities from four diverse habitats in the Columbia River coastal margin, analyzing 12 metagenomes consisting of &gt;5 million sequence reads (&gt;1.6 Gbp). With predicted peptide and rRNA data we evaluated eukaryotic, bacterial and archaeal populations across size fractions and related their properties to attached and free-living lifestyles, and their potential roles in carbon and nutrient cycling. In this focused review, we expand our discussion on the use of high-throughput sequence data to relate microbial community structure and function to the origin, fate and transport of particulate organic matter (POM) in coastal margins. We additionally discuss the potential impact of the priming effect on organic matter cycling at the land-ocean interface, and build a case for the importance, in particle-rich estuaries and coastal margin waters, of microbial activities in low-oxygen microzones within particle interiors.","container-title":"Frontiers in Microbiology","DOI":"10.3389/fmicb.2014.00466","journalAbbreviation":"Front. Microbiol","page":"466","source":"Frontiers","title":"Metagenomic insights into particles and their associated microbiota in a coastal margin ecosystem","volume":"5","author":[{"family":"Simon","given":"Holly M."},{"family":"Smith","given":"Maria W."},{"family":"Herfort","given":"Lydie"}],"issued":{"date-parts":[["2014"]]}}},{"id":6628,"uris":["http://zotero.org/users/158097/items/JYI7CCV5"],"uri":["http://zotero.org/users/158097/items/JYI7CCV5"],"itemData":{"id":6628,"type":"article-journal","abstract":"In the world’s oceans, even relatively low oxygen levels inhibit anaerobic nitrogen cycling by free-living microbes. Sinking organic aggregates, however, might provide oxygen-depleted microbial hotspots in otherwise oxygenated surface waters. Here, we show that sinking diatom aggregates can host anaerobic nitrogen cycling at ambient oxygen levels well above the hypoxic threshold. Aggregates were produced from the ubiquitous diatom Skeletonema marinoi and the natural microbial community of seawater. Microsensor proﬁling through the center of sinking aggregates revealed internal anoxia at ambient 40% air saturation (</w:instrText>
      </w:r>
      <w:r w:rsidR="00073799">
        <w:rPr>
          <w:rFonts w:ascii="Cambria Math" w:hAnsi="Cambria Math" w:cs="Cambria Math"/>
        </w:rPr>
        <w:instrText>∼</w:instrText>
      </w:r>
      <w:r w:rsidR="00073799">
        <w:instrText xml:space="preserve">100 µmol O2 L−1) and below. Accordingly, anaerobic nitrate turnover inside the aggregates was evident within this range of ambient oxygen levels. In incubations with 15N-labeled nitrate, individual Skeletonema aggregates produced NO2− (up to 10.7 nmol N h−1 per aggregate), N2 (up to 7.1 nmol N h−1), NH4+ (up to 2.0 nmol N h−1), and N2O (up to 0.2 nmol N h−1). Intriguingly, nitrate stored inside the diatom cells served as an additional, internal nitrate source for dinitrogen production, which may partially uncouple anaerobic nitrate turnover by diatom aggregates from direct ambient nitrate supply. Sinking diatom aggregates can contribute directly to ﬁxed-nitrogen loss in low-oxygen environments in the ocean and vastly expand the ocean volume in which anaerobic nitrogen turnover is possible, despite relatively high ambient oxygen levels. Depending on the extent of intracellular nitrate consumption during the sinking process, diatom aggregates may also be involved in the long-distance export of nitrate to the deep ocean.","container-title":"Frontiers in Microbiology","DOI":"10.3389/fmicb.2016.00098","ISSN":"1664-302X","language":"en","source":"Crossref","title":"Anaerobic Nitrogen Turnover by Sinking Diatom Aggregates at Varying Ambient Oxygen Levels","URL":"http://journal.frontiersin.org/Article/10.3389/fmicb.2016.00098/abstract","volume":"7","author":[{"family":"Stief","given":"Peter"},{"family":"Kamp","given":"Anja"},{"family":"Thamdrup","given":"Bo"},{"family":"Glud","given":"Ronnie N."}],"accessed":{"date-parts":[["2019",7,31]]},"issued":{"date-parts":[["2016",2,5]]}}},{"id":6627,"uris":["http://zotero.org/users/158097/items/KDJXEDJ2"],"uri":["http://zotero.org/users/158097/items/KDJXEDJ2"],"itemData":{"id":6627,"type":"article-journal","container-title":"Frontiers in Marine Science","DOI":"10.3389/fmars.2017.00152","ISSN":"2296-7745","language":"en","source":"Crossref","title":"Fixed-Nitrogen Loss Associated with Sinking Zooplankton Carcasses in a Coastal Oxygen Minimum Zone (Golfo Dulce, Costa Rica)","URL":"http://journal.frontiersin.org/article/10.3389/fmars.2017.00152/full","volume":"4","author":[{"family":"Stief","given":"Peter"},{"family":"Lundgaard","given":"Ann Sofie B."},{"family":"Morales-Ramírez","given":"Álvaro"},{"family":"Thamdrup","given":"Bo"},{"family":"Glud","given":"Ronnie N."}],"accessed":{"date-parts":[["2019",7,31]]},"issued":{"date-parts":[["2017",5,23]]}},"locator":"201"},{"id":5998,"uris":["http://zotero.org/users/158097/items/JGYPMTNA"],"uri":["http://zotero.org/users/158097/items/JGYPMTNA"],"itemData":{"id":5998,"type":"article-journal","abstract":"Particle microenvironments can sustain anaerobic metabolisms such as denitrification in hypoxic ocean areas, according to biogeochemical modelling. Rates of water column denitrification may be up to double previous estimates.","container-title":"Nature Geoscience","DOI":"10.1038/s41561-018-0081-0","ISSN":"1752-0908","issue":"4","language":"En","page":"263","source":"www.nature.com","title":"Global niche of marine anaerobic metabolisms expanded by particle microenvironments","volume":"11","author":[{"family":"Bianchi","given":"Daniele"},{"family":"Weber","given":"Thomas S."},{"family":"Kiko","given":"Rainer"},{"family":"Deutsch","given":"Curtis"}],"issued":{"date-parts":[["2018",4]]}}}],"schema":"https://github.com/citation-style-language/schema/raw/master/csl-citation.json"} </w:instrText>
      </w:r>
      <w:r w:rsidR="00780114">
        <w:fldChar w:fldCharType="separate"/>
      </w:r>
      <w:r w:rsidR="00073799" w:rsidRPr="00073799">
        <w:rPr>
          <w:szCs w:val="24"/>
          <w:vertAlign w:val="superscript"/>
        </w:rPr>
        <w:t>[18–21]</w:t>
      </w:r>
      <w:r w:rsidR="00780114">
        <w:fldChar w:fldCharType="end"/>
      </w:r>
    </w:p>
    <w:p w14:paraId="628EB12C" w14:textId="77777777" w:rsidR="008C7ACD" w:rsidRPr="00523CAD" w:rsidRDefault="002E199D" w:rsidP="00C45989">
      <w:pPr>
        <w:pStyle w:val="SubHypothesis"/>
      </w:pPr>
      <w:r w:rsidRPr="00523CAD">
        <w:t xml:space="preserve">(H2B) Faster sinking particles likely favor microorganisms with fast, over efficient growth. </w:t>
      </w:r>
    </w:p>
    <w:p w14:paraId="172FCC3D" w14:textId="35E4BDA1" w:rsidR="008C7ACD" w:rsidRDefault="002E199D" w:rsidP="004E5506">
      <w:r>
        <w:t>This is because faster sinking particles are, by definition, shorter lived environments than slower sinking ones.</w:t>
      </w:r>
      <w:r w:rsidR="00261DDB">
        <w:fldChar w:fldCharType="begin"/>
      </w:r>
      <w:r w:rsidR="00073799">
        <w:instrText xml:space="preserve"> ADDIN ZOTERO_ITEM CSL_CITATION {"citationID":"GcQoOXEd","properties":{"formattedCitation":"\\super [66]\\nosupersub{}","plainCitation":"[66]","noteIndex":0},"citationItems":[{"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chema":"https://github.com/citation-style-language/schema/raw/master/csl-citation.json"} </w:instrText>
      </w:r>
      <w:r w:rsidR="00261DDB">
        <w:fldChar w:fldCharType="separate"/>
      </w:r>
      <w:r w:rsidR="00073799" w:rsidRPr="00073799">
        <w:rPr>
          <w:szCs w:val="24"/>
          <w:vertAlign w:val="superscript"/>
        </w:rPr>
        <w:t>[66]</w:t>
      </w:r>
      <w:r w:rsidR="00261DDB">
        <w:fldChar w:fldCharType="end"/>
      </w:r>
      <w:r>
        <w:t xml:space="preserve"> Microorganisms have had less time to consume nutrients and energy sources on these particles making fast sinking particles richer environments, which may favor fast</w:t>
      </w:r>
      <w:r w:rsidR="00D22651">
        <w:t>,</w:t>
      </w:r>
      <w:r>
        <w:t xml:space="preserve"> rather than efficient</w:t>
      </w:r>
      <w:r w:rsidR="00D22651">
        <w:t>,</w:t>
      </w:r>
      <w:r>
        <w:t xml:space="preserve"> growth</w:t>
      </w:r>
      <w:r w:rsidR="000B6040">
        <w:t>.</w:t>
      </w:r>
      <w:r w:rsidR="00780114">
        <w:fldChar w:fldCharType="begin"/>
      </w:r>
      <w:r w:rsidR="00DC0C41">
        <w:instrText xml:space="preserve"> ADDIN ZOTERO_ITEM CSL_CITATION {"citationID":"aree3s1teo","properties":{"formattedCitation":"\\super [28]\\nosupersub{}","plainCitation":"[28]","noteIndex":0},"citationItems":[{"id":1304,"uris":["http://zotero.org/users/158097/items/Z69BNHPG"],"uri":["http://zotero.org/users/158097/items/Z69BNHPG"],"itemData":{"id":1304,"type":"article-journal","abstract":"The natural habitats of microbes are typically spatially structured with limited resources, so opportunities for unconstrained, balanced growth are rare. In these habitats, selection should favor microbes that are able to use resources most efficiently, that is, microbes that produce the most progeny per unit of resource consumed. On the basis of this assertion, we propose that selection for efficiency is a primary driver of the composition of microbial communities. In this article, we review how the quality and quantity of resources influence the efficiency of heterotrophic growth. A conceptual model proposing innate differences in growth efficiency between oligotrophic and copiotrophic microbes is also provided. We conclude that elucidation of the mechanisms underlying efficient growth will enhance our understanding of the selective pressures shaping microbes and will improve our capacity to manage microbial communities effectively.","container-title":"The ISME Journal","DOI":"10.1038/ismej.2014.235","ISSN":"1751-7362","journalAbbreviation":"ISME J","language":"en","note":"tex.ids: rollerPhysiologyEcologicalImplications2015a\nnumber: 7\npublisher: Nature Publishing Group","source":"www.nature.com","title":"The physiology and ecological implications of efficient growth","URL":"http://www.nature.com/ismej/journal/vaop/ncurrent/full/ismej2014235a.html","author":[{"family":"Roller","given":"Benjamin RK"},{"family":"Schmidt","given":"Thomas M."}],"accessed":{"date-parts":[["2015",6,4]]},"issued":{"date-parts":[["2015",1,9]]}}}],"schema":"https://github.com/citation-style-language/schema/raw/master/csl-citation.json"} </w:instrText>
      </w:r>
      <w:r w:rsidR="00780114">
        <w:fldChar w:fldCharType="separate"/>
      </w:r>
      <w:r w:rsidR="00DC0C41" w:rsidRPr="00DC0C41">
        <w:rPr>
          <w:szCs w:val="24"/>
          <w:vertAlign w:val="superscript"/>
        </w:rPr>
        <w:t>[28]</w:t>
      </w:r>
      <w:r w:rsidR="00780114">
        <w:fldChar w:fldCharType="end"/>
      </w:r>
    </w:p>
    <w:p w14:paraId="1FBAFF2D" w14:textId="234B8D4D" w:rsidR="008C7ACD" w:rsidRPr="00523CAD" w:rsidRDefault="002E199D" w:rsidP="00C45989">
      <w:pPr>
        <w:pStyle w:val="SubHypothesis"/>
      </w:pPr>
      <w:r w:rsidRPr="00523CAD">
        <w:t>(H2C) Larger particles favor microorganisms that are more resistant to infection and predation than smaller particles.</w:t>
      </w:r>
    </w:p>
    <w:p w14:paraId="63DC31F8" w14:textId="2399D806" w:rsidR="008C7ACD" w:rsidRDefault="002E199D" w:rsidP="004E5506">
      <w:r>
        <w:t>Particles behave as islands</w:t>
      </w:r>
      <w:r w:rsidR="000B6040">
        <w:t>,</w:t>
      </w:r>
      <w:r w:rsidR="00E667C6">
        <w:fldChar w:fldCharType="begin"/>
      </w:r>
      <w:r w:rsidR="00073799">
        <w:instrText xml:space="preserve"> ADDIN ZOTERO_ITEM CSL_CITATION {"citationID":"a2iek1vac7o","properties":{"formattedCitation":"\\super [67]\\nosupersub{}","plainCitation":"[67]","noteIndex":0},"citationItems":[{"id":5935,"uris":["http://zotero.org/users/158097/items/VHNFEPL3"],"uri":["http://zotero.org/users/158097/items/VHNFEPL3"],"itemData":{"id":5935,"type":"article-journal","abstract":"Four predictions of the MacArthur-Wilson theory of island biogeography were evaluated to assess the degree to which detrital-based organic aggregates (e.g. marine snow, organic detritus, and bioflocs) may provide a favorable microhabitat (i.e. an ‘island’) for bacteria in general, and specifically aquatic pathogens. We demonstrate the theory’s relevance for microbial communities in aquatic environments by describing the community metabolic response and functional diversity of individual organic aggregates while documenting the persistence of potential pathogens and fecal indicator bacteria. Our results support the 4 predictions, including a significant species–area relationship, consistency of species richness at equilibrium, non-zero level of species turnover at equilibrium, and variance to mean ratios of less than 0.5 at equilibrium. The aggregate-associated microbial communities demonstrated significantly higher rates of metabolic response and functional diversity, and contained higher concentrations of culturable vibrios and fecal indicator bacteria compared to aggregate-free water, supporting the idea that organic aggregates are sites of favorable habitat surrounded by a less favorable matrix. These results substantiate that organic aggregates may be represented as microscopic islands. Using island biogeography theory to understand the microbial ecology of aquatic pathogens associated with organic aggregates is important with respect to environmental sampling of recreational waters and mathematical modeling of the transmission of waterborne diseases from aquatic reservoirs to humans.","container-title":"Aquatic Microbial Ecology","DOI":"10.3354/ame01417","ISSN":"0948-3055, 1616-1564","issue":"1","language":"en","page":"1-13","source":"Crossref","title":"Theory of island biogeography on a microscopic scale: organic aggregates as islands for aquatic pathogens","title-short":"Theory of island biogeography on a microscopic scale","volume":"60","author":[{"family":"Lyons","given":"Mm"},{"family":"Ward","given":"Je"},{"family":"Gaff","given":"H"},{"family":"Hicks","given":"Re"},{"family":"Drake","given":"Jm"},{"family":"Dobbs","given":"Fc"}],"issued":{"date-parts":[["2010",5,4]]}}}],"schema":"https://github.com/citation-style-language/schema/raw/master/csl-citation.json"} </w:instrText>
      </w:r>
      <w:r w:rsidR="00E667C6">
        <w:fldChar w:fldCharType="separate"/>
      </w:r>
      <w:r w:rsidR="00073799" w:rsidRPr="00073799">
        <w:rPr>
          <w:szCs w:val="24"/>
          <w:vertAlign w:val="superscript"/>
        </w:rPr>
        <w:t>[67]</w:t>
      </w:r>
      <w:r w:rsidR="00E667C6">
        <w:fldChar w:fldCharType="end"/>
      </w:r>
      <w:r w:rsidR="000B6040">
        <w:t xml:space="preserve"> </w:t>
      </w:r>
      <w:r>
        <w:t>and organisms on larger islands have been shown to encounter more disease</w:t>
      </w:r>
      <w:r w:rsidR="00D22651">
        <w:t xml:space="preserve">. This </w:t>
      </w:r>
      <w:r>
        <w:t xml:space="preserve">higher disease burden may select for more disease and predation resistant </w:t>
      </w:r>
      <w:r w:rsidR="000B6040">
        <w:t>organisms.</w:t>
      </w:r>
      <w:r w:rsidR="00E667C6">
        <w:fldChar w:fldCharType="begin"/>
      </w:r>
      <w:r w:rsidR="00DC0C41">
        <w:instrText xml:space="preserve"> ADDIN ZOTERO_ITEM CSL_CITATION {"citationID":"aetj35fl1i","properties":{"formattedCitation":"\\super [31]\\nosupersub{}","plainCitation":"[31]","noteIndex":0},"citationItems":[{"id":514,"uris":["http://zotero.org/users/158097/items/9WB4EEAE"],"uri":["http://zotero.org/users/158097/items/9WB4EEAE"],"itemData":{"id":514,"type":"article-journal","abstract":"Summary: A trade-off between strategies maximizing growth and minimizing losses appears to be a fundamental property of evolving biological entities existing in environments with limited resources. In the special case of unicellular planktonic organisms, the theoretical framework describing the trade-offs between competition and defense specialists is known as the “killing the winner” hypothesis (KtW). KtW describes how the availability of resources and the actions of predators (e.g., heterotrophic flagellates) and parasites (e.g., viruses) determine the composition and biogeochemical impact of such organisms. We extend KtW conceptually by introducing size- or shape-selective grazing of protozoans on prokaryotes into an idealized food web composed of prokaryotes, lytic viruses infecting prokaryotes, and protozoans. This results in a hierarchy analogous to a Russian doll, where KtW principles are at work on a lower level due to selective viral infection and on an upper level due to size- or shape-selective grazing by protozoans. Additionally, we critically discuss predictions and limitations of KtW in light of the recent literature, with particular focus on typically neglected aspects of KtW. Many aspects of KtW have been corroborated by in situ and experimental studies of isolates and natural communities. However, a thorough test of KtW is still hampered by current methodological limitations. In particular, the quantification of nutrient uptake rates of the competing prokaryotic populations and virus population-specific adsorption and decay rates appears to be the most daunting challenge for the years to come.","container-title":"Microbiology and Molecular Biology Reviews","DOI":"10.1128/MMBR.00034-09","ISSN":"1092-2172, 1098-5557","issue":"1","journalAbbreviation":"Microbiol. Mol. Biol. Rev.","language":"en","note":"PMID: 20197498","page":"42-57","source":"mmbr.asm.org.libproxy.usc.edu","title":"Trade-Offs between Competition and Defense Specialists among Unicellular Planktonic Organisms: the “Killing the Winner” Hypothesis Revisited","title-short":"Trade-Offs between Competition and Defense Specialists among Unicellular Planktonic Organisms","volume":"74","author":[{"family":"Winter","given":"Christian"},{"family":"Bouvier","given":"Thierry"},{"family":"Weinbauer","given":"Markus G."},{"family":"Thingstad","given":"T. Frede"}],"issued":{"date-parts":[["2010",3,1]]}}}],"schema":"https://github.com/citation-style-language/schema/raw/master/csl-citation.json"} </w:instrText>
      </w:r>
      <w:r w:rsidR="00E667C6">
        <w:fldChar w:fldCharType="separate"/>
      </w:r>
      <w:r w:rsidR="00DC0C41" w:rsidRPr="00DC0C41">
        <w:rPr>
          <w:szCs w:val="24"/>
          <w:vertAlign w:val="superscript"/>
        </w:rPr>
        <w:t>[31]</w:t>
      </w:r>
      <w:r w:rsidR="00E667C6">
        <w:fldChar w:fldCharType="end"/>
      </w:r>
    </w:p>
    <w:p w14:paraId="1175E205" w14:textId="70F7C2A8" w:rsidR="008C7ACD" w:rsidRPr="00523CAD" w:rsidRDefault="00523CAD" w:rsidP="00C45989">
      <w:pPr>
        <w:pStyle w:val="Hypothesis"/>
      </w:pPr>
      <w:r>
        <w:t>(</w:t>
      </w:r>
      <w:r w:rsidR="002E199D" w:rsidRPr="00523CAD">
        <w:t>H3</w:t>
      </w:r>
      <w:r>
        <w:t>)</w:t>
      </w:r>
      <w:r w:rsidR="002E199D" w:rsidRPr="00523CAD">
        <w:t xml:space="preserve">: Microbial transport, by sinking particles, </w:t>
      </w:r>
      <w:r w:rsidR="00261DDB">
        <w:t xml:space="preserve">is </w:t>
      </w:r>
      <w:r w:rsidR="002E199D" w:rsidRPr="00523CAD">
        <w:t xml:space="preserve">sufficient to describe much of the </w:t>
      </w:r>
      <w:r w:rsidR="00D22651">
        <w:t>free-living</w:t>
      </w:r>
      <w:r w:rsidR="002E199D" w:rsidRPr="00523CAD">
        <w:t xml:space="preserve"> microbial community structure in the deep oligotrophic ocean.</w:t>
      </w:r>
    </w:p>
    <w:p w14:paraId="726C9502" w14:textId="77777777" w:rsidR="008C7ACD" w:rsidRPr="00523CAD" w:rsidRDefault="00523CAD" w:rsidP="00C45989">
      <w:pPr>
        <w:pStyle w:val="Hypothesis"/>
      </w:pPr>
      <w:r>
        <w:t>(</w:t>
      </w:r>
      <w:r w:rsidR="002E199D" w:rsidRPr="00523CAD">
        <w:t>H4</w:t>
      </w:r>
      <w:r>
        <w:t>)</w:t>
      </w:r>
      <w:r w:rsidR="002E199D" w:rsidRPr="00523CAD">
        <w:t>: Microbial communities across micro-and macro habitats change over time</w:t>
      </w:r>
    </w:p>
    <w:p w14:paraId="4A9D5A99" w14:textId="77777777" w:rsidR="008C7ACD" w:rsidRPr="00523CAD" w:rsidRDefault="002E199D" w:rsidP="00C45989">
      <w:pPr>
        <w:pStyle w:val="SubHypothesis"/>
      </w:pPr>
      <w:r w:rsidRPr="00523CAD">
        <w:t>(H4A): Spatial patterns of microbial diversity, across microhabitats, will vary seasonally in</w:t>
      </w:r>
      <w:r w:rsidR="00261DDB">
        <w:t xml:space="preserve"> the</w:t>
      </w:r>
      <w:r w:rsidRPr="00523CAD">
        <w:t xml:space="preserve"> Chesapeake Bay</w:t>
      </w:r>
      <w:r w:rsidR="00261DDB">
        <w:t xml:space="preserve"> (CB)</w:t>
      </w:r>
      <w:r w:rsidRPr="00523CAD">
        <w:t xml:space="preserve"> and </w:t>
      </w:r>
      <w:r w:rsidR="00261DDB">
        <w:t>at the Bermuda Atlantic Time-series Station (BATS)</w:t>
      </w:r>
      <w:r w:rsidRPr="00523CAD">
        <w:t xml:space="preserve">. </w:t>
      </w:r>
    </w:p>
    <w:p w14:paraId="11A97694" w14:textId="3C04C42E" w:rsidR="008C7ACD" w:rsidRPr="00523CAD" w:rsidRDefault="002E199D" w:rsidP="00C45989">
      <w:pPr>
        <w:pStyle w:val="SubHypothesis"/>
      </w:pPr>
      <w:r w:rsidRPr="00523CAD">
        <w:t xml:space="preserve">(H4B): In </w:t>
      </w:r>
      <w:r w:rsidR="00261DDB">
        <w:t>a</w:t>
      </w:r>
      <w:r w:rsidRPr="00523CAD">
        <w:t xml:space="preserve"> CB </w:t>
      </w:r>
      <w:r w:rsidR="00FF009A">
        <w:t>time-series</w:t>
      </w:r>
      <w:r w:rsidRPr="00523CAD">
        <w:t>, interannual, seasonal, and shorter scale variability will be evident.</w:t>
      </w:r>
    </w:p>
    <w:p w14:paraId="2D36BAD2" w14:textId="77777777" w:rsidR="008C7ACD" w:rsidRDefault="002E199D" w:rsidP="004E5506">
      <w:r>
        <w:t>My research group has pioneered a method to separate particles by size and sinking speed, to investigate how microbial properties vary between particle classes. We propose to combine samples already collected with additional sampling effort, and to process and combine these samples to understand how microorganisms distribute across space, time and micro-niche. In the following sections we will describe our method and its capabilities, then the preliminary data that we have collected using this method, and finally how we will process existing samples and expand our spatiotemporal dataset.</w:t>
      </w:r>
    </w:p>
    <w:p w14:paraId="27A9E6D4" w14:textId="77777777" w:rsidR="008C7ACD" w:rsidRDefault="002E199D" w:rsidP="005904C1">
      <w:pPr>
        <w:pStyle w:val="Heading1"/>
      </w:pPr>
      <w:bookmarkStart w:id="3" w:name="_437zxjdjsy19" w:colFirst="0" w:colLast="0"/>
      <w:bookmarkEnd w:id="3"/>
      <w:r>
        <w:lastRenderedPageBreak/>
        <w:t>Research Method and Preliminary Results</w:t>
      </w:r>
    </w:p>
    <w:p w14:paraId="3C091301" w14:textId="77777777" w:rsidR="008C7ACD" w:rsidRDefault="002E199D" w:rsidP="004E5506">
      <w:r>
        <w:t xml:space="preserve">We have developed two experimental protocols. First a method to </w:t>
      </w:r>
      <w:r>
        <w:rPr>
          <w:b/>
        </w:rPr>
        <w:t>size</w:t>
      </w:r>
      <w:r>
        <w:t xml:space="preserve"> </w:t>
      </w:r>
      <w:r>
        <w:rPr>
          <w:b/>
        </w:rPr>
        <w:t>fractionate</w:t>
      </w:r>
      <w:r>
        <w:t xml:space="preserve"> particles in an environment and simultaneously measure microbial and particle characteristics. Microbial properties of interest include their abundance, community structure, genomic potential, and growth rates. Particle properties of interest include their mass, carbon content and nitrogen content. Second</w:t>
      </w:r>
      <w:r w:rsidR="000B6040">
        <w:t>,</w:t>
      </w:r>
      <w:r>
        <w:t xml:space="preserve"> </w:t>
      </w:r>
      <w:r w:rsidR="000B6040">
        <w:t>a</w:t>
      </w:r>
      <w:r>
        <w:t xml:space="preserve"> method to concurrently </w:t>
      </w:r>
      <w:r>
        <w:rPr>
          <w:b/>
        </w:rPr>
        <w:t>size and sinking speed</w:t>
      </w:r>
      <w:r>
        <w:t xml:space="preserve"> </w:t>
      </w:r>
      <w:r>
        <w:rPr>
          <w:b/>
        </w:rPr>
        <w:t>fractionate</w:t>
      </w:r>
      <w:r>
        <w:t xml:space="preserve"> particles and perform the aforementioned set of measurements. Both of these methods have been deployed in-situ. </w:t>
      </w:r>
    </w:p>
    <w:p w14:paraId="432AEBD9" w14:textId="77777777" w:rsidR="008C7ACD" w:rsidRDefault="1B9BA494" w:rsidP="004E5506">
      <w:pPr>
        <w:pStyle w:val="Heading2"/>
      </w:pPr>
      <w:bookmarkStart w:id="4" w:name="_bzbsv7xm1233" w:colFirst="0" w:colLast="0"/>
      <w:bookmarkEnd w:id="4"/>
      <w:r>
        <w:t>Experiment 1:  Sorting particles by size</w:t>
      </w:r>
    </w:p>
    <w:p w14:paraId="60A6BF8B" w14:textId="449FA741" w:rsidR="008C7ACD" w:rsidRDefault="00DA7324" w:rsidP="004E5506">
      <w:r>
        <w:rPr>
          <w:noProof/>
        </w:rPr>
        <mc:AlternateContent>
          <mc:Choice Requires="wpg">
            <w:drawing>
              <wp:anchor distT="114300" distB="114300" distL="114300" distR="114300" simplePos="0" relativeHeight="251657216" behindDoc="0" locked="0" layoutInCell="1" hidden="0" allowOverlap="1" wp14:anchorId="121AF6C2" wp14:editId="376DBFB9">
                <wp:simplePos x="0" y="0"/>
                <wp:positionH relativeFrom="margin">
                  <wp:posOffset>2877820</wp:posOffset>
                </wp:positionH>
                <wp:positionV relativeFrom="paragraph">
                  <wp:posOffset>1242060</wp:posOffset>
                </wp:positionV>
                <wp:extent cx="2971800" cy="3387725"/>
                <wp:effectExtent l="0" t="0" r="0" b="0"/>
                <wp:wrapSquare wrapText="bothSides" distT="114300" distB="114300" distL="114300" distR="114300"/>
                <wp:docPr id="3" name="Group 3"/>
                <wp:cNvGraphicFramePr/>
                <a:graphic xmlns:a="http://schemas.openxmlformats.org/drawingml/2006/main">
                  <a:graphicData uri="http://schemas.microsoft.com/office/word/2010/wordprocessingGroup">
                    <wpg:wgp>
                      <wpg:cNvGrpSpPr/>
                      <wpg:grpSpPr>
                        <a:xfrm>
                          <a:off x="0" y="0"/>
                          <a:ext cx="2971800" cy="3387725"/>
                          <a:chOff x="131451" y="152400"/>
                          <a:chExt cx="5132985" cy="5119603"/>
                        </a:xfrm>
                      </wpg:grpSpPr>
                      <wps:wsp>
                        <wps:cNvPr id="1" name="Text Box 1"/>
                        <wps:cNvSpPr txBox="1"/>
                        <wps:spPr>
                          <a:xfrm>
                            <a:off x="185068" y="4410329"/>
                            <a:ext cx="4971610" cy="861674"/>
                          </a:xfrm>
                          <a:prstGeom prst="rect">
                            <a:avLst/>
                          </a:prstGeom>
                          <a:noFill/>
                          <a:ln>
                            <a:noFill/>
                          </a:ln>
                        </wps:spPr>
                        <wps:txbx>
                          <w:txbxContent>
                            <w:p w14:paraId="259882DA" w14:textId="77777777" w:rsidR="00475EA0" w:rsidRPr="00941B1B" w:rsidRDefault="00475EA0" w:rsidP="004E5506">
                              <w:pPr>
                                <w:rPr>
                                  <w:sz w:val="18"/>
                                  <w:szCs w:val="18"/>
                                </w:rPr>
                              </w:pPr>
                              <w:r w:rsidRPr="00941B1B">
                                <w:rPr>
                                  <w:rFonts w:eastAsia="Arial"/>
                                  <w:sz w:val="18"/>
                                  <w:szCs w:val="18"/>
                                </w:rPr>
                                <w:t>Figure 1. Schematic for experiment one, in which particles are size fractionated, and bacterial and particle properties measured.</w:t>
                              </w:r>
                            </w:p>
                          </w:txbxContent>
                        </wps:txbx>
                        <wps:bodyPr spcFirstLastPara="1" wrap="square" lIns="91425" tIns="91425" rIns="91425" bIns="91425" anchor="t" anchorCtr="0">
                          <a:noAutofit/>
                        </wps:bodyPr>
                      </wps:wsp>
                      <pic:pic xmlns:pic="http://schemas.openxmlformats.org/drawingml/2006/picture">
                        <pic:nvPicPr>
                          <pic:cNvPr id="7" name="Shape 7" descr="Filtration2.eps.png"/>
                          <pic:cNvPicPr preferRelativeResize="0"/>
                        </pic:nvPicPr>
                        <pic:blipFill>
                          <a:blip r:embed="rId8">
                            <a:alphaModFix/>
                          </a:blip>
                          <a:stretch>
                            <a:fillRect/>
                          </a:stretch>
                        </pic:blipFill>
                        <pic:spPr>
                          <a:xfrm>
                            <a:off x="131451" y="152400"/>
                            <a:ext cx="5132985" cy="435431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121AF6C2" id="Group 3" o:spid="_x0000_s1026" style="position:absolute;margin-left:226.6pt;margin-top:97.8pt;width:234pt;height:266.75pt;z-index:251657216;mso-wrap-distance-top:9pt;mso-wrap-distance-bottom:9pt;mso-position-horizontal-relative:margin;mso-width-relative:margin;mso-height-relative:margin" coordorigin="1314,1524" coordsize="51329,51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">
                <v:shapetype id="_x0000_t202" coordsize="21600,21600" o:spt="202" path="m,l,21600r21600,l21600,xe">
                  <v:stroke joinstyle="miter"/>
                  <v:path gradientshapeok="t" o:connecttype="rect"/>
                </v:shapetype>
                <v:shape id="Text Box 1" o:spid="_x0000_s1027" type="#_x0000_t202" style="position:absolute;left:1850;top:44103;width:49716;height:86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" filled="f" stroked="f">
                  <v:textbox inset="2.53958mm,2.53958mm,2.53958mm,2.53958mm">
                    <w:txbxContent>
                      <w:p w14:paraId="259882DA" w14:textId="77777777" w:rsidR="00475EA0" w:rsidRPr="00941B1B" w:rsidRDefault="00475EA0" w:rsidP="004E5506">
                        <w:pPr>
                          <w:rPr>
                            <w:sz w:val="18"/>
                            <w:szCs w:val="18"/>
                          </w:rPr>
                        </w:pPr>
                        <w:r w:rsidRPr="00941B1B">
                          <w:rPr>
                            <w:rFonts w:eastAsia="Arial"/>
                            <w:sz w:val="18"/>
                            <w:szCs w:val="18"/>
                          </w:rPr>
                          <w:t>Figure 1. Schematic for experiment one, in which particles are size fractionated, and bacterial and particle properties measure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 7" o:spid="_x0000_s1028" type="#_x0000_t75" alt="Filtration2.eps.png" style="position:absolute;left:1314;top:1524;width:51330;height:43543;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">
                  <v:imagedata r:id="rId9" o:title="Filtration2.eps"/>
                </v:shape>
                <w10:wrap type="square" anchorx="margin"/>
              </v:group>
            </w:pict>
          </mc:Fallback>
        </mc:AlternateContent>
      </w:r>
      <w:r w:rsidR="002E199D">
        <w:t>In this experiment (Figure 1), we collect ~ 10L of water in eutrophic waters, and ~120L of water in oligotrophic waters</w:t>
      </w:r>
      <w:r w:rsidR="00FF009A">
        <w:t>,</w:t>
      </w:r>
      <w:r w:rsidR="002E199D">
        <w:t xml:space="preserve"> by firing half or all bottles in a CTD-rosette at each depth. Water is then collected by opening the bottom of multiple Niskin bottles over a bucket in order to catch all particles. Carefully measured volumes of whole sea water are gravity filtered, in series, through nylon mesh of various pore sizes: 500 µm, 180 µm, 54 µm, 20 µm, 5 µm. We filter larger volumes of water through the </w:t>
      </w:r>
      <w:r w:rsidR="00261DDB">
        <w:t>coarser</w:t>
      </w:r>
      <w:r w:rsidR="002E199D">
        <w:t xml:space="preserve"> filters than the fine filters, because we have found that most biomass is concentrated in the smaller size fractions and because the finer mesh tends to clog sooner. In all cases we take note of the volume of water that passes through each mesh size.  </w:t>
      </w:r>
    </w:p>
    <w:p w14:paraId="780F1DEC" w14:textId="77777777" w:rsidR="008C7ACD" w:rsidRDefault="002E199D" w:rsidP="004E5506">
      <w:r>
        <w:t xml:space="preserve">Each mesh is back-rinsed with 0.02 µm (30 </w:t>
      </w:r>
      <w:proofErr w:type="spellStart"/>
      <w:r>
        <w:t>kd</w:t>
      </w:r>
      <w:proofErr w:type="spellEnd"/>
      <w:r>
        <w:t xml:space="preserve">) tangential flow filtered, virus free, sea water. The rinse water, which contains the particles, from each nylon mesh is subsampled for </w:t>
      </w:r>
      <w:r w:rsidR="00C45989">
        <w:t>microscopy, growth</w:t>
      </w:r>
      <w:r>
        <w:t xml:space="preserve"> rate measurements (tritiated thymidine and leucine incorporation), DNA analysis (1.2 µm </w:t>
      </w:r>
      <w:proofErr w:type="spellStart"/>
      <w:r>
        <w:t>polyethersulfone</w:t>
      </w:r>
      <w:proofErr w:type="spellEnd"/>
      <w:r>
        <w:t xml:space="preserve"> filter) and POM analysis (pre-combusted pre-weighted 1.2 µm glass fiber filter).</w:t>
      </w:r>
    </w:p>
    <w:p w14:paraId="76FBCC2F" w14:textId="77777777" w:rsidR="008C7ACD" w:rsidRDefault="002E199D" w:rsidP="004E5506">
      <w:r>
        <w:t xml:space="preserve">Water that passes through the 5 µm nylon mesh is further filtered through 1.2 and 0.2 µm </w:t>
      </w:r>
      <w:proofErr w:type="spellStart"/>
      <w:r>
        <w:t>polyethersulfone</w:t>
      </w:r>
      <w:proofErr w:type="spellEnd"/>
      <w:r>
        <w:t xml:space="preserve"> filters for DNA analysis, and a 1.2 µm glass fiber filter for POM analysis. Water that passes through the 1.2 µm POM filter is saved for growth and microscopy measurements of the </w:t>
      </w:r>
      <w:r w:rsidR="00C45989">
        <w:t>free-living</w:t>
      </w:r>
      <w:r>
        <w:t xml:space="preserve"> fraction. </w:t>
      </w:r>
    </w:p>
    <w:p w14:paraId="34D5252E" w14:textId="77777777" w:rsidR="008C7ACD" w:rsidRDefault="002E199D" w:rsidP="004E5506">
      <w:r>
        <w:t>These samples may then be analyzed for both metagenomic and amplicon sequencing</w:t>
      </w:r>
      <w:r w:rsidR="006D43BE">
        <w:t>, growth rate analysis, microbial abundance, and chemical analysis of POM.</w:t>
      </w:r>
    </w:p>
    <w:p w14:paraId="70002429" w14:textId="77777777" w:rsidR="008C7ACD" w:rsidRDefault="1B9BA494" w:rsidP="004E5506">
      <w:pPr>
        <w:pStyle w:val="Heading2"/>
      </w:pPr>
      <w:bookmarkStart w:id="5" w:name="_2gfqurhznlr6" w:colFirst="0" w:colLast="0"/>
      <w:bookmarkEnd w:id="5"/>
      <w:r>
        <w:t>Experiment 2: Sorting particles by size and sinking speed</w:t>
      </w:r>
    </w:p>
    <w:p w14:paraId="5078198D" w14:textId="2FA8C92E" w:rsidR="00C45989" w:rsidRDefault="002E199D" w:rsidP="004E5506">
      <w:r>
        <w:t xml:space="preserve">In this method we separate fast from slow sinking particles by using a CTD-rosette as a settling column. We collect 240L of water, as much water as the rosette holds, at one depth. The CTD is brought on deck and allowed to settle for one hour.  Water from the top two thirds, which contains a higher proportion of slower sinking particles, is collected by siphon. Water in the lower third, which contains a higher proportion of faster sinking particles, is collected last by opening the lower cods on each </w:t>
      </w:r>
      <w:r w:rsidR="00FF009A">
        <w:t>Ni</w:t>
      </w:r>
      <w:r>
        <w:t>skin</w:t>
      </w:r>
      <w:r w:rsidR="00FF009A">
        <w:t xml:space="preserve"> bottle</w:t>
      </w:r>
      <w:r>
        <w:t>. We then size fractionate and process both the slow and fast sinking fractions as in experiment one. This approach is analogous to the separation applied by other groups with a marine snow catcher</w:t>
      </w:r>
      <w:r w:rsidR="00012F16">
        <w:t>,</w:t>
      </w:r>
      <w:r w:rsidR="00F543AE">
        <w:fldChar w:fldCharType="begin"/>
      </w:r>
      <w:r w:rsidR="00073799">
        <w:instrText xml:space="preserve"> ADDIN ZOTERO_ITEM CSL_CITATION {"citationID":"a2561f9ipng","properties":{"formattedCitation":"\\super [68]\\nosupersub{}","plainCitation":"[68]","noteIndex":0},"citationItems":[{"id":6226,"uris":["http://zotero.org/users/158097/items/J8S5WMZN"],"uri":["http://zotero.org/users/158097/items/J8S5WMZN"],"itemData":{"id":6226,"type":"article-journal","container-title":"Global Biogeochemical Cycles","DOI":"10.1029/2011GB004085","ISSN":"08866236","issue":"1","language":"en","page":"n/a-n/a","source":"Crossref","title":"The relative contribution of fast and slow sinking particles to ocean carbon export","title-short":"The relative contribution of fast and slow sinking particles to ocean carbon export","volume":"26","author":[{"family":"Riley","given":"J. S."},{"family":"Sanders","given":"R."},{"family":"Marsay","given":"C."},{"family":"Le Moigne","given":"F. A. C."},{"family":"Achterberg","given":"E. P."},{"family":"Poulton","given":"A. J."}],"issued":{"date-parts":[["2012",3]]}}}],"schema":"https://github.com/citation-style-language/schema/raw/master/csl-citation.json"} </w:instrText>
      </w:r>
      <w:r w:rsidR="00F543AE">
        <w:fldChar w:fldCharType="separate"/>
      </w:r>
      <w:r w:rsidR="00073799" w:rsidRPr="00073799">
        <w:rPr>
          <w:szCs w:val="24"/>
          <w:vertAlign w:val="superscript"/>
        </w:rPr>
        <w:t>[68]</w:t>
      </w:r>
      <w:r w:rsidR="00F543AE">
        <w:fldChar w:fldCharType="end"/>
      </w:r>
      <w:r>
        <w:t xml:space="preserve"> but can be deployed on any ship with a CTD-rosette, and</w:t>
      </w:r>
      <w:r w:rsidR="006D43BE">
        <w:t xml:space="preserve"> so</w:t>
      </w:r>
      <w:r>
        <w:t xml:space="preserve"> doesn’t require the purchase or transport of a heavy show catcher.  In both experiments, we deploy Laser In-situ scattering (LISST) instruments</w:t>
      </w:r>
      <w:r w:rsidR="008A1027">
        <w:t>, both in situ and to measure collected samples on deck</w:t>
      </w:r>
      <w:r>
        <w:t>, to estimate the size and abundances of particles in our 1.2-</w:t>
      </w:r>
      <w:r>
        <w:lastRenderedPageBreak/>
        <w:t>500um size range. This instrument is commonly used for this size range of particles in turbid environments</w:t>
      </w:r>
      <w:r w:rsidR="00012F16">
        <w:t>,</w:t>
      </w:r>
      <w:r w:rsidR="00F543AE">
        <w:fldChar w:fldCharType="begin"/>
      </w:r>
      <w:r w:rsidR="00073799">
        <w:instrText xml:space="preserve"> ADDIN ZOTERO_ITEM CSL_CITATION {"citationID":"a1rn138kj6k","properties":{"formattedCitation":"\\super [69,70]\\nosupersub{}","plainCitation":"[69,70]","noteIndex":0},"citationItems":[{"id":5928,"uris":["http://zotero.org/users/158097/items/3CPGJZ2S"],"uri":["http://zotero.org/users/158097/items/3CPGJZ2S"],"itemData":{"id":5928,"type":"article-journal","abstract":"Advances in technology have resulted in a new instrument that is designed for in-situ determination of particle size spectra. Such an instrument that can measure undisturbed particle size distributions is much needed for sediment transport studies. The LISST-100 (Laser In-Situ Scattering and Transmissometry) uses the principle of laser diffraction to obtain the size distribution and volume concentration of suspended material in 32 size classes logarithmically spaced between 1.25 and 250μm. This paper describes a laboratory evaluation of the ability of LISST-100 to determine particle sizes using suspensions of single size, artificial particles. Findings show the instrument is able to determine particle size to within about 10% with increasing error as particle size increases. The instrument determines volume (or mass) concentration using a volume conversion factor Cv. This volume conversion factor is theoretically a constant. In the laboratory evaluation Cv is found to vary by a factor of about three over the particle size range between 5 and 200μm. Results from field studies in South San Francisco Bay show that values of mass concentration of suspended marine sediments estimated by LISST-100 agree favorably with estimates from optical backscatterance sensors if an appropriate value of Cv, according to mean size, is used and the assumed average particle (aggregate) density is carefully chosen. Analyses of size distribution of suspended materials in South San Francisco Bay over multiple tide cycles suggest the likelihood of different sources of sediment because of different size characteristics during flood and ebb cycles.","container-title":"Marine Geology","DOI":"10.1016/S0025-3227(01)00137-2","ISSN":"0025-3227","issue":"1","journalAbbreviation":"Marine Geology","page":"199-219","source":"ScienceDirect","title":"Laboratory and field evaluations of the LISST-100 instrument for suspended particle size determinations","volume":"175","author":[{"family":"Gartner","given":"Jeffrey W"},{"family":"Cheng","given":"Ralph T"},{"family":"Wang","given":"Pei-Fang"},{"family":"Richter","given":"Kenneth"}],"issued":{"date-parts":[["2001",5,15]]}}},{"id":5956,"uris":["http://zotero.org/users/158097/items/BDQJ89WL"],"uri":["http://zotero.org/users/158097/items/BDQJ89WL"],"itemData":{"id":5956,"type":"paper-conference","abstract":"Observations are presented from a benthic observatory in the middle reaches of the York River estuary, VA, USA, that show evidence for both muddy flocs and pellets in the lower 1 m of the water column. This study combines in situ time series estimates of (i) volume concentration and particle size distribution from a Laser In Situ Scattering Transmisometer (LISST) (for 2.5-500 μm) and a high-definition particle camera (for 20 μm to 20 mm), and (ii) water velocity, turbulent stress, mass concentration and settling velocity derived from an Acoustic Doppler Velocimeter (ADV). Mass concentration, mass settling velocity and the abundant 88 μm size class are in phase with velocity and stress, consistent with suspension of relatively dense, rapidly settling and resilient ~90 μm pellets. Volume concentration of the abundant 280 mm class peaks well after stress and velocity begin to decrease, consistent with the formation of lower density, slowly settling and fragile ~300 μm flocs.","container-title":"The Proceedings of the Coastal Sediments 2011","DOI":"10.1142/9789814355537_0049","event":"The Proceedings of the Coastal Sediments 2011","event-place":"Miami, Florida, USA","ISBN":"978-981-4355-52-0","language":"en","page":"642-655","publisher":"World Scientific Publishing Company","publisher-place":"Miami, Florida, USA","source":"Crossref","title":"In situ characterization of estuarine suspended sediment in the presence of muddy flocs and pellets","URL":"http://www.worldscientific.com/doi/abs/10.1142/9789814355537_0049","author":[{"family":"Cartwright","given":"G. M."},{"family":"Friedrichs","given":"C. T."},{"family":"Sanford","given":"L. P."}],"accessed":{"date-parts":[["2019",1,26]]},"issued":{"date-parts":[["2011",4]]}}}],"schema":"https://github.com/citation-style-language/schema/raw/master/csl-citation.json"} </w:instrText>
      </w:r>
      <w:r w:rsidR="00F543AE">
        <w:fldChar w:fldCharType="separate"/>
      </w:r>
      <w:r w:rsidR="00073799" w:rsidRPr="00073799">
        <w:rPr>
          <w:szCs w:val="24"/>
          <w:vertAlign w:val="superscript"/>
        </w:rPr>
        <w:t>[69,70]</w:t>
      </w:r>
      <w:r w:rsidR="00F543AE">
        <w:fldChar w:fldCharType="end"/>
      </w:r>
      <w:r>
        <w:t xml:space="preserve"> and we have found can detect particles</w:t>
      </w:r>
      <w:r w:rsidR="00F543AE">
        <w:t>, across our size range,</w:t>
      </w:r>
      <w:r>
        <w:t xml:space="preserve"> in the top 1000m of the </w:t>
      </w:r>
      <w:r w:rsidR="00E31FDE">
        <w:rPr>
          <w:noProof/>
        </w:rPr>
        <mc:AlternateContent>
          <mc:Choice Requires="wpg">
            <w:drawing>
              <wp:anchor distT="0" distB="0" distL="114300" distR="114300" simplePos="0" relativeHeight="251669504" behindDoc="1" locked="0" layoutInCell="1" allowOverlap="1" wp14:anchorId="7EF60B03" wp14:editId="5F18E0C5">
                <wp:simplePos x="0" y="0"/>
                <wp:positionH relativeFrom="margin">
                  <wp:posOffset>2747860</wp:posOffset>
                </wp:positionH>
                <wp:positionV relativeFrom="paragraph">
                  <wp:posOffset>431052</wp:posOffset>
                </wp:positionV>
                <wp:extent cx="3056890" cy="4806950"/>
                <wp:effectExtent l="0" t="0" r="0" b="0"/>
                <wp:wrapTight wrapText="bothSides">
                  <wp:wrapPolygon edited="0">
                    <wp:start x="0" y="0"/>
                    <wp:lineTo x="0" y="13611"/>
                    <wp:lineTo x="404" y="21315"/>
                    <wp:lineTo x="21133" y="21315"/>
                    <wp:lineTo x="21403" y="13611"/>
                    <wp:lineTo x="21403" y="0"/>
                    <wp:lineTo x="0" y="0"/>
                  </wp:wrapPolygon>
                </wp:wrapTight>
                <wp:docPr id="4" name="Group 4"/>
                <wp:cNvGraphicFramePr/>
                <a:graphic xmlns:a="http://schemas.openxmlformats.org/drawingml/2006/main">
                  <a:graphicData uri="http://schemas.microsoft.com/office/word/2010/wordprocessingGroup">
                    <wpg:wgp>
                      <wpg:cNvGrpSpPr/>
                      <wpg:grpSpPr>
                        <a:xfrm>
                          <a:off x="0" y="0"/>
                          <a:ext cx="3056890" cy="4806950"/>
                          <a:chOff x="214950" y="34024"/>
                          <a:chExt cx="4218325" cy="6146831"/>
                        </a:xfrm>
                      </wpg:grpSpPr>
                      <wps:wsp>
                        <wps:cNvPr id="2" name="Text Box 2"/>
                        <wps:cNvSpPr txBox="1"/>
                        <wps:spPr>
                          <a:xfrm>
                            <a:off x="224875" y="3867252"/>
                            <a:ext cx="4208400" cy="2313603"/>
                          </a:xfrm>
                          <a:prstGeom prst="rect">
                            <a:avLst/>
                          </a:prstGeom>
                          <a:noFill/>
                          <a:ln>
                            <a:noFill/>
                          </a:ln>
                        </wps:spPr>
                        <wps:txbx>
                          <w:txbxContent>
                            <w:p w14:paraId="560239F8" w14:textId="60A3640F" w:rsidR="00475EA0" w:rsidRPr="004E5506" w:rsidRDefault="00475EA0" w:rsidP="004E5506">
                              <w:pPr>
                                <w:pStyle w:val="FigureCaption"/>
                              </w:pPr>
                              <w:r w:rsidRPr="004E5506">
                                <w:t xml:space="preserve">Figure 2. Particle numbers, biomass, and DNA concentrations in the Chesapeake Bay. Symbol colors and shapes correspond to </w:t>
                              </w:r>
                              <w:r w:rsidR="00FD480F">
                                <w:t>symbols</w:t>
                              </w:r>
                              <w:r w:rsidR="00FD480F" w:rsidRPr="004E5506">
                                <w:t xml:space="preserve"> </w:t>
                              </w:r>
                              <w:r w:rsidRPr="004E5506">
                                <w:t xml:space="preserve">in figures </w:t>
                              </w:r>
                              <w:r w:rsidRPr="004E5506">
                                <w:rPr>
                                  <w:i/>
                                </w:rPr>
                                <w:t>b-d</w:t>
                              </w:r>
                              <w:r w:rsidRPr="004E5506">
                                <w:t xml:space="preserve"> </w:t>
                              </w:r>
                              <w:r w:rsidRPr="004E5506">
                                <w:rPr>
                                  <w:b/>
                                </w:rPr>
                                <w:t>a</w:t>
                              </w:r>
                              <w:r w:rsidRPr="004E5506">
                                <w:t xml:space="preserve">. Map of sampling locations. </w:t>
                              </w:r>
                              <w:r w:rsidRPr="004E5506">
                                <w:rPr>
                                  <w:b/>
                                </w:rPr>
                                <w:t>b-c</w:t>
                              </w:r>
                              <w:r w:rsidRPr="004E5506">
                                <w:t xml:space="preserve">, particle size properties. Both axes are on a log scale. The x axis shows the lower bound of each bin, so particles listed as “5” are between 5 and 20 um in diameter. Surface samples were collected within the top two meters of the water column, and bottom samples were collected 3 m above the sea floor. All y axis values are also log transformed </w:t>
                              </w:r>
                              <w:r w:rsidRPr="004E5506">
                                <w:rPr>
                                  <w:b/>
                                </w:rPr>
                                <w:t xml:space="preserve">b. </w:t>
                              </w:r>
                              <w:r w:rsidRPr="004E5506">
                                <w:t xml:space="preserve">Particles per liter, for several sizes of particles, measured by the LISST. All values are normalized to size-bin width. </w:t>
                              </w:r>
                              <w:r w:rsidRPr="004E5506">
                                <w:rPr>
                                  <w:b/>
                                </w:rPr>
                                <w:t>c.</w:t>
                              </w:r>
                              <w:r w:rsidRPr="004E5506">
                                <w:t xml:space="preserve"> The relationship between particle size and mass. </w:t>
                              </w:r>
                              <w:r w:rsidRPr="004E5506">
                                <w:rPr>
                                  <w:b/>
                                </w:rPr>
                                <w:t xml:space="preserve">d. </w:t>
                              </w:r>
                              <w:r w:rsidRPr="004E5506">
                                <w:t xml:space="preserve">DNA concentration on particles, normalized to particle mass. </w:t>
                              </w:r>
                            </w:p>
                            <w:p w14:paraId="2E76B81C" w14:textId="77777777" w:rsidR="00475EA0" w:rsidRPr="004E5506" w:rsidRDefault="00475EA0" w:rsidP="004E5506">
                              <w:pPr>
                                <w:pStyle w:val="FigureCaption"/>
                              </w:pPr>
                            </w:p>
                          </w:txbxContent>
                        </wps:txbx>
                        <wps:bodyPr spcFirstLastPara="1" wrap="square" lIns="91425" tIns="91425" rIns="91425" bIns="91425" anchor="t" anchorCtr="0">
                          <a:noAutofit/>
                        </wps:bodyPr>
                      </wps:wsp>
                      <pic:pic xmlns:pic="http://schemas.openxmlformats.org/drawingml/2006/picture">
                        <pic:nvPicPr>
                          <pic:cNvPr id="9" name="Shape 9" descr="CBForProposal.png"/>
                          <pic:cNvPicPr preferRelativeResize="0"/>
                        </pic:nvPicPr>
                        <pic:blipFill>
                          <a:blip r:embed="rId10">
                            <a:alphaModFix/>
                          </a:blip>
                          <a:stretch>
                            <a:fillRect/>
                          </a:stretch>
                        </pic:blipFill>
                        <pic:spPr>
                          <a:xfrm>
                            <a:off x="214950" y="34024"/>
                            <a:ext cx="4218325" cy="3873533"/>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EF60B03" id="Group 4" o:spid="_x0000_s1029" style="position:absolute;margin-left:216.35pt;margin-top:33.95pt;width:240.7pt;height:378.5pt;z-index:-251646976;mso-position-horizontal-relative:margin;mso-width-relative:margin;mso-height-relative:margin" coordorigin="2149,340" coordsize="42183,61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">
                <v:shape id="Text Box 2" o:spid="_x0000_s1030" type="#_x0000_t202" style="position:absolute;left:2248;top:38672;width:42084;height:231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" filled="f" stroked="f">
                  <v:textbox inset="2.53958mm,2.53958mm,2.53958mm,2.53958mm">
                    <w:txbxContent>
                      <w:p w14:paraId="560239F8" w14:textId="60A3640F" w:rsidR="00475EA0" w:rsidRPr="004E5506" w:rsidRDefault="00475EA0" w:rsidP="004E5506">
                        <w:pPr>
                          <w:pStyle w:val="FigureCaption"/>
                        </w:pPr>
                        <w:r w:rsidRPr="004E5506">
                          <w:t xml:space="preserve">Figure 2. Particle numbers, biomass, and DNA concentrations in the Chesapeake Bay. Symbol colors and shapes correspond to </w:t>
                        </w:r>
                        <w:r w:rsidR="00FD480F">
                          <w:t>symbols</w:t>
                        </w:r>
                        <w:r w:rsidR="00FD480F" w:rsidRPr="004E5506">
                          <w:t xml:space="preserve"> </w:t>
                        </w:r>
                        <w:r w:rsidRPr="004E5506">
                          <w:t xml:space="preserve">in figures </w:t>
                        </w:r>
                        <w:r w:rsidRPr="004E5506">
                          <w:rPr>
                            <w:i/>
                          </w:rPr>
                          <w:t>b-d</w:t>
                        </w:r>
                        <w:r w:rsidRPr="004E5506">
                          <w:t xml:space="preserve"> </w:t>
                        </w:r>
                        <w:r w:rsidRPr="004E5506">
                          <w:rPr>
                            <w:b/>
                          </w:rPr>
                          <w:t>a</w:t>
                        </w:r>
                        <w:r w:rsidRPr="004E5506">
                          <w:t xml:space="preserve">. Map of sampling locations. </w:t>
                        </w:r>
                        <w:r w:rsidRPr="004E5506">
                          <w:rPr>
                            <w:b/>
                          </w:rPr>
                          <w:t>b-c</w:t>
                        </w:r>
                        <w:r w:rsidRPr="004E5506">
                          <w:t xml:space="preserve">, particle size properties. Both axes are on a log scale. The x axis shows the lower bound of each bin, so particles listed as “5” are between 5 and 20 um in diameter. Surface samples were collected within the top two meters of the water column, and bottom samples were collected 3 m above the sea floor. All y axis values are also log transformed </w:t>
                        </w:r>
                        <w:r w:rsidRPr="004E5506">
                          <w:rPr>
                            <w:b/>
                          </w:rPr>
                          <w:t xml:space="preserve">b. </w:t>
                        </w:r>
                        <w:r w:rsidRPr="004E5506">
                          <w:t xml:space="preserve">Particles per liter, for several sizes of particles, measured by the LISST. All values are normalized to size-bin width. </w:t>
                        </w:r>
                        <w:r w:rsidRPr="004E5506">
                          <w:rPr>
                            <w:b/>
                          </w:rPr>
                          <w:t>c.</w:t>
                        </w:r>
                        <w:r w:rsidRPr="004E5506">
                          <w:t xml:space="preserve"> The relationship between particle size and mass. </w:t>
                        </w:r>
                        <w:r w:rsidRPr="004E5506">
                          <w:rPr>
                            <w:b/>
                          </w:rPr>
                          <w:t xml:space="preserve">d. </w:t>
                        </w:r>
                        <w:r w:rsidRPr="004E5506">
                          <w:t xml:space="preserve">DNA concentration on particles, normalized to particle mass. </w:t>
                        </w:r>
                      </w:p>
                      <w:p w14:paraId="2E76B81C" w14:textId="77777777" w:rsidR="00475EA0" w:rsidRPr="004E5506" w:rsidRDefault="00475EA0" w:rsidP="004E5506">
                        <w:pPr>
                          <w:pStyle w:val="FigureCaption"/>
                        </w:pPr>
                      </w:p>
                    </w:txbxContent>
                  </v:textbox>
                </v:shape>
                <v:shape id="Shape 9" o:spid="_x0000_s1031" type="#_x0000_t75" alt="CBForProposal.png" style="position:absolute;left:2149;top:340;width:42183;height:38735;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">
                  <v:imagedata r:id="rId11" o:title="CBForProposal"/>
                </v:shape>
                <w10:wrap type="tight" anchorx="margin"/>
              </v:group>
            </w:pict>
          </mc:Fallback>
        </mc:AlternateContent>
      </w:r>
      <w:r>
        <w:t>open ocean.</w:t>
      </w:r>
    </w:p>
    <w:p w14:paraId="2A791C5A" w14:textId="3A92E004" w:rsidR="008C7ACD" w:rsidRDefault="002E199D" w:rsidP="00C45989">
      <w:pPr>
        <w:pStyle w:val="Heading2"/>
      </w:pPr>
      <w:bookmarkStart w:id="6" w:name="_rpn4j7ig8333" w:colFirst="0" w:colLast="0"/>
      <w:bookmarkEnd w:id="6"/>
      <w:r>
        <w:t>Samples Collected:</w:t>
      </w:r>
    </w:p>
    <w:p w14:paraId="03417247" w14:textId="0684D4ED" w:rsidR="008C7ACD" w:rsidRDefault="1B9BA494" w:rsidP="004E5506">
      <w:r>
        <w:t xml:space="preserve">Through startup funds and cruises of opportunity, we have collected, size fractionated, and archived samples from four distinct environments, following Experiment 1, minus the growth rate measurements. These include (1) the surface and bottom (and at one station, the midwater OMZ) of the Chesapeake Bay, along a transect from the mouth of the </w:t>
      </w:r>
      <w:r w:rsidR="00565405">
        <w:t>b</w:t>
      </w:r>
      <w:r>
        <w:t xml:space="preserve">ay into its freshwater upper reaches, (2) the Bermuda Atlantic </w:t>
      </w:r>
      <w:r w:rsidR="00FF009A">
        <w:t>Time-series</w:t>
      </w:r>
      <w:r>
        <w:t xml:space="preserve"> Station, from the surface through the bottom </w:t>
      </w:r>
      <w:proofErr w:type="spellStart"/>
      <w:r>
        <w:t>nephloid</w:t>
      </w:r>
      <w:proofErr w:type="spellEnd"/>
      <w:r>
        <w:t xml:space="preserve"> layer, (3) the Eastern Tropical North Pacific (ETNP) Oxygen minimum Zone with samples from the surface through the base of the OMZ, and (4) above the East Pacific Rise. In addition to size fractionated samples we also have two size and sinking speed fractionated samples from the ETNP and one from BATS. </w:t>
      </w:r>
    </w:p>
    <w:p w14:paraId="00C9CF82" w14:textId="3243E013" w:rsidR="008C7ACD" w:rsidRDefault="002E199D" w:rsidP="004E5506">
      <w:r>
        <w:t>We also collected a variety of negative controls including running 0.02 µm filtered water through the entire size fractionation and collection process to identify any background contamination. Our negative controls have shown little DNA contamination and will allow us to adjust for any background contamination in our amplicon libraries, if it exists.</w:t>
      </w:r>
    </w:p>
    <w:p w14:paraId="592A6D2B" w14:textId="5E0B1B50" w:rsidR="008C7ACD" w:rsidRDefault="002E199D" w:rsidP="004E5506">
      <w:pPr>
        <w:pStyle w:val="Heading2"/>
      </w:pPr>
      <w:bookmarkStart w:id="7" w:name="_4fe0x24b0j7r" w:colFirst="0" w:colLast="0"/>
      <w:bookmarkEnd w:id="7"/>
      <w:r>
        <w:t>Preliminary data</w:t>
      </w:r>
    </w:p>
    <w:p w14:paraId="4BAAEB46" w14:textId="6EFF55D8" w:rsidR="008C7ACD" w:rsidRDefault="002E199D" w:rsidP="004E5506">
      <w:r>
        <w:t>Preliminary processing has provided us with data about the abundance of POM, particle size, number and DNA concentrations at each station in the Chesapeake Bay (Figures 2 and 3), as well as throughout the water column at BATS</w:t>
      </w:r>
      <w:r w:rsidR="007B17D3">
        <w:t xml:space="preserve"> (Figure 4)</w:t>
      </w:r>
      <w:r>
        <w:t>.</w:t>
      </w:r>
      <w:r w:rsidR="009744FF">
        <w:t xml:space="preserve"> The slope of the log-transformed size vs number relationship</w:t>
      </w:r>
      <w:r w:rsidR="00456FB9">
        <w:t xml:space="preserve"> (Figures 2B, </w:t>
      </w:r>
      <w:r w:rsidR="00B116DD">
        <w:t>4</w:t>
      </w:r>
      <w:r w:rsidR="00456FB9">
        <w:t>A)</w:t>
      </w:r>
      <w:r w:rsidR="009744FF">
        <w:t xml:space="preserve"> is known as the particle fractal dimension, and is an important consideration in particle modeling.</w:t>
      </w:r>
      <w:r w:rsidR="009744FF">
        <w:fldChar w:fldCharType="begin"/>
      </w:r>
      <w:r w:rsidR="00073799">
        <w:instrText xml:space="preserve"> ADDIN ZOTERO_ITEM CSL_CITATION {"citationID":"c7oxb7gm","properties":{"formattedCitation":"\\super [60,66,71,72]\\nosupersub{}","plainCitation":"[60,66,71,72]","noteIndex":0},"citationItems":[{"id":7163,"uris":["http://zotero.org/users/158097/items/ED3B4FEN"],"uri":["http://zotero.org/users/158097/items/ED3B4FEN"],"itemData":{"id":7163,"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id":7187,"uris":["http://zotero.org/users/158097/items/Q8RBFZKG"],"uri":["http://zotero.org/users/158097/items/Q8RBFZKG"],"itemData":{"id":7187,"type":"article-journal","abstract":"Large aggregates commonly named “marine snow” are difficult to collect and study because of their fragile nature, but they make up the largest fraction of vertical carbon flux in the ocean. Developments in imaging sensors and computer systems have facilitated the development of in situ image acquisition systems that can be used to produce profiles of aggregate size distribution and abundance. However, it is difficult to collect information on the different properties of particles, such as their composition, from in situ images. In this paper, we relate sediment trap data to particle size (d) distributions to estimate the vertical fluxes (F) of mass, particulate organic carbon (POC), particulate inorganic carbon (PIC) and particulate organic nitrogen (PON) using simple power relationships ( F = A d b ). Mean aggregate fractal dimension of 2.3 and a size-dependent settling speed are determined from the flux estimations. We have used these relationships to map the distribution of mass flux along 180°W in the equatorial Pacific. Similar mass fluxes below the euphotic zone have been reported along 150°W for the same period with conventional sediment traps, supporting the accuracy of these relationships. The high spatial resolution of sedimentation processes studied in situ with the Underwater Video Profiler allowed us to undertake a detailed study of the role of physical processes in vertical fluxes.","container-title":"Deep Sea Research Part I: Oceanographic Research Papers","DOI":"10.1016/j.dsr.2008.05.014","ISSN":"0967-0637","issue":"10","journalAbbreviation":"Deep Sea Research Part I: Oceanographic Research Papers","page":"1364-1374","source":"ScienceDirect","title":"Relationship between particle size distribution and flux in the mesopelagic zone","volume":"55","author":[{"family":"Guidi","given":"Lionel"},{"family":"Jackson","given":"George A."},{"family":"Stemmann","given":"Lars"},{"family":"Miquel","given":"Juan Carlos"},{"family":"Picheral","given":"Marc"},{"family":"Gorsky","given":"Gabriel"}],"issued":{"date-parts":[["2008",10]]}}},{"id":7321,"uris":["http://zotero.org/users/158097/items/6KHZ9XQK"],"uri":["http://zotero.org/users/158097/items/6KHZ9XQK"],"itemData":{"id":7321,"type":"article-journal","abstract":"We deployed autonomous particle-sensing SOLOPC floats more than eight times during five cruises, amassing almost 400 profiles of particle size (d&gt;90μm) and abundance between the ocean surface and 100m. The profiles consistently had subsurface maxima in particle volume. The median (by volume) equivalent spherical diameter for the particle distribution was 0.4–0.8mm and increased with depth in a manner similar to that observed in coagulation simulations. There was a sharp cutoff at the bottom of the high particle concentration region. Estimation of particle fluxes made using the size distributions show an increasing downward movement through the particle field above the sharp particle cutoff. The increase of particle flux with depth through the euphotic zone implies a partial spatial separation of production and consumption. The sharp drop in particle volume and flux implies that the base of the particle-rich zone is a region of active particle consumption, possibly by zooplankton flux feeding. Our data show greater concentrations of zooplankton-type particles relative to marine snow-type particles below the particle maximum. Such behavior could explain why zooplankton are frequently observed at and immediately below the particle maximum rather than the productivity maximum and suggests an important role for flux feeding in carbon and nutrient cycling at the base of the particle maximum. This implies that zooplankton act as gatekeepers for the movement of organic matter to the mesopelagic. The ability of the SOLOPC to sample hourly with high resolution in the upper 100m of the ocean provides a powerful complement for the study of particles where it has been difficult to use sediment traps.","container-title":"Deep Sea Research Part I: Oceanographic Research Papers","DOI":"10.1016/j.dsr.2010.12.008","ISSN":"0967-0637","issue":"3","journalAbbreviation":"Deep Sea Research Part I: Oceanographic Research Papers","page":"283-297","source":"ScienceDirect","title":"Particle size distributions in the upper 100 m water column and their implications for animal feeding in the plankton","volume":"58","author":[{"family":"Jackson","given":"George A."},{"family":"Checkley","given":"David M."}],"issued":{"date-parts":[["2011",3,1]]}}}],"schema":"https://github.com/citation-style-language/schema/raw/master/csl-citation.json"} </w:instrText>
      </w:r>
      <w:r w:rsidR="009744FF">
        <w:fldChar w:fldCharType="separate"/>
      </w:r>
      <w:r w:rsidR="00073799" w:rsidRPr="00073799">
        <w:rPr>
          <w:szCs w:val="24"/>
          <w:vertAlign w:val="superscript"/>
        </w:rPr>
        <w:t>[60,66,71,72]</w:t>
      </w:r>
      <w:r w:rsidR="009744FF">
        <w:fldChar w:fldCharType="end"/>
      </w:r>
      <w:r w:rsidR="009744FF">
        <w:t xml:space="preserve"> This slope, with a </w:t>
      </w:r>
      <w:r w:rsidR="00456FB9">
        <w:t xml:space="preserve">mean </w:t>
      </w:r>
      <w:r w:rsidR="009744FF">
        <w:t>value of -3.3 ± 0.2 in CB, and -3.4 ± 0.3 at BATS</w:t>
      </w:r>
      <w:r w:rsidR="00456FB9">
        <w:t>,</w:t>
      </w:r>
      <w:r w:rsidR="009744FF">
        <w:t xml:space="preserve"> is not statistically significantly different between stations, depths and regions</w:t>
      </w:r>
      <w:r w:rsidR="00456FB9">
        <w:t>, and is typical of literature values.</w:t>
      </w:r>
      <w:r w:rsidR="00456FB9">
        <w:fldChar w:fldCharType="begin"/>
      </w:r>
      <w:r w:rsidR="00073799">
        <w:instrText xml:space="preserve"> ADDIN ZOTERO_ITEM CSL_CITATION {"citationID":"k05UcLef","properties":{"formattedCitation":"\\super [60]\\nosupersub{}","plainCitation":"[60]","noteIndex":0},"citationItems":[{"id":7163,"uris":["http://zotero.org/users/158097/items/ED3B4FEN"],"uri":["http://zotero.org/users/158097/items/ED3B4FEN"],"itemData":{"id":7163,"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chema":"https://github.com/citation-style-language/schema/raw/master/csl-citation.json"} </w:instrText>
      </w:r>
      <w:r w:rsidR="00456FB9">
        <w:fldChar w:fldCharType="separate"/>
      </w:r>
      <w:r w:rsidR="00073799" w:rsidRPr="00073799">
        <w:rPr>
          <w:szCs w:val="24"/>
          <w:vertAlign w:val="superscript"/>
        </w:rPr>
        <w:t>[60]</w:t>
      </w:r>
      <w:r w:rsidR="00456FB9">
        <w:fldChar w:fldCharType="end"/>
      </w:r>
      <w:r w:rsidR="009744FF">
        <w:t xml:space="preserve"> The slope of the log-transformed size vs mass relationship</w:t>
      </w:r>
      <w:r w:rsidR="00456FB9">
        <w:t xml:space="preserve"> (Figures 2C, 3B)</w:t>
      </w:r>
      <w:r w:rsidR="009744FF">
        <w:t xml:space="preserve"> is known as the fractal dimension</w:t>
      </w:r>
      <w:r w:rsidR="00456FB9">
        <w:fldChar w:fldCharType="begin"/>
      </w:r>
      <w:r w:rsidR="00073799">
        <w:instrText xml:space="preserve"> ADDIN ZOTERO_ITEM CSL_CITATION {"citationID":"AgnuV1ap","properties":{"formattedCitation":"\\super [73,74]\\nosupersub{}","plainCitation":"[73,74]","noteIndex":0},"citationItems":[{"id":5984,"uris":["http://zotero.org/users/158097/items/DGP2UQZC"],"uri":["http://zotero.org/users/158097/items/DGP2UQZC"],"itemData":{"id":5984,"type":"article-journal","abstract":"Fractal scaling is usually presented as a relationship between aggregate mass and length. Such scaling can also be expressed as a relationship between the lengths of two particles that collide and the length of the resulting aggregate. Emphasizing fractal scaling as a geometric property allows the extension of fractal description to aggregates composed of more than one type of source particle. In particular, it allows the development of more complete models of the role of coagulation in marine ecosystems. The classical aggregation equations can be modified to accommodate a two-dimensional particle size spectrum. This two-dimensional set of equations can be solved using a modification of the sectional approach. Because moving to two-dimensions vastly increases the number of possible interactions and makes solution more computationally costly, simplifications that decrease the allowable interactions considerably speed up the calculations for relatively little loss of accuracy.","container-title":"Journal of Colloid and Interface Science","DOI":"10.1006/jcis.1998.5435","ISSN":"0021-9797","issue":"1","journalAbbreviation":"Journal of Colloid and Interface Science","page":"20-29","source":"ScienceDirect","title":"Using Fractal Scaling and Two-Dimensional Particle Size Spectra to Calculate Coagulation Rates for Heterogeneous Systems","volume":"202","author":[{"family":"Jackson","given":"George A."}],"issued":{"date-parts":[["1998",6,1]]}}},{"id":7158,"uris":["http://zotero.org/users/158097/items/DPL4AXU7"],"uri":["http://zotero.org/users/158097/items/DPL4AXU7"],"itemData":{"id":7158,"type":"article-journal","abstract":"Seventy seven in situ photographs of marine snow ranging in size from 1 to 60 mm were used to calculate one- and two-dimensional fractal dimensions, D1 and D2, in order to characterize aggregate morphology with respect to aggregate perimeter and cross-sectional area. The lowest fractal dimension of D2 = 1.28 ± 0.11 was calculated for marine snow aggregates composed predominantly of a single type of particle (e.g. diatoms or fecal pellets) containing large amounts of miscellaneous debris. Marine snow formed by the aggregation of fecal pellets (D2 = 1.34 ± 0.16), non-identifiable particles (amorphous, D2 = 1.63 ± 0.72), and diatoms (D2 = 1.86 ± 0.13) had increasingly larger fractal dimensions. When combined into a single group, all marine snow aggregates had a fractal dimension of 1.72 ± 0.07. Larvacean houses, formed originally from a single, nearly spherical particle, were found to have a D2 value close to the Euclidean value of 2. Based on fractal geometrical relationships, D2 should have been equal to previous estimates of D3, a three-dimensional fractal dimension. Instead, the D2 value of 1.72 for the combined group was larger than previous estimates of D3 of 1.39 and 1.52, probably because of the dominant influence of the diatom aggregates on the combined group. Diatom aggregates had the highest fractal dimensions and covered the widest size range of all categories of particles examined.","container-title":"Deep Sea Research Part I: Oceanographic Research Papers","DOI":"10.1016/0967-0637(94)90038-8","ISSN":"0967-0637","issue":"8","journalAbbreviation":"Deep Sea Research Part I: Oceanographic Research Papers","page":"1159-1169","source":"ScienceDirect","title":"Fractal dimensions of marine snow determined from image analysis of in situ photographs","volume":"41","author":[{"family":"Kilps","given":"John R."},{"family":"Logan","given":"Bruce E."},{"family":"Alldredge","given":"Alice L."}],"issued":{"date-parts":[["1994",8,1]]}}}],"schema":"https://github.com/citation-style-language/schema/raw/master/csl-citation.json"} </w:instrText>
      </w:r>
      <w:r w:rsidR="00456FB9">
        <w:fldChar w:fldCharType="separate"/>
      </w:r>
      <w:r w:rsidR="00073799" w:rsidRPr="00073799">
        <w:rPr>
          <w:szCs w:val="24"/>
          <w:vertAlign w:val="superscript"/>
        </w:rPr>
        <w:t>[73,74]</w:t>
      </w:r>
      <w:r w:rsidR="00456FB9">
        <w:fldChar w:fldCharType="end"/>
      </w:r>
      <w:r w:rsidR="009744FF">
        <w:t xml:space="preserve"> (2.5 ± 0.2 CB; </w:t>
      </w:r>
      <w:r w:rsidR="00456FB9">
        <w:t>2.7 ± 0.4 BATS) and is also critical in modeling flux.</w:t>
      </w:r>
      <w:r w:rsidR="00456FB9">
        <w:fldChar w:fldCharType="begin"/>
      </w:r>
      <w:r w:rsidR="00073799">
        <w:instrText xml:space="preserve"> ADDIN ZOTERO_ITEM CSL_CITATION {"citationID":"4PsJgqQ4","properties":{"formattedCitation":"\\super [60,66]\\nosupersub{}","plainCitation":"[60,66]","noteIndex":0},"citationItems":[{"id":7163,"uris":["http://zotero.org/users/158097/items/ED3B4FEN"],"uri":["http://zotero.org/users/158097/items/ED3B4FEN"],"itemData":{"id":7163,"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id":494,"uris":["http://zotero.org/users/158097/items/978DSFA5"],"uri":["http://zotero.org/users/158097/items/978DSFA5"],"itemData":{"id":494,"type":"article-journal","abstract":"The sinking and decomposition of particulate organic matter are critical processes in the ocean's biological pump, but are poorly understood and crudely represented in biogeochemical models. Here we present a mechanistic model for particle fluxes in the ocean that solves the evolution of the particle size distribution with depth. The model can represent a wide range of particle flux profiles, depending on the surface particle size distribution, the relationships between particle size, mass and velocity, and the rate of particle mass loss during decomposition. Spatially variable flux profiles are embedded in a data-constrained ocean circulation model, where the most uncertain parameters governing particle dynamics are tuned to achieve an optimal fit to the global distribution of phosphate. The resolution of spatially variable particle sizes has a significant effect on modeled organic matter production rates, increasing production in oligotrophic regions and decreasing production in eutrophic regions compared to a model that assumes spatially uniform particle sizes and sinking fluxes. The mechanistic particle model can reproduce global nutrient distributions better than, and sediment trap fluxes as well as, other commonly used empirical formulas. However, these independent data constraints cannot be simultaneously matched in a closed P budget commonly assumed in ocean models. Through a systematic addition of model processes, we show that the apparent discrepancy between particle flux and nutrient data can be resolved through P burial, but only if that burial is associated with a slowly decaying component of organic matter as might be achieved through protection by ballast minerals. Moreover, the model solution that best matches both datasets requires a larger rate of P burial (and compensating inputs) than have  been previously estimated. Our results imply a marine PO4 inventory with a residence time of a few thousand years, similar to that of the relatively dynamic N cycle.","container-title":"Biogeosciences Discuss.","DOI":"10.5194/bgd-11-3653-2014","ISSN":"1810-6285","issue":"3","journalAbbreviation":"Biogeosciences Discuss.","page":"3653-3699","source":"Copernicus Online Journals","title":"A mechanistic particle flux model applied to the oceanic phosphorus cycle","volume":"11","author":[{"family":"DeVries","given":"T."},{"family":"Liang","given":"J.-H."},{"family":"Deutsch","given":"C."}],"issued":{"date-parts":[["2014",3,6]]}}}],"schema":"https://github.com/citation-style-language/schema/raw/master/csl-citation.json"} </w:instrText>
      </w:r>
      <w:r w:rsidR="00456FB9">
        <w:fldChar w:fldCharType="separate"/>
      </w:r>
      <w:r w:rsidR="00073799" w:rsidRPr="00073799">
        <w:rPr>
          <w:szCs w:val="24"/>
          <w:vertAlign w:val="superscript"/>
        </w:rPr>
        <w:t>[60,66]</w:t>
      </w:r>
      <w:r w:rsidR="00456FB9">
        <w:fldChar w:fldCharType="end"/>
      </w:r>
      <w:r w:rsidR="008E70B5">
        <w:t xml:space="preserve"> </w:t>
      </w:r>
      <w:r w:rsidR="008E70B5" w:rsidRPr="008E70B5">
        <w:t>Particle size and mass data at BATS are all non-linear, with the largest particles unusually abundant, and light, relative to the expected power law, and so this data will be verified against Underwater Vision Profiler data also collected at this station.</w:t>
      </w:r>
      <w:r w:rsidR="00456FB9">
        <w:t xml:space="preserve"> </w:t>
      </w:r>
      <w:r w:rsidR="00456FB9" w:rsidRPr="004E5506">
        <w:t>Particle DNA concentration</w:t>
      </w:r>
      <w:r w:rsidR="00456FB9">
        <w:t xml:space="preserve"> (Figure 2D</w:t>
      </w:r>
      <w:r w:rsidR="00294000">
        <w:t>)</w:t>
      </w:r>
      <w:r w:rsidR="00456FB9" w:rsidRPr="004E5506">
        <w:t xml:space="preserve"> appeared to be particularly low</w:t>
      </w:r>
      <w:r w:rsidR="00456FB9">
        <w:t>, on all size classes,</w:t>
      </w:r>
      <w:r w:rsidR="00456FB9" w:rsidRPr="004E5506">
        <w:t xml:space="preserve"> at the northernmost</w:t>
      </w:r>
      <w:r w:rsidR="00456FB9">
        <w:t xml:space="preserve"> CB</w:t>
      </w:r>
      <w:r w:rsidR="00456FB9" w:rsidRPr="004E5506">
        <w:t xml:space="preserve"> station 3.1</w:t>
      </w:r>
      <w:r w:rsidR="00294000">
        <w:t>.</w:t>
      </w:r>
      <w:r w:rsidR="00456FB9" w:rsidRPr="004E5506">
        <w:t xml:space="preserve"> </w:t>
      </w:r>
      <w:r w:rsidR="00294000">
        <w:t>This</w:t>
      </w:r>
      <w:r w:rsidR="00456FB9" w:rsidRPr="004E5506">
        <w:t xml:space="preserve"> may reflect differences in particle age and origin</w:t>
      </w:r>
      <w:r w:rsidR="00294000">
        <w:t>, as this site contains an</w:t>
      </w:r>
      <w:r w:rsidR="00456FB9" w:rsidRPr="004E5506">
        <w:t xml:space="preserve"> “estuarine turbidity </w:t>
      </w:r>
      <w:r w:rsidR="00456FB9" w:rsidRPr="00456FB9">
        <w:t>maximum” where water mixing leads to the precipitation of new particles.</w:t>
      </w:r>
      <w:r w:rsidR="00456FB9">
        <w:fldChar w:fldCharType="begin"/>
      </w:r>
      <w:r w:rsidR="00073799">
        <w:instrText xml:space="preserve"> ADDIN ZOTERO_ITEM CSL_CITATION {"citationID":"jHiYgfpB","properties":{"formattedCitation":"\\super [50]\\nosupersub{}","plainCitation":"[50]","noteIndex":0},"citationItems":[{"id":3855,"uris":["http://zotero.org/users/158097/items/UA5N2TDS"],"uri":["http://zotero.org/users/158097/items/UA5N2TDS"],"itemData":{"id":3855,"type":"article-journal","abstract":"A series of cruises was carried out in the estuarine turbidity maximum (ETM) region of Chesapeake Bay in 1996 to examine physical and biological variability and dynamics. A large flood event in late January shifted the salinity structure of the upper Bay towards that of a salt wedge, but most of the massive sediment load delivered by the Susquehanna River appeared to bypass the ETM zone. In contrast, suspended sediments delivered during a flood event in late October were trapped very efficiently in the ETM. The difference in sediment trapping appeared to be due to increases in particle settling speed from January to October, suggesting that the fate of sediments delivered during large events may depend on the season in which they occur. The ETM roughly tracked the limit of salt (defined as the intersection of the 1 psu isohaline with the bottom) throughout the year, but it was often separated significantly from the limit of salt with the direction of separation unrelated to the phase of the tide. This was due to a lag of ETM sediment resuspension and transport behind rapid meteorologically induced or river flow induced motion of the salt limit. Examination of detailed time series of salt, suspended sediment, and velocity collected near the limit of salt, combined with other indications, led to the conclusion that the convergence of the estuarine circulation at the limit of salt is not the primary mechanism of particle trapping in the Chesapeake Bay ETM. This convergence and its associated salinity structure contribute to strong tidal asymmetries in sediment resuspension and transport that collect and maintain a resuspendable pool of rapidly settling particles near the salt limit. Without tidal resuspension and transport, the ETM would either not exist or be greatly weakened. In spite of this repeated resuspension, sedimentation is the ultimate fate of most terrigenous material delivered to the Chesapeake Bay ETM. Sedimentation rates in the ETM channel are at least an order of magnitude greater than on the adjacent shoals, probably due to focusing mechanisms that are poorly understood.","container-title":"Estuaries","DOI":"10.2307/1352874","ISSN":"0160-8347","issue":"5","journalAbbreviation":"Estuaries","language":"en","page":"655-669","source":"link.springer.com","title":"Reconsidering the physics of the Chesapeake Bay estuarine turbidity maximum","volume":"24","author":[{"family":"Sanford","given":"Lawrence P."},{"family":"Suttles","given":"Steven E."},{"family":"Halka","given":"Jeffrey P."}],"issued":{"date-parts":[["2001",10,1]]}}}],"schema":"https://github.com/citation-style-language/schema/raw/master/csl-citation.json"} </w:instrText>
      </w:r>
      <w:r w:rsidR="00456FB9">
        <w:fldChar w:fldCharType="separate"/>
      </w:r>
      <w:r w:rsidR="00073799" w:rsidRPr="00073799">
        <w:rPr>
          <w:szCs w:val="24"/>
          <w:vertAlign w:val="superscript"/>
        </w:rPr>
        <w:t>[50]</w:t>
      </w:r>
      <w:r w:rsidR="00456FB9">
        <w:fldChar w:fldCharType="end"/>
      </w:r>
      <w:r w:rsidR="008E70B5">
        <w:t xml:space="preserve"> </w:t>
      </w:r>
      <w:r w:rsidR="00456FB9" w:rsidRPr="00456FB9">
        <w:t>Particle</w:t>
      </w:r>
      <w:r w:rsidR="00565405">
        <w:t xml:space="preserve"> abundance, and</w:t>
      </w:r>
      <w:r w:rsidR="00456FB9" w:rsidRPr="00456FB9">
        <w:t xml:space="preserve"> DNA concentration</w:t>
      </w:r>
      <w:r w:rsidR="00565405">
        <w:t xml:space="preserve"> per particle</w:t>
      </w:r>
      <w:r w:rsidR="00456FB9" w:rsidRPr="00456FB9">
        <w:t xml:space="preserve"> at BATS (Figure </w:t>
      </w:r>
      <w:r w:rsidR="00B116DD">
        <w:t>4</w:t>
      </w:r>
      <w:r w:rsidR="00456FB9" w:rsidRPr="00456FB9">
        <w:t>C) is highest in the photic zone (200m), and may indicate either that particles are colonized by</w:t>
      </w:r>
      <w:r w:rsidR="00294000">
        <w:t xml:space="preserve"> more</w:t>
      </w:r>
      <w:r w:rsidR="00456FB9" w:rsidRPr="00456FB9">
        <w:t xml:space="preserve"> living organisms or are themselves living organisms.</w:t>
      </w:r>
    </w:p>
    <w:p w14:paraId="7710AF4C" w14:textId="4C079BD0" w:rsidR="008C7ACD" w:rsidRPr="0096528D" w:rsidRDefault="00E31FDE" w:rsidP="004E5506">
      <w:r>
        <w:rPr>
          <w:noProof/>
        </w:rPr>
        <w:lastRenderedPageBreak/>
        <mc:AlternateContent>
          <mc:Choice Requires="wpg">
            <w:drawing>
              <wp:anchor distT="114300" distB="114300" distL="114300" distR="114300" simplePos="0" relativeHeight="251659264" behindDoc="0" locked="0" layoutInCell="1" hidden="0" allowOverlap="1" wp14:anchorId="0048C358" wp14:editId="68C3194C">
                <wp:simplePos x="0" y="0"/>
                <wp:positionH relativeFrom="margin">
                  <wp:posOffset>2922714</wp:posOffset>
                </wp:positionH>
                <wp:positionV relativeFrom="paragraph">
                  <wp:posOffset>207563</wp:posOffset>
                </wp:positionV>
                <wp:extent cx="2998470" cy="3843020"/>
                <wp:effectExtent l="0" t="0" r="0" b="0"/>
                <wp:wrapSquare wrapText="bothSides" distT="114300" distB="114300" distL="114300" distR="114300"/>
                <wp:docPr id="5" name="Group 5"/>
                <wp:cNvGraphicFramePr/>
                <a:graphic xmlns:a="http://schemas.openxmlformats.org/drawingml/2006/main">
                  <a:graphicData uri="http://schemas.microsoft.com/office/word/2010/wordprocessingGroup">
                    <wpg:wgp>
                      <wpg:cNvGrpSpPr/>
                      <wpg:grpSpPr>
                        <a:xfrm>
                          <a:off x="0" y="0"/>
                          <a:ext cx="2998470" cy="3843020"/>
                          <a:chOff x="152400" y="152400"/>
                          <a:chExt cx="6541901" cy="8029481"/>
                        </a:xfrm>
                      </wpg:grpSpPr>
                      <wps:wsp>
                        <wps:cNvPr id="6" name="Text Box 6"/>
                        <wps:cNvSpPr txBox="1"/>
                        <wps:spPr>
                          <a:xfrm>
                            <a:off x="152400" y="5211221"/>
                            <a:ext cx="6500400" cy="2970660"/>
                          </a:xfrm>
                          <a:prstGeom prst="rect">
                            <a:avLst/>
                          </a:prstGeom>
                          <a:noFill/>
                          <a:ln>
                            <a:noFill/>
                          </a:ln>
                        </wps:spPr>
                        <wps:txbx>
                          <w:txbxContent>
                            <w:p w14:paraId="5FDEA6BA" w14:textId="5D15DFA0" w:rsidR="00475EA0" w:rsidRPr="004E5506" w:rsidRDefault="00475EA0" w:rsidP="004E5506">
                              <w:pPr>
                                <w:pStyle w:val="FigureCaption"/>
                              </w:pPr>
                              <w:r w:rsidRPr="004E5506">
                                <w:t xml:space="preserve">Figure </w:t>
                              </w:r>
                              <w:r>
                                <w:t>3</w:t>
                              </w:r>
                              <w:r w:rsidRPr="004E5506">
                                <w:t xml:space="preserve">. Overall and taxon specific microbial abundances associated with different size classes at the HPL pier (Figure 1A). </w:t>
                              </w:r>
                              <w:r w:rsidRPr="004E5506">
                                <w:rPr>
                                  <w:b/>
                                </w:rPr>
                                <w:t>A-B</w:t>
                              </w:r>
                              <w:r w:rsidRPr="004E5506">
                                <w:t xml:space="preserve"> Total combined 16S and 18S copy numbers per </w:t>
                              </w:r>
                              <w:r w:rsidRPr="004E5506">
                                <w:rPr>
                                  <w:b/>
                                </w:rPr>
                                <w:t>A</w:t>
                              </w:r>
                              <w:r w:rsidRPr="004E5506">
                                <w:t xml:space="preserve"> liter of Chesapeake Bay water and </w:t>
                              </w:r>
                              <w:r w:rsidRPr="004E5506">
                                <w:rPr>
                                  <w:b/>
                                </w:rPr>
                                <w:t>B</w:t>
                              </w:r>
                              <w:r w:rsidRPr="004E5506">
                                <w:t xml:space="preserve"> mg of POM. C-D, abundances of genus level groups of bacteria with different microscale habitat distributions. </w:t>
                              </w:r>
                              <w:r w:rsidRPr="004E5506">
                                <w:rPr>
                                  <w:b/>
                                </w:rPr>
                                <w:t>C</w:t>
                              </w:r>
                              <w:r w:rsidRPr="004E5506">
                                <w:t xml:space="preserve"> Cyanombium PCC-6307 is a genus of cyanobacteria that is related to Syneccococus. </w:t>
                              </w:r>
                              <w:r w:rsidRPr="004E5506">
                                <w:rPr>
                                  <w:b/>
                                </w:rPr>
                                <w:t>D</w:t>
                              </w:r>
                              <w:r w:rsidRPr="004E5506">
                                <w:t xml:space="preserve"> Candadadus Amoebophilus is a genus of the Bacteroidetes phylum many of whom have been shown to associate with marine snow.</w:t>
                              </w:r>
                            </w:p>
                          </w:txbxContent>
                        </wps:txbx>
                        <wps:bodyPr spcFirstLastPara="1" wrap="square" lIns="91425" tIns="91425" rIns="91425" bIns="91425" anchor="t" anchorCtr="0">
                          <a:noAutofit/>
                        </wps:bodyPr>
                      </wps:wsp>
                      <pic:pic xmlns:pic="http://schemas.openxmlformats.org/drawingml/2006/picture">
                        <pic:nvPicPr>
                          <pic:cNvPr id="8" name="Shape 5"/>
                          <pic:cNvPicPr preferRelativeResize="0"/>
                        </pic:nvPicPr>
                        <pic:blipFill>
                          <a:blip r:embed="rId12">
                            <a:alphaModFix/>
                          </a:blip>
                          <a:stretch>
                            <a:fillRect/>
                          </a:stretch>
                        </pic:blipFill>
                        <pic:spPr>
                          <a:xfrm>
                            <a:off x="152400" y="152400"/>
                            <a:ext cx="6541901" cy="4906426"/>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0048C358" id="Group 5" o:spid="_x0000_s1032" style="position:absolute;margin-left:230.15pt;margin-top:16.35pt;width:236.1pt;height:302.6pt;z-index:251659264;mso-wrap-distance-top:9pt;mso-wrap-distance-bottom:9pt;mso-position-horizontal-relative:margin;mso-width-relative:margin;mso-height-relative:margin" coordorigin="1524,1524" coordsize="65419,802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">
                <v:shape id="Text Box 6" o:spid="_x0000_s1033" type="#_x0000_t202" style="position:absolute;left:1524;top:52112;width:65004;height:297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" filled="f" stroked="f">
                  <v:textbox inset="2.53958mm,2.53958mm,2.53958mm,2.53958mm">
                    <w:txbxContent>
                      <w:p w14:paraId="5FDEA6BA" w14:textId="5D15DFA0" w:rsidR="00475EA0" w:rsidRPr="004E5506" w:rsidRDefault="00475EA0" w:rsidP="004E5506">
                        <w:pPr>
                          <w:pStyle w:val="FigureCaption"/>
                        </w:pPr>
                        <w:r w:rsidRPr="004E5506">
                          <w:t xml:space="preserve">Figure </w:t>
                        </w:r>
                        <w:r>
                          <w:t>3</w:t>
                        </w:r>
                        <w:r w:rsidRPr="004E5506">
                          <w:t xml:space="preserve">. Overall and taxon specific microbial abundances associated with different size classes at the HPL pier (Figure 1A). </w:t>
                        </w:r>
                        <w:r w:rsidRPr="004E5506">
                          <w:rPr>
                            <w:b/>
                          </w:rPr>
                          <w:t>A-B</w:t>
                        </w:r>
                        <w:r w:rsidRPr="004E5506">
                          <w:t xml:space="preserve"> Total combined 16S and 18S copy numbers per </w:t>
                        </w:r>
                        <w:r w:rsidRPr="004E5506">
                          <w:rPr>
                            <w:b/>
                          </w:rPr>
                          <w:t>A</w:t>
                        </w:r>
                        <w:r w:rsidRPr="004E5506">
                          <w:t xml:space="preserve"> liter of Chesapeake Bay water and </w:t>
                        </w:r>
                        <w:r w:rsidRPr="004E5506">
                          <w:rPr>
                            <w:b/>
                          </w:rPr>
                          <w:t>B</w:t>
                        </w:r>
                        <w:r w:rsidRPr="004E5506">
                          <w:t xml:space="preserve"> mg of POM. C-D, abundances of genus level groups of bacteria with different microscale habitat distributions. </w:t>
                        </w:r>
                        <w:r w:rsidRPr="004E5506">
                          <w:rPr>
                            <w:b/>
                          </w:rPr>
                          <w:t>C</w:t>
                        </w:r>
                        <w:r w:rsidRPr="004E5506">
                          <w:t xml:space="preserve"> Cyanombium PCC-6307 is a genus of cyanobacteria that is related to Syneccococus. </w:t>
                        </w:r>
                        <w:r w:rsidRPr="004E5506">
                          <w:rPr>
                            <w:b/>
                          </w:rPr>
                          <w:t>D</w:t>
                        </w:r>
                        <w:r w:rsidRPr="004E5506">
                          <w:t xml:space="preserve"> Candadadus Amoebophilus is a genus of the Bacteroidetes phylum many of whom have been shown to associate with marine snow.</w:t>
                        </w:r>
                      </w:p>
                    </w:txbxContent>
                  </v:textbox>
                </v:shape>
                <v:shape id="Shape 5" o:spid="_x0000_s1034" type="#_x0000_t75" style="position:absolute;left:1524;top:1524;width:65419;height:49064;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">
                  <v:imagedata r:id="rId13" o:title=""/>
                </v:shape>
                <w10:wrap type="square" anchorx="margin"/>
              </v:group>
            </w:pict>
          </mc:Fallback>
        </mc:AlternateContent>
      </w:r>
      <w:r w:rsidR="002E199D">
        <w:t xml:space="preserve">While amplicon analysis is in progress at most of these stations, we have performed the full analysis pipeline on two samples from the Choptank River, a tributary of the Chesapeake Bay (Figure </w:t>
      </w:r>
      <w:r w:rsidR="00D94F89">
        <w:t>3</w:t>
      </w:r>
      <w:r w:rsidR="002E199D">
        <w:t>).</w:t>
      </w:r>
      <w:r w:rsidR="005D2D9A">
        <w:t xml:space="preserve"> This analysis has shown that most </w:t>
      </w:r>
      <w:r w:rsidR="0096528D">
        <w:t xml:space="preserve">bacteria are found on smaller particle size fractions (Figure </w:t>
      </w:r>
      <w:r w:rsidR="00D94F89">
        <w:t>3</w:t>
      </w:r>
      <w:r w:rsidR="0096528D">
        <w:t xml:space="preserve">A), not only because small particles are more abundant (Figure </w:t>
      </w:r>
      <w:r w:rsidR="00D94F89">
        <w:t>2</w:t>
      </w:r>
      <w:r w:rsidR="0096528D">
        <w:t xml:space="preserve">B), but also because they are either more </w:t>
      </w:r>
      <w:r w:rsidR="00294000">
        <w:t>densely</w:t>
      </w:r>
      <w:r w:rsidR="0096528D">
        <w:t xml:space="preserve"> packed on small particles, or because the </w:t>
      </w:r>
      <w:proofErr w:type="gramStart"/>
      <w:r w:rsidR="0096528D">
        <w:t>1.2-5 micron</w:t>
      </w:r>
      <w:proofErr w:type="gramEnd"/>
      <w:r w:rsidR="0096528D">
        <w:t xml:space="preserve"> particles are actually living organisms (Figure </w:t>
      </w:r>
      <w:r w:rsidR="00D94F89">
        <w:t>3</w:t>
      </w:r>
      <w:r w:rsidR="0096528D">
        <w:t xml:space="preserve">B). Some bacteria, such as a </w:t>
      </w:r>
      <w:proofErr w:type="spellStart"/>
      <w:r w:rsidR="0096528D" w:rsidRPr="00294000">
        <w:rPr>
          <w:i/>
        </w:rPr>
        <w:t>Cyanobium</w:t>
      </w:r>
      <w:proofErr w:type="spellEnd"/>
      <w:r w:rsidR="0096528D">
        <w:t xml:space="preserve">, appear to have small particles as their primary habitat (Figure 3C), while others such as </w:t>
      </w:r>
      <w:proofErr w:type="spellStart"/>
      <w:r w:rsidR="0096528D" w:rsidRPr="0096528D">
        <w:rPr>
          <w:i/>
        </w:rPr>
        <w:t>Candidatus</w:t>
      </w:r>
      <w:proofErr w:type="spellEnd"/>
      <w:r w:rsidR="0096528D" w:rsidRPr="0096528D">
        <w:rPr>
          <w:i/>
        </w:rPr>
        <w:t xml:space="preserve"> </w:t>
      </w:r>
      <w:proofErr w:type="spellStart"/>
      <w:r w:rsidR="0096528D" w:rsidRPr="0096528D">
        <w:rPr>
          <w:i/>
        </w:rPr>
        <w:t>Amoebophilus</w:t>
      </w:r>
      <w:proofErr w:type="spellEnd"/>
      <w:r w:rsidR="0096528D">
        <w:rPr>
          <w:i/>
        </w:rPr>
        <w:t xml:space="preserve"> </w:t>
      </w:r>
      <w:r w:rsidR="0096528D">
        <w:t>appear to have larger particles as their primary habitat</w:t>
      </w:r>
      <w:r w:rsidR="00B116DD">
        <w:t xml:space="preserve"> (Figure 3C)</w:t>
      </w:r>
      <w:r w:rsidR="0096528D">
        <w:t>.</w:t>
      </w:r>
      <w:r w:rsidR="0096528D">
        <w:fldChar w:fldCharType="begin"/>
      </w:r>
      <w:r w:rsidR="00073799">
        <w:instrText xml:space="preserve"> ADDIN ZOTERO_ITEM CSL_CITATION {"citationID":"Yew1x6Wi","properties":{"formattedCitation":"\\super [75]\\nosupersub{}","plainCitation":"[75]","noteIndex":0},"citationItems":[{"id":8594,"uris":["http://zotero.org/users/158097/items/PSZ8CSXW"],"uri":["http://zotero.org/users/158097/items/PSZ8CSXW"],"itemData":{"id":8594,"type":"speech","event":"Ocean Sciences Meeting","event-place":"San Diego, California","genre":"Poster","note":"source: agu.confex.com","publisher-place":"San Diego, California","title":"Determining the Abundance and Diversity of Bacteria on Marine Particles of Different Size Classes","URL":"https://agu.confex.com/agu/osm20/meetingapp.cgi/Search/0","author":[{"family":"Dougherty","given":"Emily"},{"family":"Cram","given":"Jacob"}],"accessed":{"date-parts":[["2020",8,5]]},"issued":{"date-parts":[["2020"]]}}}],"schema":"https://github.com/citation-style-language/schema/raw/master/csl-citation.json"} </w:instrText>
      </w:r>
      <w:r w:rsidR="0096528D">
        <w:fldChar w:fldCharType="separate"/>
      </w:r>
      <w:r w:rsidR="00073799" w:rsidRPr="00073799">
        <w:rPr>
          <w:szCs w:val="24"/>
          <w:vertAlign w:val="superscript"/>
        </w:rPr>
        <w:t>[75]</w:t>
      </w:r>
      <w:r w:rsidR="0096528D">
        <w:fldChar w:fldCharType="end"/>
      </w:r>
    </w:p>
    <w:p w14:paraId="5621F2C4" w14:textId="5F8AAAA6" w:rsidR="008C7ACD" w:rsidRDefault="1B9BA494" w:rsidP="004E5506">
      <w:pPr>
        <w:pStyle w:val="Heading2"/>
      </w:pPr>
      <w:bookmarkStart w:id="8" w:name="_g8m0pp4wdyxc" w:colFirst="0" w:colLast="0"/>
      <w:bookmarkEnd w:id="8"/>
      <w:r>
        <w:t>Research Plan</w:t>
      </w:r>
    </w:p>
    <w:p w14:paraId="6F6B224A" w14:textId="3AE12A56" w:rsidR="008C7ACD" w:rsidRDefault="0096528D" w:rsidP="004E5506">
      <w:r>
        <w:rPr>
          <w:noProof/>
        </w:rPr>
        <mc:AlternateContent>
          <mc:Choice Requires="wpg">
            <w:drawing>
              <wp:anchor distT="0" distB="0" distL="114300" distR="114300" simplePos="0" relativeHeight="251668480" behindDoc="1" locked="0" layoutInCell="1" allowOverlap="1" wp14:anchorId="4BB0F75F" wp14:editId="13B9EC3A">
                <wp:simplePos x="0" y="0"/>
                <wp:positionH relativeFrom="page">
                  <wp:posOffset>3556506</wp:posOffset>
                </wp:positionH>
                <wp:positionV relativeFrom="paragraph">
                  <wp:posOffset>2347205</wp:posOffset>
                </wp:positionV>
                <wp:extent cx="3134995" cy="2389505"/>
                <wp:effectExtent l="0" t="0" r="8255" b="0"/>
                <wp:wrapTight wrapText="bothSides">
                  <wp:wrapPolygon edited="0">
                    <wp:start x="0" y="0"/>
                    <wp:lineTo x="0" y="17909"/>
                    <wp:lineTo x="131" y="21353"/>
                    <wp:lineTo x="21526" y="21353"/>
                    <wp:lineTo x="21526" y="0"/>
                    <wp:lineTo x="0" y="0"/>
                  </wp:wrapPolygon>
                </wp:wrapTight>
                <wp:docPr id="19" name="Group 19"/>
                <wp:cNvGraphicFramePr/>
                <a:graphic xmlns:a="http://schemas.openxmlformats.org/drawingml/2006/main">
                  <a:graphicData uri="http://schemas.microsoft.com/office/word/2010/wordprocessingGroup">
                    <wpg:wgp>
                      <wpg:cNvGrpSpPr/>
                      <wpg:grpSpPr>
                        <a:xfrm>
                          <a:off x="0" y="0"/>
                          <a:ext cx="3134995" cy="2389505"/>
                          <a:chOff x="-88802" y="-1"/>
                          <a:chExt cx="3063194" cy="2060046"/>
                        </a:xfrm>
                      </wpg:grpSpPr>
                      <pic:pic xmlns:pic="http://schemas.openxmlformats.org/drawingml/2006/picture">
                        <pic:nvPicPr>
                          <pic:cNvPr id="18" name="Picture 18"/>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88802" y="-1"/>
                            <a:ext cx="3063194" cy="1713230"/>
                          </a:xfrm>
                          <a:prstGeom prst="rect">
                            <a:avLst/>
                          </a:prstGeom>
                        </pic:spPr>
                      </pic:pic>
                      <wps:wsp>
                        <wps:cNvPr id="217" name="Text Box 2"/>
                        <wps:cNvSpPr txBox="1">
                          <a:spLocks noChangeArrowheads="1"/>
                        </wps:cNvSpPr>
                        <wps:spPr bwMode="auto">
                          <a:xfrm>
                            <a:off x="-40950" y="1747354"/>
                            <a:ext cx="3009244" cy="312691"/>
                          </a:xfrm>
                          <a:prstGeom prst="rect">
                            <a:avLst/>
                          </a:prstGeom>
                          <a:solidFill>
                            <a:srgbClr val="FFFFFF"/>
                          </a:solidFill>
                          <a:ln w="9525">
                            <a:noFill/>
                            <a:miter lim="800000"/>
                            <a:headEnd/>
                            <a:tailEnd/>
                          </a:ln>
                        </wps:spPr>
                        <wps:txbx>
                          <w:txbxContent>
                            <w:p w14:paraId="386F9769" w14:textId="5BBDEBA2" w:rsidR="00475EA0" w:rsidRPr="00180E35" w:rsidRDefault="00475EA0" w:rsidP="00180E35">
                              <w:pPr>
                                <w:pStyle w:val="Standard"/>
                                <w:rPr>
                                  <w:rFonts w:ascii="Times New Roman" w:hAnsi="Times New Roman" w:cs="Times New Roman"/>
                                  <w:sz w:val="18"/>
                                  <w:szCs w:val="18"/>
                                </w:rPr>
                              </w:pPr>
                              <w:r w:rsidRPr="00180E35">
                                <w:rPr>
                                  <w:rFonts w:ascii="Times New Roman" w:hAnsi="Times New Roman" w:cs="Times New Roman"/>
                                  <w:sz w:val="18"/>
                                  <w:szCs w:val="18"/>
                                </w:rPr>
                                <w:t xml:space="preserve">Figure </w:t>
                              </w:r>
                              <w:r>
                                <w:rPr>
                                  <w:rFonts w:ascii="Times New Roman" w:hAnsi="Times New Roman" w:cs="Times New Roman"/>
                                  <w:sz w:val="18"/>
                                  <w:szCs w:val="18"/>
                                </w:rPr>
                                <w:t>4</w:t>
                              </w:r>
                              <w:r w:rsidRPr="00180E35">
                                <w:rPr>
                                  <w:rFonts w:ascii="Times New Roman" w:hAnsi="Times New Roman" w:cs="Times New Roman"/>
                                  <w:sz w:val="18"/>
                                  <w:szCs w:val="18"/>
                                </w:rPr>
                                <w:t xml:space="preserve">:  Particle numbers (A), biomass (B), and DNA concentrations (C) at BATS. </w:t>
                              </w:r>
                            </w:p>
                            <w:p w14:paraId="21B7A2E4" w14:textId="2BB9F9D4" w:rsidR="00475EA0" w:rsidRPr="00180E35" w:rsidRDefault="00475EA0">
                              <w:pPr>
                                <w:rPr>
                                  <w:sz w:val="18"/>
                                  <w:szCs w:val="18"/>
                                </w:rPr>
                              </w:pPr>
                            </w:p>
                            <w:p w14:paraId="33D7D886" w14:textId="77777777" w:rsidR="00475EA0" w:rsidRPr="00180E35" w:rsidRDefault="00475EA0">
                              <w:pPr>
                                <w:rPr>
                                  <w:sz w:val="18"/>
                                  <w:szCs w:val="18"/>
                                </w:rPr>
                              </w:pP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BB0F75F" id="Group 19" o:spid="_x0000_s1035" style="position:absolute;margin-left:280.05pt;margin-top:184.8pt;width:246.85pt;height:188.15pt;z-index:-251648000;mso-position-horizontal-relative:page;mso-width-relative:margin;mso-height-relative:margin" coordorigin="-888" coordsize="30631,20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">
                <v:shape id="Picture 18" o:spid="_x0000_s1036" type="#_x0000_t75" style="position:absolute;left:-888;width:30631;height:171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">
                  <v:imagedata r:id="rId15" o:title=""/>
                </v:shape>
                <v:shape id="Text Box 2" o:spid="_x0000_s1037" type="#_x0000_t202" style="position:absolute;left:-409;top:17473;width:30091;height:31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86F9769" w14:textId="5BBDEBA2" w:rsidR="00475EA0" w:rsidRPr="00180E35" w:rsidRDefault="00475EA0" w:rsidP="00180E35">
                        <w:pPr>
                          <w:pStyle w:val="Standard"/>
                          <w:rPr>
                            <w:rFonts w:ascii="Times New Roman" w:hAnsi="Times New Roman" w:cs="Times New Roman"/>
                            <w:sz w:val="18"/>
                            <w:szCs w:val="18"/>
                          </w:rPr>
                        </w:pPr>
                        <w:r w:rsidRPr="00180E35">
                          <w:rPr>
                            <w:rFonts w:ascii="Times New Roman" w:hAnsi="Times New Roman" w:cs="Times New Roman"/>
                            <w:sz w:val="18"/>
                            <w:szCs w:val="18"/>
                          </w:rPr>
                          <w:t xml:space="preserve">Figure </w:t>
                        </w:r>
                        <w:r>
                          <w:rPr>
                            <w:rFonts w:ascii="Times New Roman" w:hAnsi="Times New Roman" w:cs="Times New Roman"/>
                            <w:sz w:val="18"/>
                            <w:szCs w:val="18"/>
                          </w:rPr>
                          <w:t>4</w:t>
                        </w:r>
                        <w:r w:rsidRPr="00180E35">
                          <w:rPr>
                            <w:rFonts w:ascii="Times New Roman" w:hAnsi="Times New Roman" w:cs="Times New Roman"/>
                            <w:sz w:val="18"/>
                            <w:szCs w:val="18"/>
                          </w:rPr>
                          <w:t xml:space="preserve">:  Particle numbers (A), biomass (B), and DNA concentrations (C) at BATS. </w:t>
                        </w:r>
                      </w:p>
                      <w:p w14:paraId="21B7A2E4" w14:textId="2BB9F9D4" w:rsidR="00475EA0" w:rsidRPr="00180E35" w:rsidRDefault="00475EA0">
                        <w:pPr>
                          <w:rPr>
                            <w:sz w:val="18"/>
                            <w:szCs w:val="18"/>
                          </w:rPr>
                        </w:pPr>
                      </w:p>
                      <w:p w14:paraId="33D7D886" w14:textId="77777777" w:rsidR="00475EA0" w:rsidRPr="00180E35" w:rsidRDefault="00475EA0">
                        <w:pPr>
                          <w:rPr>
                            <w:sz w:val="18"/>
                            <w:szCs w:val="18"/>
                          </w:rPr>
                        </w:pPr>
                      </w:p>
                    </w:txbxContent>
                  </v:textbox>
                </v:shape>
                <w10:wrap type="tight" anchorx="page"/>
              </v:group>
            </w:pict>
          </mc:Fallback>
        </mc:AlternateContent>
      </w:r>
      <w:r w:rsidR="002E199D">
        <w:t xml:space="preserve">We plan to work up our existing samples, and collect additional samples to expand the spatiotemporal distribution of our </w:t>
      </w:r>
      <w:r w:rsidR="00D94F89">
        <w:t>dataset</w:t>
      </w:r>
      <w:r w:rsidR="002E199D">
        <w:t xml:space="preserve">. To investigate microbial community structure, and to define species ranges, we will </w:t>
      </w:r>
      <w:r w:rsidR="006D43BE">
        <w:t>perform</w:t>
      </w:r>
      <w:r w:rsidR="002E199D">
        <w:t xml:space="preserve"> amplicon sequencing on all samples, using the universal 515F-Y-926R primer set, which targets the V4 and V5 hypervariable regions of the 16s gene</w:t>
      </w:r>
      <w:r w:rsidR="004F050A">
        <w:t>.</w:t>
      </w:r>
      <w:r w:rsidR="00F543AE">
        <w:fldChar w:fldCharType="begin"/>
      </w:r>
      <w:r w:rsidR="00073799">
        <w:instrText xml:space="preserve"> ADDIN ZOTERO_ITEM CSL_CITATION {"citationID":"ajibeb4jfv","properties":{"formattedCitation":"\\super [76]\\nosupersub{}","plainCitation":"[76]","noteIndex":0},"citationItems":[{"id":6002,"uris":["http://zotero.org/users/158097/items/MUH745WI"],"uri":["http://zotero.org/users/158097/items/MUH745WI"],"itemData":{"id":6002,"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073799">
        <w:rPr>
          <w:rFonts w:ascii="Cambria Math" w:hAnsi="Cambria Math" w:cs="Cambria Math"/>
        </w:rPr>
        <w:instrText>∼</w:instrText>
      </w:r>
      <w:r w:rsidR="00073799">
        <w:instrText xml:space="preserve"> 0.5). Unexpectedly, biases with 515F-Y/806R against SAR11 in field samples (</w:instrText>
      </w:r>
      <w:r w:rsidR="00073799">
        <w:rPr>
          <w:rFonts w:ascii="Cambria Math" w:hAnsi="Cambria Math" w:cs="Cambria Math"/>
        </w:rPr>
        <w:instrText>∼</w:instrText>
      </w:r>
      <w:r w:rsidR="00073799">
        <w:instrText>4–10-fold) were stronger than in mock communities (</w:instrText>
      </w:r>
      <w:r w:rsidR="00073799">
        <w:rPr>
          <w:rFonts w:ascii="Cambria Math" w:hAnsi="Cambria Math" w:cs="Cambria Math"/>
        </w:rPr>
        <w:instrText>∼</w:instrText>
      </w:r>
      <w:r w:rsidR="00073799">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073799">
        <w:rPr>
          <w:rFonts w:ascii="Cambria Math" w:hAnsi="Cambria Math" w:cs="Cambria Math"/>
        </w:rPr>
        <w:instrText>∼</w:instrText>
      </w:r>
      <w:r w:rsidR="00073799">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language":"en","page":"1403-1414","source":"Wiley Online Library","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00F543AE">
        <w:fldChar w:fldCharType="separate"/>
      </w:r>
      <w:r w:rsidR="00073799" w:rsidRPr="00073799">
        <w:rPr>
          <w:szCs w:val="24"/>
          <w:vertAlign w:val="superscript"/>
        </w:rPr>
        <w:t>[76]</w:t>
      </w:r>
      <w:r w:rsidR="00F543AE">
        <w:fldChar w:fldCharType="end"/>
      </w:r>
      <w:r w:rsidR="002E199D">
        <w:t xml:space="preserve"> This primer has been previously validated against mock communities</w:t>
      </w:r>
      <w:r w:rsidR="00F543AE">
        <w:fldChar w:fldCharType="begin"/>
      </w:r>
      <w:r w:rsidR="00073799">
        <w:instrText xml:space="preserve"> ADDIN ZOTERO_ITEM CSL_CITATION {"citationID":"acmo1hcs3f","properties":{"formattedCitation":"\\super [76]\\nosupersub{}","plainCitation":"[76]","noteIndex":0},"citationItems":[{"id":6002,"uris":["http://zotero.org/users/158097/items/MUH745WI"],"uri":["http://zotero.org/users/158097/items/MUH745WI"],"itemData":{"id":6002,"type":"article-journal","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073799">
        <w:rPr>
          <w:rFonts w:ascii="Cambria Math" w:hAnsi="Cambria Math" w:cs="Cambria Math"/>
        </w:rPr>
        <w:instrText>∼</w:instrText>
      </w:r>
      <w:r w:rsidR="00073799">
        <w:instrText xml:space="preserve"> 0.5). Unexpectedly, biases with 515F-Y/806R against SAR11 in field samples (</w:instrText>
      </w:r>
      <w:r w:rsidR="00073799">
        <w:rPr>
          <w:rFonts w:ascii="Cambria Math" w:hAnsi="Cambria Math" w:cs="Cambria Math"/>
        </w:rPr>
        <w:instrText>∼</w:instrText>
      </w:r>
      <w:r w:rsidR="00073799">
        <w:instrText>4–10-fold) were stronger than in mock communities (</w:instrText>
      </w:r>
      <w:r w:rsidR="00073799">
        <w:rPr>
          <w:rFonts w:ascii="Cambria Math" w:hAnsi="Cambria Math" w:cs="Cambria Math"/>
        </w:rPr>
        <w:instrText>∼</w:instrText>
      </w:r>
      <w:r w:rsidR="00073799">
        <w:instrText xml:space="preserve">2-fold). Correcting a mismatch to Thaumarchaea in the 515F-C increased their apparent abundance in field samples, but not as much as using 926R rather than 806R. With plankton samples rich in eukaryotic DNA (&gt; 1 μm size fraction), 18S sequences averaged </w:instrText>
      </w:r>
      <w:r w:rsidR="00073799">
        <w:rPr>
          <w:rFonts w:ascii="Cambria Math" w:hAnsi="Cambria Math" w:cs="Cambria Math"/>
        </w:rPr>
        <w:instrText>∼</w:instrText>
      </w:r>
      <w:r w:rsidR="00073799">
        <w:instrText xml:space="preserve">17% of all sequences. A single mismatch can strongly bias amplification, but even perfectly matched primers can exhibit preferential amplification. We show that beyond in silico predictions, testing with mock communities and field samples is important in primer selection.","container-title":"Environmental Microbiology","DOI":"10.1111/1462-2920.13023","ISSN":"1462-2920","issue":"5","language":"en","page":"1403-1414","source":"Wiley Online Library","title":"Every base matters: assessing small subunit rRNA primers for marine microbiomes with mock communities, time series and global field samples","title-short":"Every base matters","volume":"18","author":[{"family":"Parada","given":"Alma E."},{"family":"Needham","given":"David M."},{"family":"Fuhrman","given":"Jed A."}],"issued":{"date-parts":[["2016"]]}}}],"schema":"https://github.com/citation-style-language/schema/raw/master/csl-citation.json"} </w:instrText>
      </w:r>
      <w:r w:rsidR="00F543AE">
        <w:fldChar w:fldCharType="separate"/>
      </w:r>
      <w:r w:rsidR="00073799" w:rsidRPr="00073799">
        <w:rPr>
          <w:szCs w:val="24"/>
          <w:vertAlign w:val="superscript"/>
        </w:rPr>
        <w:t>[76]</w:t>
      </w:r>
      <w:r w:rsidR="00F543AE">
        <w:fldChar w:fldCharType="end"/>
      </w:r>
      <w:r w:rsidR="002E199D">
        <w:t xml:space="preserve"> and shown to replicate diversity </w:t>
      </w:r>
      <w:r w:rsidR="004F050A">
        <w:t>from</w:t>
      </w:r>
      <w:r w:rsidR="002E199D">
        <w:t xml:space="preserve"> corresponding shotgun metagenome samples</w:t>
      </w:r>
      <w:r w:rsidR="00F543AE">
        <w:fldChar w:fldCharType="begin"/>
      </w:r>
      <w:r w:rsidR="00073799">
        <w:instrText xml:space="preserve"> ADDIN ZOTERO_ITEM CSL_CITATION {"citationID":"a215cskjm0l","properties":{"formattedCitation":"\\super [77]\\nosupersub{}","plainCitation":"[77]","noteIndex":0},"citationItems":[{"id":7083,"uris":["http://zotero.org/users/158097/items/Y2632WRQ"],"uri":["http://zotero.org/users/158097/items/Y2632WRQ"],"itemData":{"id":7083,"type":"paper-conference","abstract":"Dedicated sampling campaigns such as JGOFS, CLIVAR, and GEOTRACES have quantifi...","event":"Ocean Sciences Meeting 2020","publisher":"AGU","source":"agu.confex.com","title":"Testing model predictions and revealing basin-scale biogeography with whole-community PCR amplicons from GEOTRACES","URL":"https://agu.confex.com/agu/osm20/meetingapp.cgi/Paper/653514","author":[{"family":"McNichol","given":"Jesse"},{"family":"Berube","given":"Paul"},{"family":"Biller","given":"Steven"},{"family":"Chisholm","given":"Sallie W."},{"family":"Fuhrman","given":"Jed A."}],"accessed":{"date-parts":[["2020",7,29]]},"issued":{"date-parts":[["2020",2,20]]}}}],"schema":"https://github.com/citation-style-language/schema/raw/master/csl-citation.json"} </w:instrText>
      </w:r>
      <w:r w:rsidR="00F543AE">
        <w:fldChar w:fldCharType="separate"/>
      </w:r>
      <w:r w:rsidR="00073799" w:rsidRPr="00073799">
        <w:rPr>
          <w:szCs w:val="24"/>
          <w:vertAlign w:val="superscript"/>
        </w:rPr>
        <w:t>[77]</w:t>
      </w:r>
      <w:r w:rsidR="00F543AE">
        <w:fldChar w:fldCharType="end"/>
      </w:r>
      <w:r w:rsidR="002E199D">
        <w:t>. We will perform shotgun metagenomics on 10% of our samples. Both amplicon and shotgun sequencing will utilize spiked in controls</w:t>
      </w:r>
      <w:r w:rsidR="00F543AE">
        <w:fldChar w:fldCharType="begin"/>
      </w:r>
      <w:r w:rsidR="00073799">
        <w:instrText xml:space="preserve"> ADDIN ZOTERO_ITEM CSL_CITATION {"citationID":"a1plmsbe0q6","properties":{"formattedCitation":"\\super [78,79]\\nosupersub{}","plainCitation":"[78,79]","noteIndex":0},"citationItems":[{"id":6609,"uris":["http://zotero.org/users/158097/items/VMSGI7IC"],"uri":["http://zotero.org/users/158097/items/VMSGI7IC"],"itemData":{"id":6609,"type":"article-journal","abstract":"A typical marine bacterial cell in coastal seawater contains only </w:instrText>
      </w:r>
      <w:r w:rsidR="00073799">
        <w:rPr>
          <w:rFonts w:ascii="Cambria Math" w:hAnsi="Cambria Math" w:cs="Cambria Math"/>
        </w:rPr>
        <w:instrText>∼</w:instrText>
      </w:r>
      <w:r w:rsidR="00073799">
        <w:instrText xml:space="preserve">200 molecules of mRNA, each of which lasts only a few minutes before being degraded. Such a surprisingly small and dynamic cellular mRNA reservoir has important implications for understanding the bacterium's responses to environmental signals, as well as for our ability to measure those responses. In this perspective, we review the available data on transcript dynamics in environmental bacteria, and then consider the consequences of a small and transient mRNA inventory for functional metagenomic studies of microbial communities.","container-title":"The ISME Journal","DOI":"10.1038/ismej.2012.94","ISSN":"1751-7362","issue":"2","journalAbbreviation":"ISME J","note":"PMID: 22931831\nPMCID: PMC3554401","page":"237-243","source":"PubMed Central","title":"Sizing up metatranscriptomics","volume":"7","author":[{"family":"Moran","given":"Mary Ann"},{"family":"Satinsky","given":"Brandon"},{"family":"Gifford","given":"Scott M"},{"family":"Luo","given":"Haiwei"},{"family":"Rivers","given":"Adam"},{"family":"Chan","given":"Leong-Keat"},{"family":"Meng","given":"Jun"},{"family":"Durham","given":"Bryndan P"},{"family":"Shen","given":"Chen"},{"family":"Varaljay","given":"Vanessa A"},{"family":"Smith","given":"Christa B"},{"family":"Yager","given":"Patricia L"},{"family":"Hopkinson","given":"Brian M"}],"issued":{"date-parts":[["2013",2]]}}},{"id":7395,"uris":["http://zotero.org/users/158097/items/VUC4RZ59"],"uri":["http://zotero.org/users/158097/items/VUC4RZ59"],"itemData":{"id":7395,"type":"article-journal","abstract":"High-throughput sequencing of 16S rRNA gene amplicons (16S-seq) has become a widely deployed method for profiling complex microbial communities but technical pitfalls related to data reliability and quantification remain to be fully addressed. In this work, we have developed and implemented a set of synthetic 16S rRNA genes to serve as universal spike-in standards for 16S-seq experiments. The spike-ins represent full-length 16S rRNA genes containing artificial variable regions with negligible identity to known nucleotide sequences, permitting unambiguous identification of spike-in sequences in 16S-seq read data from any microbiome sample. Using defined mock communities and environmental microbiota, we characterized the performance of the spike-in standards and demonstrated their utility for evaluating data quality on a per-sample basis. Further, we showed that staggered spike-in mixtures added at the point of DNA extraction enable concurrent estimation of absolute microbial abundances suitable for comparative analysis. Results also underscored that template-specific Illumina sequencing artifacts may lead to biases in the perceived abundance of certain taxa. Taken together, the spike-in standards represent a novel bioanalytical tool that can substantially improve 16S-seq-based microbiome studies by enabling comprehensive quality control along with absolute quantification.","container-title":"Nucleic Acids Research","DOI":"10.1093/nar/gkw984","ISSN":"0305-1048","issue":"4","journalAbbreviation":"Nucleic Acids Res","note":"PMID: 27980100\nPMCID: PMC5389483","page":"e23","source":"PubMed Central","title":"Synthetic spike-in standards for high-throughput 16S rRNA gene amplicon sequencing","volume":"45","author":[{"family":"Tourlousse","given":"Dieter M."},{"family":"Yoshiike","given":"Satowa"},{"family":"Ohashi","given":"Akiko"},{"family":"Matsukura","given":"Satoko"},{"family":"Noda","given":"Naohiro"},{"family":"Sekiguchi","given":"Yuji"}],"issued":{"date-parts":[["2017",2,28]]}}}],"schema":"https://github.com/citation-style-language/schema/raw/master/csl-citation.json"} </w:instrText>
      </w:r>
      <w:r w:rsidR="00F543AE">
        <w:fldChar w:fldCharType="separate"/>
      </w:r>
      <w:r w:rsidR="00073799" w:rsidRPr="00073799">
        <w:rPr>
          <w:szCs w:val="24"/>
          <w:vertAlign w:val="superscript"/>
        </w:rPr>
        <w:t>[78,79]</w:t>
      </w:r>
      <w:r w:rsidR="00F543AE">
        <w:fldChar w:fldCharType="end"/>
      </w:r>
      <w:r w:rsidR="002E199D">
        <w:t xml:space="preserve"> so that reads can be normalized to total, rather than relative abundances. We will also validate both approaches against mock communities to ensure reproducibility between runs and studies</w:t>
      </w:r>
      <w:r w:rsidR="00012F16">
        <w:t>.</w:t>
      </w:r>
      <w:r w:rsidR="00F543AE">
        <w:fldChar w:fldCharType="begin"/>
      </w:r>
      <w:r w:rsidR="00073799">
        <w:instrText xml:space="preserve"> ADDIN ZOTERO_ITEM CSL_CITATION {"citationID":"a13hqmvvli7","properties":{"formattedCitation":"\\super [80]\\nosupersub{}","plainCitation":"[80]","noteIndex":0},"citationItems":[{"id":7082,"uris":["http://zotero.org/users/158097/items/N6QEM9MR"],"uri":["http://zotero.org/users/158097/items/N6QEM9MR"],"itemData":{"id":7082,"type":"article-journal","abstract":"Mock communities have been used in microbiome method development to help estimate biases introduced in PCR amplification and sequencing and to optimize pipeline outputs. Nevertheless, the strong value of routine mock community analysis beyond initial method development is rarely, if ever, considered. Here we report that our routine use of mock communities as internal standards allowed us to discover highly aberrant and strong biases in the relative proportions of multiple taxa in a single Illumina HiSeqPE250 run. In this run, an important archaeal taxon virtually disappeared from all samples, and other mock community taxa showed &gt;2-fold high or low abundance, whereas a rerun of those identical amplicons (from the same reaction tubes) on a different date yielded “normal” results. Although obvious from the strange mock community results, we could have easily missed the problem had we not used the mock communities because of natural variation of microbiomes at our site. The “normal” results were validated over four MiSeqPE300 runs and three HiSeqPE250 runs, and run-to-run variation was usually low. While validating these “normal” results, we also discovered that some mock microbial taxa had relatively modest, but consistent, differences between sequencing platforms. We strongly advise the use of mock communities in every sequencing run to distinguish potentially serious aberrations from natural variations. The mock communities should have more than just a few members and ideally at least partly represent the samples being analyzed to detect problems that show up only in some taxa and also to help validate clustering.\nIMPORTANCE Despite the routine use of standards and blanks in virtually all chemical or physical assays and most biological studies (a kind of “control”), microbiome analysis has traditionally lacked such standards. Here we show that unexpected problems of unknown origin can occur in such sequencing runs and yield completely incorrect results that would not necessarily be detected without the use of standards. Assuming that the microbiome sequencing analysis works properly every time risks serious errors that can be detected by the use of mock communities.","container-title":"mSystems","DOI":"10.1128/mSystems.00023-18","ISSN":"2379-5077","issue":"3","language":"en","note":"publisher: American Society for Microbiology Journals\nsection: Research Article","source":"msystems.asm.org","title":"Taxon Disappearance from Microbiome Analysis Reinforces the Value of Mock Communities as a Standard in Every Sequencing Run","URL":"https://msystems.asm.org/content/3/3/e00023-18","volume":"3","author":[{"family":"Yeh","given":"Yi-Chun"},{"family":"Needham","given":"David M."},{"family":"Sieradzki","given":"Ella T."},{"family":"Fuhrman","given":"Jed A."}],"accessed":{"date-parts":[["2020",7,29]]},"issued":{"date-parts":[["2018",6,26]]}}}],"schema":"https://github.com/citation-style-language/schema/raw/master/csl-citation.json"} </w:instrText>
      </w:r>
      <w:r w:rsidR="00F543AE">
        <w:fldChar w:fldCharType="separate"/>
      </w:r>
      <w:r w:rsidR="00073799" w:rsidRPr="00073799">
        <w:rPr>
          <w:szCs w:val="24"/>
          <w:vertAlign w:val="superscript"/>
        </w:rPr>
        <w:t>[80]</w:t>
      </w:r>
      <w:r w:rsidR="00F543AE">
        <w:fldChar w:fldCharType="end"/>
      </w:r>
      <w:r w:rsidR="002E199D">
        <w:t xml:space="preserve"> Our DNA concentrations are high enough that we can perform deep shotgun sequencing on our choice of these samples (&gt; 160ng DNA per sample). Amplicon analysis will inform our decisions about which samples to shotgun sequence. We will select some stations with unique microbiota and some with similar microbiota in order to maximize the information provided by the shotgun sequence data.</w:t>
      </w:r>
    </w:p>
    <w:p w14:paraId="7C0F6FF5" w14:textId="6B21FD35" w:rsidR="008C7ACD" w:rsidRPr="00E259D7" w:rsidRDefault="002E199D" w:rsidP="00E259D7">
      <w:pPr>
        <w:pStyle w:val="Heading3"/>
      </w:pPr>
      <w:bookmarkStart w:id="9" w:name="_h7h3ee55fx26" w:colFirst="0" w:colLast="0"/>
      <w:bookmarkEnd w:id="9"/>
      <w:r w:rsidRPr="00E259D7">
        <w:t xml:space="preserve">Expanded </w:t>
      </w:r>
      <w:r w:rsidR="00F543AE" w:rsidRPr="00E259D7">
        <w:t>Sampling</w:t>
      </w:r>
    </w:p>
    <w:p w14:paraId="77470C9A" w14:textId="085C1B32" w:rsidR="008C7ACD" w:rsidRDefault="002E199D" w:rsidP="004E5506">
      <w:r>
        <w:t xml:space="preserve">We will expand our spatiotemporal sampling by performing additional cruises, as well as a </w:t>
      </w:r>
      <w:r w:rsidR="00012F16">
        <w:t>shore-based</w:t>
      </w:r>
      <w:r>
        <w:t xml:space="preserve"> time</w:t>
      </w:r>
      <w:r w:rsidR="00012F16">
        <w:t>-</w:t>
      </w:r>
      <w:r>
        <w:t>series</w:t>
      </w:r>
      <w:r w:rsidR="00AB2F3D">
        <w:t xml:space="preserve"> (Figure </w:t>
      </w:r>
      <w:r w:rsidR="007B17D3">
        <w:t>5</w:t>
      </w:r>
      <w:r w:rsidR="00AB2F3D">
        <w:t>)</w:t>
      </w:r>
      <w:r>
        <w:t>. In all cases</w:t>
      </w:r>
      <w:r w:rsidR="00B116DD">
        <w:t>,</w:t>
      </w:r>
      <w:r>
        <w:t xml:space="preserve"> we will minimize cost by taking advantage of ships of opportunity to sample the oligotrophic ocean, and</w:t>
      </w:r>
      <w:r w:rsidR="004F050A">
        <w:t xml:space="preserve"> by</w:t>
      </w:r>
      <w:r>
        <w:t xml:space="preserve"> focusing on eutrophic regions</w:t>
      </w:r>
      <w:r w:rsidR="004F050A">
        <w:t xml:space="preserve"> that are</w:t>
      </w:r>
      <w:r>
        <w:t xml:space="preserve"> close by.</w:t>
      </w:r>
    </w:p>
    <w:p w14:paraId="7BBB60DC" w14:textId="795B2E76" w:rsidR="008C7ACD" w:rsidRDefault="00941684" w:rsidP="004E5506">
      <w:r>
        <w:rPr>
          <w:noProof/>
        </w:rPr>
        <w:lastRenderedPageBreak/>
        <mc:AlternateContent>
          <mc:Choice Requires="wpg">
            <w:drawing>
              <wp:anchor distT="114300" distB="114300" distL="114300" distR="114300" simplePos="0" relativeHeight="251661312" behindDoc="0" locked="0" layoutInCell="1" hidden="0" allowOverlap="1" wp14:anchorId="059859BB" wp14:editId="5FF6EA2D">
                <wp:simplePos x="0" y="0"/>
                <wp:positionH relativeFrom="margin">
                  <wp:posOffset>3244967</wp:posOffset>
                </wp:positionH>
                <wp:positionV relativeFrom="paragraph">
                  <wp:posOffset>792348</wp:posOffset>
                </wp:positionV>
                <wp:extent cx="2552065" cy="3674745"/>
                <wp:effectExtent l="0" t="0" r="635" b="0"/>
                <wp:wrapSquare wrapText="bothSides" distT="114300" distB="114300" distL="114300" distR="114300"/>
                <wp:docPr id="13" name="Group 13"/>
                <wp:cNvGraphicFramePr/>
                <a:graphic xmlns:a="http://schemas.openxmlformats.org/drawingml/2006/main">
                  <a:graphicData uri="http://schemas.microsoft.com/office/word/2010/wordprocessingGroup">
                    <wpg:wgp>
                      <wpg:cNvGrpSpPr/>
                      <wpg:grpSpPr>
                        <a:xfrm>
                          <a:off x="0" y="0"/>
                          <a:ext cx="2552065" cy="3674745"/>
                          <a:chOff x="533175" y="152400"/>
                          <a:chExt cx="3191100" cy="4579417"/>
                        </a:xfrm>
                      </wpg:grpSpPr>
                      <pic:pic xmlns:pic="http://schemas.openxmlformats.org/drawingml/2006/picture">
                        <pic:nvPicPr>
                          <pic:cNvPr id="14" name="Shape 2"/>
                          <pic:cNvPicPr preferRelativeResize="0"/>
                        </pic:nvPicPr>
                        <pic:blipFill rotWithShape="1">
                          <a:blip r:embed="rId16">
                            <a:alphaModFix/>
                          </a:blip>
                          <a:srcRect l="10658" b="11676"/>
                          <a:stretch/>
                        </pic:blipFill>
                        <pic:spPr>
                          <a:xfrm>
                            <a:off x="533175" y="152400"/>
                            <a:ext cx="3191100" cy="2649950"/>
                          </a:xfrm>
                          <a:prstGeom prst="rect">
                            <a:avLst/>
                          </a:prstGeom>
                          <a:noFill/>
                          <a:ln>
                            <a:noFill/>
                          </a:ln>
                        </pic:spPr>
                      </pic:pic>
                      <wps:wsp>
                        <wps:cNvPr id="15" name="Text Box 15"/>
                        <wps:cNvSpPr txBox="1"/>
                        <wps:spPr>
                          <a:xfrm>
                            <a:off x="533175" y="2802349"/>
                            <a:ext cx="3191100" cy="1929468"/>
                          </a:xfrm>
                          <a:prstGeom prst="rect">
                            <a:avLst/>
                          </a:prstGeom>
                          <a:noFill/>
                          <a:ln>
                            <a:noFill/>
                          </a:ln>
                        </wps:spPr>
                        <wps:txbx>
                          <w:txbxContent>
                            <w:p w14:paraId="082031C4" w14:textId="77777777" w:rsidR="00475EA0" w:rsidRPr="005522DD" w:rsidRDefault="00475EA0" w:rsidP="004E5506">
                              <w:pPr>
                                <w:pStyle w:val="FigureCaption"/>
                              </w:pPr>
                              <w:r w:rsidRPr="005522DD">
                                <w:t>Figure 4. Project time-line of field sampling components, including cruises and time sampling from the Horn Point Laboratory Pier. All sampling dates are subject to being moved in response to COVID-19 related restrictions, though we plan the extended field sampling later in the project to minimize conflict with the pandemic. Because some samples have been collected but not yet processed, laboratory based processing, analysis and writing will take place on these samples throughout the project time-frame.</w:t>
                              </w:r>
                            </w:p>
                            <w:p w14:paraId="5621CE4B" w14:textId="77777777" w:rsidR="00475EA0" w:rsidRPr="00523CAD" w:rsidRDefault="00475EA0" w:rsidP="004E5506">
                              <w:pPr>
                                <w:pStyle w:val="FigureCaption"/>
                              </w:pPr>
                            </w:p>
                          </w:txbxContent>
                        </wps:txbx>
                        <wps:bodyPr spcFirstLastPara="1" wrap="square" lIns="91425" tIns="91425" rIns="91425" bIns="91425"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59859BB" id="Group 13" o:spid="_x0000_s1038" style="position:absolute;margin-left:255.5pt;margin-top:62.4pt;width:200.95pt;height:289.35pt;z-index:251661312;mso-wrap-distance-top:9pt;mso-wrap-distance-bottom:9pt;mso-position-horizontal-relative:margin;mso-width-relative:margin;mso-height-relative:margin" coordorigin="5331,1524" coordsize="31911,457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">
                <v:shape id="Shape 2" o:spid="_x0000_s1039" type="#_x0000_t75" style="position:absolute;left:5331;top:1524;width:31911;height:2649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">
                  <v:imagedata r:id="rId17" o:title="" cropbottom="7652f" cropleft="6985f"/>
                </v:shape>
                <v:shape id="Text Box 15" o:spid="_x0000_s1040" type="#_x0000_t202" style="position:absolute;left:5331;top:28023;width:31911;height:19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" filled="f" stroked="f">
                  <v:textbox inset="2.53958mm,2.53958mm,2.53958mm,2.53958mm">
                    <w:txbxContent>
                      <w:p w14:paraId="082031C4" w14:textId="77777777" w:rsidR="00475EA0" w:rsidRPr="005522DD" w:rsidRDefault="00475EA0" w:rsidP="004E5506">
                        <w:pPr>
                          <w:pStyle w:val="FigureCaption"/>
                        </w:pPr>
                        <w:r w:rsidRPr="005522DD">
                          <w:t>Figure 4. Project time-line of field sampling components, including cruises and time sampling from the Horn Point Laboratory Pier. All sampling dates are subject to being moved in response to COVID-19 related restrictions, though we plan the extended field sampling later in the project to minimize conflict with the pandemic. Because some samples have been collected but not yet processed, laboratory based processing, analysis and writing will take place on these samples throughout the project time-frame.</w:t>
                        </w:r>
                      </w:p>
                      <w:p w14:paraId="5621CE4B" w14:textId="77777777" w:rsidR="00475EA0" w:rsidRPr="00523CAD" w:rsidRDefault="00475EA0" w:rsidP="004E5506">
                        <w:pPr>
                          <w:pStyle w:val="FigureCaption"/>
                        </w:pPr>
                      </w:p>
                    </w:txbxContent>
                  </v:textbox>
                </v:shape>
                <w10:wrap type="square" anchorx="margin"/>
              </v:group>
            </w:pict>
          </mc:Fallback>
        </mc:AlternateContent>
      </w:r>
      <w:r w:rsidR="002E199D">
        <w:t xml:space="preserve">Specifically, we will </w:t>
      </w:r>
      <w:r w:rsidR="002E199D">
        <w:rPr>
          <w:b/>
        </w:rPr>
        <w:t xml:space="preserve">repeat our </w:t>
      </w:r>
      <w:r w:rsidR="00097D91">
        <w:rPr>
          <w:b/>
        </w:rPr>
        <w:t>Chesapeake</w:t>
      </w:r>
      <w:r w:rsidR="002E199D">
        <w:rPr>
          <w:b/>
        </w:rPr>
        <w:t xml:space="preserve"> </w:t>
      </w:r>
      <w:r w:rsidR="00097D91">
        <w:rPr>
          <w:b/>
        </w:rPr>
        <w:t>B</w:t>
      </w:r>
      <w:r w:rsidR="002E199D">
        <w:rPr>
          <w:b/>
        </w:rPr>
        <w:t xml:space="preserve">ay transect </w:t>
      </w:r>
      <w:r w:rsidR="002E199D">
        <w:t xml:space="preserve">twice, once in summer and once in winter. This will allow us to detect seasonal variability (i.e. are </w:t>
      </w:r>
      <w:r w:rsidR="00B116DD">
        <w:t xml:space="preserve">samples from </w:t>
      </w:r>
      <w:r w:rsidR="002E199D">
        <w:t xml:space="preserve">summer </w:t>
      </w:r>
      <w:r w:rsidR="00B116DD">
        <w:t>transects</w:t>
      </w:r>
      <w:r w:rsidR="002E199D">
        <w:t xml:space="preserve"> more similar to each other than they are to</w:t>
      </w:r>
      <w:r w:rsidR="00B116DD">
        <w:t xml:space="preserve"> samples from the winter transect</w:t>
      </w:r>
      <w:r w:rsidR="002E199D">
        <w:t xml:space="preserve">) and to compare that to spatial variability. We have obtained permission to </w:t>
      </w:r>
      <w:r w:rsidR="002E199D">
        <w:rPr>
          <w:b/>
        </w:rPr>
        <w:t>revisit the Bermuda Atlantic Time-Series</w:t>
      </w:r>
      <w:r w:rsidR="002E199D">
        <w:t xml:space="preserve"> </w:t>
      </w:r>
      <w:r w:rsidR="002E199D">
        <w:rPr>
          <w:b/>
        </w:rPr>
        <w:t>Station</w:t>
      </w:r>
      <w:r w:rsidR="002E199D">
        <w:t xml:space="preserve"> (BATS)</w:t>
      </w:r>
      <w:r w:rsidR="006D43BE">
        <w:t>, twice,</w:t>
      </w:r>
      <w:r w:rsidR="002E199D">
        <w:t xml:space="preserve"> by piggybacking on already scheduled cruises (see </w:t>
      </w:r>
      <w:r w:rsidR="00B116DD">
        <w:t>Rod Johnson</w:t>
      </w:r>
      <w:r w:rsidR="002E199D">
        <w:t xml:space="preserve">, letter of support). We will revisit the station in the winter and summer, which will allow us to explore the relative effects of seasonality and depth. We will visit </w:t>
      </w:r>
      <w:r w:rsidR="00140D76">
        <w:t>Station ALOHA, the site of the Hawaii Ocean Time-Series,</w:t>
      </w:r>
      <w:r w:rsidR="002E199D">
        <w:t xml:space="preserve"> by piggybacking on a</w:t>
      </w:r>
      <w:r w:rsidR="006D43BE">
        <w:t xml:space="preserve">nother scheduled </w:t>
      </w:r>
      <w:r w:rsidR="002E199D">
        <w:t>cruise (see</w:t>
      </w:r>
      <w:r w:rsidR="006D43BE">
        <w:t xml:space="preserve"> Michael </w:t>
      </w:r>
      <w:proofErr w:type="spellStart"/>
      <w:r w:rsidR="006D43BE">
        <w:t>Gonsior</w:t>
      </w:r>
      <w:proofErr w:type="spellEnd"/>
      <w:r w:rsidR="006D43BE">
        <w:t>,</w:t>
      </w:r>
      <w:r w:rsidR="002E199D">
        <w:t xml:space="preserve"> letter of support). This, along with our previously collected samples from the East Pacific rise and BATS</w:t>
      </w:r>
      <w:r w:rsidR="00DC4768">
        <w:t>,</w:t>
      </w:r>
      <w:r w:rsidR="002E199D">
        <w:t xml:space="preserve"> will allow us to explore spatial distribution of particle associated bacteria in the oligotrophic ocean.</w:t>
      </w:r>
    </w:p>
    <w:p w14:paraId="5E7FCDEF" w14:textId="3331CA9F" w:rsidR="008C7ACD" w:rsidRDefault="002E199D" w:rsidP="004E5506">
      <w:r>
        <w:t>To</w:t>
      </w:r>
      <w:r w:rsidR="00A81B9B">
        <w:t xml:space="preserve"> further</w:t>
      </w:r>
      <w:r>
        <w:t xml:space="preserve"> explore </w:t>
      </w:r>
      <w:r w:rsidR="00A81B9B">
        <w:t>temporal</w:t>
      </w:r>
      <w:r>
        <w:t xml:space="preserve"> variability, in addition to repeating BATS measurements and Chesapeake Bay transects as described above, we will run a </w:t>
      </w:r>
      <w:r>
        <w:rPr>
          <w:b/>
        </w:rPr>
        <w:t>nested time-series from the HPL pier</w:t>
      </w:r>
      <w:r>
        <w:t xml:space="preserve">. Samples will be collected, quarterly, during all five years of the project. In the second and third years of the project, we will sample monthly. During the summers of those two years, we will collect samples weekly for one month, daily for one week, and every six hours for two days. </w:t>
      </w:r>
      <w:r w:rsidR="00A81B9B">
        <w:t>N</w:t>
      </w:r>
      <w:r>
        <w:t>ested analys</w:t>
      </w:r>
      <w:r w:rsidR="00A81B9B">
        <w:t>e</w:t>
      </w:r>
      <w:r>
        <w:t xml:space="preserve">s </w:t>
      </w:r>
      <w:r w:rsidR="00A81B9B">
        <w:t>are</w:t>
      </w:r>
      <w:r>
        <w:t xml:space="preserve"> an informative way to explore temporal variability</w:t>
      </w:r>
      <w:r w:rsidR="00A81B9B">
        <w:t xml:space="preserve"> across scales</w:t>
      </w:r>
      <w:r w:rsidR="00097D91">
        <w:t>.</w:t>
      </w:r>
      <w:r w:rsidR="00F543AE">
        <w:fldChar w:fldCharType="begin"/>
      </w:r>
      <w:r w:rsidR="00073799">
        <w:instrText xml:space="preserve"> ADDIN ZOTERO_ITEM CSL_CITATION {"citationID":"a23e7api3d2","properties":{"formattedCitation":"\\super [49,81\\uc0\\u8211{}83]\\nosupersub{}","plainCitation":"[49,81–83]","noteIndex":0},"citationItems":[{"id":591,"uris":["http://zotero.org/users/158097/items/BRCS9HJX"],"uri":["http://zotero.org/users/158097/items/BRCS9HJX"],"itemData":{"id":591,"type":"thesis","abstract":"Our ability to define and quantify individual microbe-microbe interactions with traditional community ecology principles is still in development yet these relationships are key to understanding microbial roles in the ocean. Application of molecular methods, such as community fingerprinting and metagenomics have added significant insight into marine viral and microbial ecology in general over the last decade. Great progress has been made in identifying what organisms or taxonomic groups are present, their abundances and their genomic context. Metagenomic and genomic studies have highlighted the phylogenetic and functional diversity of viruses in the ocean. However, aside from work on the limited number of cultured organisms, our understanding of microbe-microbe relationships is often broad and does not typically lead to systematic identification of multiple relationships from the environment at the same time. The ease and feasibility of these molecular tools are increasingly an essential part of the microbial ecologists' toolbox. Continuing research with microbial association networks can lead to a better understanding of how individual members of a diverse microbial community relate to one another and will ultimately facilitate predictions on how resilient or susceptible the microbial community may be to their future ocean climate.\nThe microbial community at the San Pedro Ocean Time-series was characterized in great detail -- with a specific focus on viral and bacterial communities and inter-microbe relationships as part of the USC Microbial Observatory program. First, ten-years of observations of bacterial communities in the euphotic zone revealed seasonal and annual trends in the surface ocean (Chapter 2). There were only a few dissimilarities between the surface and deep chlorophyll maximum (DCM) depths in terms of the microbial constituents; thus, a core euphotic zone microbiome at this location was described based on taxonomic identity and persistence of organisms. Differences between depths were not in the taxonomic composition of the bacterial communities, but rather were observed in depth-specific association networks. More specifically, it was the relative abundances and correlations between the OTUs that differed, suggesting that microbial interactions differ between depths. Second, a new molecular fingerprinting assay was developed to characterize the T4-like myovirus family -- an abundant and diverse group of viruses in the ocean (Chapter 3). Seasonal trends were also observed for this virus family over a three-year period. A persistent subset of all OTUs was also identified, some of which demonstrated seasonality while others were moderately abundant and steady year-round. Third, interrogation of individual relationships between members of viral, bacterial and protistan communities in the surface ocean by statistical and network-based analyses led to identification of individual virus-bacteria and protist-bacteria correlations (Chapter 4). In general, T4-like viruses and bacteria were more tightly coupled than protists to bacteria based on network analysis and shifts in community composition. Lastly, differences in the water column were observed by viral metagenomics and found that mesopelagic viruses differed from the upper water column (Chapter 5). Photosynthesis genes, from cyanophage most likely, were primarily seen in the euphotic zone. Siphoviruses were a larger proportion of the community below the euphotic zone. Collectively, this dissertation detailed temporal variability in microbial communities by identifying several hundred viral and bacterial OTUs over time and the underlying connections. These results will provide new insights into the individual links that sustain community-level relationships within the microbial loop and our understanding of microbial roles in the ocean.","event-place":"United States -- California","genre":"Ph.D.","language":"English","number-of-pages":"184","publisher":"University of Southern California","publisher-place":"United States -- California","source":"ProQuest","title":"Microbe to microbe: Monthly microbial community dynamics and interactions at the San Pedro Ocean Time-series","title-short":"Microbe to microbe","URL":"http://search.proquest.com.libproxy.usc.edu/pqdtlocal1006272/docview/1143524759/abstract/4268C83DF69048D5PQ/1?accountid=14749","author":[{"family":"Chow","given":"Cheryl-Emiliane T."}],"accessed":{"date-parts":[["2014",5,27]]},"issued":{"date-parts":[["2012"]]}}},{"id":1316,"uris":["http://zotero.org/users/158097/items/ZP2SRXV9"],"uri":["http://zotero.org/users/158097/items/ZP2SRXV9"],"itemData":{"id":1316,"type":"article-journal","abstract":"Factors controlling the spatial distribution of bacterial diversity have been intensely studied, whereas less is known about temporal changes. To address this, we tested whether the mechanisms that underlie bacterial temporal β-diversity vary across different scales in three marine microbial communities. While seasonal turnover was detected, at least 73% of the community variation occurred at intra-seasonal temporal scales, suggesting that episodic events are important in structuring marine microbial communities. In addition, turnover at different temporal scales appeared to be driven by different factors. Intra-seasonal turnover was significantly correlated to environmental variables such as phosphate and silicate concentrations, while seasonal and interannual turnover were related to nitrate concentration and temporal distance. We observed a strong link between the magnitude of environmental variation and bacterial β-diversity in different communities. Analogous to spatial biogeography, we found different rates of community changes across temporal scales.","container-title":"Ecology","DOI":"10.1890/12-2125.1","ISSN":"0012-9658","issue":"9","journalAbbreviation":"Ecology","page":"1898-1904","source":"ESA Journals","title":"Beta diversity of marine bacteria depends on temporal scale","volume":"94","author":[{"family":"Hatosy","given":"Stephen M."},{"family":"Martiny","given":"Jennifer B. H."},{"family":"Sachdeva","given":"Rohan"},{"family":"Steele","given":"Joshua"},{"family":"Fuhrman","given":"Jed A."},{"family":"Martiny","given":"Adam C."}],"issued":{"date-parts":[["2013",5,7]]}}},{"id":916,"uris":["http://zotero.org/users/158097/items/MJCIT3KT"],"uri":["http://zotero.org/users/158097/items/MJCIT3KT"],"itemData":{"id":916,"type":"article-journal","abstract":"Observation of short-term temporal variation in bacterial and viral communities is important for understanding patterns of aquatic microbial diversity. We collected surface seawater once daily for 38 consecutive days with seven more samples interspersed over 40 more days at one location </w:instrText>
      </w:r>
      <w:r w:rsidR="00073799">
        <w:rPr>
          <w:rFonts w:ascii="Cambria Math" w:hAnsi="Cambria Math" w:cs="Cambria Math"/>
        </w:rPr>
        <w:instrText>∼</w:instrText>
      </w:r>
      <w:r w:rsidR="00073799">
        <w:instrText xml:space="preserve">2 km from Santa Catalina Island, California. Bacterial communities were analyzed by automated ribosomal intergenic spacer analysis (ARISA) and viral communities were analyzed by terminal restriction fragment length polymorphism (TRFLP) of the conserved T4-like myoviral gene encoding the major capsid protein (g23). Common bacterial and viral taxa were consistently dominant, and relatively few displayed dramatic increases/decreases or 'boom/bust' patterns that might be expected from dynamic predator-prey interactions. Association network analysis showed most significant covariations (associations) occurred among bacterial taxa or among viral taxa and there were several modular (highly-interconnected) associations (P≤0.005). Associations observed between bacteria and viruses (P≤0.005) occurred with a median time lag of 2 days. Regression of all pairwise Bray-Curtis similarities between samples indicated a rate of bacterial community change that slows from 2.1%-0.18% per day over a week to 2 months; the rate stays around 0.4% per day for viruses. Our interpretation is that, over the scale of days, individual bacterial and viral OTUs can be dynamic and patterned; resulting in statistical associations regarded as potential ecological interactions. However, over the scale of weeks, average bacterial community variation is slower, suggesting that there is strong community-level ecological resilience, that is, a tendency to converge towards a 'mean' microbial community set by longer-term controlling factors.","container-title":"The ISME journal","DOI":"10.1038/ismej.2013.19","ISSN":"1751-7370","issue":"7","journalAbbreviation":"ISME J","language":"eng","note":"PMID: 23446831","page":"1274-1285","source":"NCBI PubMed","title":"Short-term observations of marine bacterial and viral communities: patterns, connections and resilience","title-short":"Short-term observations of marine bacterial and viral communities","volume":"7","author":[{"family":"Needham","given":"David M"},{"family":"Chow","given":"Cheryl-Emiliane T"},{"family":"Cram","given":"Jacob A"},{"family":"Sachdeva","given":"Rohan"},{"family":"Parada","given":"Alma"},{"family":"Fuhrman","given":"Jed A"}],"issued":{"date-parts":[["2013",7]]}}},{"id":620,"uris":["http://zotero.org/users/158097/items/CHJD9QXM"],"uri":["http://zotero.org/users/158097/items/CHJD9QXM"],"itemData":{"id":620,"type":"article-journal","container-title":"The ISME Journal","DOI":"10.1038/ismej.2014.153","ISSN":"1751-7362, 1751-7370","page":"563-580","source":"CrossRef","title":"Seasonal and interannual variability of the marine bacterioplankton community throughout the water column over ten years","volume":"9","author":[{"family":"Cram","given":"Jacob A"},{"family":"Chow","given":"Cheryl-Emiliane T"},{"family":"Sachdeva","given":"Rohan"},{"family":"Needham","given":"David M"},{"family":"Parada","given":"Alma E"},{"family":"Steele","given":"Joshua A"},{"family":"Fuhrman","given":"Jed A"}],"issued":{"date-parts":[["2015"]]}}}],"schema":"https://github.com/citation-style-language/schema/raw/master/csl-citation.json"} </w:instrText>
      </w:r>
      <w:r w:rsidR="00F543AE">
        <w:fldChar w:fldCharType="separate"/>
      </w:r>
      <w:r w:rsidR="00073799" w:rsidRPr="00073799">
        <w:rPr>
          <w:szCs w:val="24"/>
          <w:vertAlign w:val="superscript"/>
        </w:rPr>
        <w:t>[49,81–83]</w:t>
      </w:r>
      <w:r w:rsidR="00F543AE">
        <w:fldChar w:fldCharType="end"/>
      </w:r>
    </w:p>
    <w:p w14:paraId="680C26F5" w14:textId="3373CC53" w:rsidR="008C7ACD" w:rsidRPr="00E259D7" w:rsidRDefault="002E199D" w:rsidP="00E259D7">
      <w:pPr>
        <w:pStyle w:val="Heading3"/>
      </w:pPr>
      <w:bookmarkStart w:id="10" w:name="_bgsxzppherrf" w:colFirst="0" w:colLast="0"/>
      <w:bookmarkEnd w:id="10"/>
      <w:r w:rsidRPr="00E259D7">
        <w:t>Analysis:</w:t>
      </w:r>
    </w:p>
    <w:p w14:paraId="353F7CBE" w14:textId="07373B70" w:rsidR="008C7ACD" w:rsidRDefault="002E199D" w:rsidP="004E5506">
      <w:r>
        <w:t xml:space="preserve">One product of this study will be a publicly available atlas of microorganisms that tells about both when, where, and in what state (free or attached to a certain range of particle types) organisms are found. Furthermore, I </w:t>
      </w:r>
      <w:r w:rsidR="00A81B9B">
        <w:t xml:space="preserve">will </w:t>
      </w:r>
      <w:r>
        <w:t>determine</w:t>
      </w:r>
      <w:r w:rsidR="00B116DD">
        <w:t>,</w:t>
      </w:r>
      <w:r>
        <w:t xml:space="preserve"> for different particle classes</w:t>
      </w:r>
      <w:r w:rsidR="00B116DD">
        <w:t>,</w:t>
      </w:r>
      <w:r>
        <w:t xml:space="preserve"> how space, time and environmental parameters relate to patterns in microbial alpha and beta diversity. I anticipate using network analysis</w:t>
      </w:r>
      <w:r w:rsidR="00B116DD">
        <w:fldChar w:fldCharType="begin"/>
      </w:r>
      <w:r w:rsidR="00B116DD">
        <w:instrText xml:space="preserve"> ADDIN ZOTERO_ITEM CSL_CITATION {"citationID":"VJjqUIdQ","properties":{"formattedCitation":"\\super [84\\uc0\\u8211{}86]\\nosupersub{}","plainCitation":"[84–86]","noteIndex":0},"citationItems":[{"id":590,"uris":["http://zotero.org/users/158097/items/BQHMZV6J"],"uri":["http://zotero.org/users/158097/items/BQHMZV6J"],"itemData":{"id":590,"type":"article-journal","abstract":"Metagenomics and 16S pyrosequencing have enabled the study of ecosystem structure and dynamics to great depth and accuracy. Co-occurrence and correlation patterns found in these data sets are increasingly used for the prediction of species interactions in environments ranging from the oceans to the human microbiome. In addition, parallelized co-culture assays and combinatorial labelling experiments allow high-throughput discovery of cooperative and competitive relationships between species. In this Review, we describe how these techniques are opening the way towards global ecosystem network prediction and the development of ecosystem-wide dynamic models.","container-title":"Nature Reviews Microbiology","DOI":"10.1038/nrmicro2832","ISSN":"1740-1526","issue":"8","language":"en","page":"538-550","source":"www.nature.com","title":"Microbial interactions: from networks to models","title-short":"Microbial interactions","volume":"10","author":[{"family":"Faust","given":"Karoline"},{"family":"Raes","given":"Jeroen"}],"issued":{"date-parts":[["2012",8,1]]}}},{"id":486,"uris":["http://zotero.org/users/158097/items/8TD7QUT5"],"uri":["http://zotero.org/users/158097/items/8TD7QUT5"],"itemData":{"id":486,"type":"article-journal","abstract":"Interactions among microbes and stratification across depths are both believed to be important drivers of microbial communities, though little is known about how microbial associations differ between and across depths. We have monitored the free-living microbial community at the San Pedro Ocean Time-series station, monthly, for a decade, at five different depths: 5 m, the deep chlorophyll maximum layer, 150 m, 500 m and 890 m (just above the sea floor). Here, we introduce microbial association networks that combine data from multiple ocean depths to investigate both within- and between-depth relationships, sometimes time-lagged, among microbes and environmental parameters. The euphotic zone, deep chlorophyll maximum and 890 m depth each contain two negatively correlated ‘modules’ (groups of many inter-correlated bacteria and environmental conditions) suggesting regular transitions between two contrasting environmental states. Two-thirds of pairwise correlations of bacterial taxa between depths lagged such that changes in the abundance of deeper organisms followed changes in shallower organisms. Taken in conjunction with previous observations of seasonality at 890 m, these trends suggest that planktonic microbial communities throughout the water column are linked to environmental conditions and/or microbial communities in overlying waters. Poorly understood groups including Marine Group A, Nitrospina and AEGEAN-169 clades contained taxa that showed diverse association patterns, suggesting these groups contain multiple ecological species, each shaped by different factors, which we have started to delineate. These observations build upon previous work at this location, lending further credence to the hypothesis that sinking particles and vertically migrating animals transport materials that significantly shape the time-varying patterns of microbial community composition.","container-title":"The ISME Journal","DOI":"10.1038/ismej.2015.76","ISSN":"1751-7362","issue":"12","journalAbbreviation":"ISME J","language":"en","page":"2573-2586","source":"www.nature.com","title":"Cross-depth analysis of marine bacterial networks suggests downward propagation of temporal changes","volume":"9","author":[{"family":"Cram","given":"Jacob A."},{"family":"Xia","given":"Li C."},{"family":"Needham","given":"David M."},{"family":"Sachdeva","given":"Rohan"},{"family":"Sun","given":"Fengzhu"},{"family":"Fuhrman","given":"Jed A."}],"issued":{"date-parts":[["2015",5,19]]}}},{"id":1190,"uris":["http://zotero.org/users/158097/items/V893IRMG"],"uri":["http://zotero.org/users/158097/items/V893IRMG"],"itemData":{"id":1190,"type":"chapter","container-title":"Encyclopedia of Metagenomics","publisher":"SpringerReference","title":"Marine bacterial, archaeal and protistan association networks","author":[{"family":"Cram","given":"Jacob A"},{"family":"Sun","given":"Fengzhu"},{"family":"Fuhrman","given":"Jed A."}],"issued":{"date-parts":[["2014"]]}}}],"schema":"https://github.com/citation-style-language/schema/raw/master/csl-citation.json"} </w:instrText>
      </w:r>
      <w:r w:rsidR="00B116DD">
        <w:fldChar w:fldCharType="separate"/>
      </w:r>
      <w:r w:rsidR="00B116DD" w:rsidRPr="00B116DD">
        <w:rPr>
          <w:szCs w:val="24"/>
          <w:vertAlign w:val="superscript"/>
        </w:rPr>
        <w:t>[84–86]</w:t>
      </w:r>
      <w:r w:rsidR="00B116DD">
        <w:fldChar w:fldCharType="end"/>
      </w:r>
      <w:r>
        <w:t xml:space="preserve"> to examine association patterns between microorganisms in different particle classes and to examine how these associations across space and time are different or similar in different size classes.</w:t>
      </w:r>
    </w:p>
    <w:p w14:paraId="5FA1428A" w14:textId="2E18F6AA" w:rsidR="008C7ACD" w:rsidRDefault="002E199D" w:rsidP="004E5506">
      <w:r>
        <w:t xml:space="preserve">My team will use statistical approaches to test each hypothesis. We will investigate whether communities </w:t>
      </w:r>
      <w:r w:rsidR="00DC4768">
        <w:t xml:space="preserve">differ </w:t>
      </w:r>
      <w:r>
        <w:t xml:space="preserve">between each particle class more </w:t>
      </w:r>
      <w:r w:rsidR="00DC4768">
        <w:t>than</w:t>
      </w:r>
      <w:r>
        <w:t xml:space="preserve"> </w:t>
      </w:r>
      <w:r w:rsidR="00DC4768">
        <w:t xml:space="preserve">in </w:t>
      </w:r>
      <w:r>
        <w:t xml:space="preserve">pairs of technical replicates taken at the same time, location and size class </w:t>
      </w:r>
      <w:r w:rsidRPr="00004098">
        <w:rPr>
          <w:b/>
        </w:rPr>
        <w:t>(H1A)</w:t>
      </w:r>
      <w:r>
        <w:t xml:space="preserve">. We will determine the scales of variability of microorganisms in each particle size class by examining autocorrelation patterns and by using mantel and </w:t>
      </w:r>
      <w:r w:rsidR="00A81B9B">
        <w:t>permutational multivariate analysis of variance</w:t>
      </w:r>
      <w:r>
        <w:t xml:space="preserve"> approaches to determine how spatiotemporal variability and measured environmental parameters relate to microbial similarity </w:t>
      </w:r>
      <w:r w:rsidRPr="00004098">
        <w:rPr>
          <w:b/>
        </w:rPr>
        <w:t>(H1B)</w:t>
      </w:r>
      <w:r>
        <w:t xml:space="preserve">. We will test whether genes, metabolic processes, and ecological trade-offs vary between particle size classes, and how these vary across space and time </w:t>
      </w:r>
      <w:r w:rsidRPr="00004098">
        <w:rPr>
          <w:b/>
        </w:rPr>
        <w:t>(H2)</w:t>
      </w:r>
      <w:r>
        <w:t xml:space="preserve">. In particular we will focus on genes for anoxic processes, especially nitrogen and sulfur reduction </w:t>
      </w:r>
      <w:r w:rsidRPr="00004098">
        <w:rPr>
          <w:b/>
        </w:rPr>
        <w:t>(H2A)</w:t>
      </w:r>
      <w:r>
        <w:t>, fast rather than efficient growth (especially in the form of high ribosomal gene copy numbers</w:t>
      </w:r>
      <w:r w:rsidR="00097D91">
        <w:fldChar w:fldCharType="begin"/>
      </w:r>
      <w:r w:rsidR="00B116DD">
        <w:instrText xml:space="preserve"> ADDIN ZOTERO_ITEM CSL_CITATION {"citationID":"a165ff87plv","properties":{"formattedCitation":"\\super [87]\\nosupersub{}","plainCitation":"[87]","noteIndex":0},"citationItems":[{"id":7067,"uris":["http://zotero.org/users/158097/items/ZHTZ9AHG"],"uri":["http://zotero.org/users/158097/items/ZHTZ9AHG"],"itemData":{"id":7067,"type":"article-journal","abstract":"The potential for rapid reproduction is a hallmark of microbial life, but microbes in nature must also survive and compete when growth is constrained by resource availability. Successful reproduction requires different strategies when resources are scarce and when they are abundant1,2, but a systematic framework for predicting these reproductive strategies in bacteria has not been available. Here, we show that the number of ribosomal RNA operons (rrn) in bacterial genomes predicts two important components of reproduction—growth rate and growth efficiency—which are favoured under contrasting regimes of resource availability3,4. We find that the maximum reproductive rate of bacteria doubles with a doubling of rrn copy number, and the efficiency of carbon use is inversely related to maximal growth rate and rrn copy number. We also identify a feasible explanation for these patterns: the rate and yield of protein synthesis mirror the overall pattern in maximum growth rate and growth efficiency. Furthermore, comparative analysis of genomes from 1,167 bacterial species reveals that rrn copy number predicts traits associated with resource availability, including chemotaxis and genome streamlining. Genome-wide patterns of orthologous gene content covary with rrn copy number, suggesting convergent evolution in response to resource availability. Our findings imply that basic cellular processes adapt in contrasting ways to long-term differences in resource availability. They also establish a basis for predicting changes in bacterial community composition in response to resource perturbations using rrn copy number measurements5 or inferences6,7.","container-title":"Nature Microbiology","DOI":"10.1038/nmicrobiol.2016.160","ISSN":"2058-5276","issue":"11","language":"en","note":"number: 11\npublisher: Nature Publishing Group","page":"1-7","source":"www-nature-com.proxy-um.researchport.umd.edu","title":"Exploiting rRNA operon copy number to investigate bacterial reproductive strategies","volume":"1","author":[{"family":"Roller","given":"Benjamin R. K."},{"family":"Stoddard","given":"Steven F."},{"family":"Schmidt","given":"Thomas M."}],"issued":{"date-parts":[["2016",9,12]]}}}],"schema":"https://github.com/citation-style-language/schema/raw/master/csl-citation.json"} </w:instrText>
      </w:r>
      <w:r w:rsidR="00097D91">
        <w:fldChar w:fldCharType="separate"/>
      </w:r>
      <w:r w:rsidR="00B116DD" w:rsidRPr="00B116DD">
        <w:rPr>
          <w:szCs w:val="24"/>
          <w:vertAlign w:val="superscript"/>
        </w:rPr>
        <w:t>[87]</w:t>
      </w:r>
      <w:r w:rsidR="00097D91">
        <w:fldChar w:fldCharType="end"/>
      </w:r>
      <w:r>
        <w:t xml:space="preserve"> and codon usage bias</w:t>
      </w:r>
      <w:r w:rsidR="00F543AE">
        <w:fldChar w:fldCharType="begin"/>
      </w:r>
      <w:r w:rsidR="00B116DD">
        <w:instrText xml:space="preserve"> ADDIN ZOTERO_ITEM CSL_CITATION {"citationID":"a2lsrgi3r5f","properties":{"formattedCitation":"\\super [88,89]\\nosupersub{}","plainCitation":"[88,89]","noteIndex":0},"citationItems":[{"id":7115,"uris":["http://zotero.org/users/158097/items/CJ2G6S56"],"uri":["http://zotero.org/users/158097/items/CJ2G6S56"],"itemData":{"id":7115,"type":"report","abstract":"Abstract\n          \n            Growth rates are fundamental to all organisms and essential for characterizing microbial ecologies. Despite this, we do not know the instantaneous nor maximum growth rates of most naturally-occurring microorganisms. Recent reports indicate DNA replication rates can be estimated from metagenomic coverage, and maximum growth rates can be estimated from genomic characteristics. We tested these approaches with native marine bacteria (&lt;0.6 um size fraction) as 10% inoculum grown in unamended virus-free seawater from the San Pedro Channel, California. This allowed microbial growth without grazing and with greatly reduced viral infection. At multiple time points up to 48 h, we sampled for cell abundances and metagenomic analyses. We generated 101 unique Metagenome-assembled genomes (MAGs) including α, β, and γ Proteobacteria, Flavobacteria, Actinobacteria, Verrucomicrobia, Marine Group A/SAR406, MGII archaea, and others. We tracked the growth of each as the fraction of total metagenomic reads mapped to each MAG normalized with length, completeness, and total cell counts. Some MAGs did not grow appreciably, but those we could estimate had growth rates ranging from 0.08 to 5.99 d\n            −1\n            ; these are the first reported growth rates for several of the groups. These metagenome-determined growth rates, which often changed within experiments, were compared to (a) DNA replication estimates from the ‘peak-to-trough’ ratio (PTR) as determined by three different approaches, and (b) maximum growth rates predicted from codon usage bias (CUB). For the large majority of taxa, observed growth rates were not correlated to PTR indices (r ~ −0.26 - 0.08), with exceptions being rapidly growing\n            Oceanospirillales\n            and\n            Saccharospirillaceae\n            (r ~ 0.63 - 0.92). However, CUB was moderately well correlated to observed maximum growth rates (r = 0.57). This suggests that maximum growth rates can be reasonably well-estimated from genomic information alone, but current PTR approaches poorly predict actual growth of most marine planktonic bacteria in unamended seawater.","genre":"preprint","language":"en","note":"DOI: 10.1101/786939","publisher":"Microbiology","source":"DOI.org (Crossref)","title":"Benchmarking metagenomic marine microbial growth prediction from codon usage bias and peak-to-trough ratios","URL":"http://biorxiv.org/lookup/doi/10.1101/786939","author":[{"family":"Long","given":"Andrew M."},{"family":"Hou","given":"Shengwei"},{"family":"Ignacio-Espinoza","given":"J. Cesar"},{"family":"Fuhrman","given":"Jed A."}],"accessed":{"date-parts":[["2020",7,16]]},"issued":{"date-parts":[["2019",9,30]]}}},{"id":7066,"uris":["http://zotero.org/users/158097/items/39PBYSWL"],"uri":["http://zotero.org/users/158097/items/39PBYSWL"],"itemData":{"id":7066,"type":"report","abstract":"Maximal growth rate is a basic parameter of microbial lifestyle that varies over several orders of magnitude, with doubling times ranging from a matter of minutes to multiple days. Growth rates are typically measured using laboratory culture experiments. Yet, we lack su cient understanding of the ecology and physiology of most microbes to design appropriate culture conditions for them, severely limiting our ability to assess the global diversity of microbial growth rates. Thus, genomic estimators of maximal growth rate provide a practical solution to survey the distribution of microbial growth potential, regardless of cultivation status. Here, we develop an improved maximal growth rate estimator, based on an expanded set of codon usage statistics, and implement this estimator in an easy-to-use R package (gRodon). We show gRodon outperforms the state-of-the-art growth estimator in multiple settings, including in a community context where we implement a novel species abundance correction for metagenomes. Additionally, we estimate maximal growth rates from over 200,000 genomes, metagenomeassembled genomes, and single-cell ampli ed genomes to survey growth potential across the range of prokaryotic diversity. We provide these compiled maximal growth rates in a publiclyavailable database (EGGO) and use this database to illustrate how culture collections show a strong bias towards organisms capable of rapid growth. We demonstrate how this database can be used to propagate maximal growth rate predictions to organisms for which we lack genomic information, on the basis of 16S rRNA sequence alone. Finally, we provide a detailed discussion and analysis of potential confounders, and observe a bias in genomic predictions of growth for extremely slow-growing organisms, ultimately leading us to suggest a novel evolutionary de nition of oligotrophy based on the selective regime an organism occupies.","genre":"preprint","language":"en","note":"DOI: 10.1101/2020.07.25.221176","publisher":"Microbiology","source":"DOI.org (Crossref)","title":"Estimating maximal microbial growth rates from cultures, metagenomes, and single cells via codon usage patterns","URL":"http://biorxiv.org/lookup/doi/10.1101/2020.07.25.221176","author":[{"family":"Weissman","given":"Jake L."},{"family":"Hou","given":"Shengwei"},{"family":"Fuhrman","given":"Jed A."}],"accessed":{"date-parts":[["2020",8,2]]},"issued":{"date-parts":[["2020",7,25]]}}}],"schema":"https://github.com/citation-style-language/schema/raw/master/csl-citation.json"} </w:instrText>
      </w:r>
      <w:r w:rsidR="00F543AE">
        <w:fldChar w:fldCharType="separate"/>
      </w:r>
      <w:r w:rsidR="00B116DD" w:rsidRPr="00B116DD">
        <w:rPr>
          <w:szCs w:val="24"/>
          <w:vertAlign w:val="superscript"/>
        </w:rPr>
        <w:t>[88,89]</w:t>
      </w:r>
      <w:r w:rsidR="00F543AE">
        <w:fldChar w:fldCharType="end"/>
      </w:r>
      <w:r w:rsidR="00FE382E">
        <w:t>)</w:t>
      </w:r>
      <w:r w:rsidR="00004098">
        <w:t xml:space="preserve"> </w:t>
      </w:r>
      <w:r w:rsidR="00004098" w:rsidRPr="00004098">
        <w:rPr>
          <w:b/>
        </w:rPr>
        <w:t>(H2B)</w:t>
      </w:r>
      <w:r w:rsidR="00004098">
        <w:t>,</w:t>
      </w:r>
      <w:r>
        <w:t xml:space="preserve"> predation resistance (especially the presence of unusually small, large or filamented cells in the microscopy samples</w:t>
      </w:r>
      <w:r w:rsidR="00F543AE">
        <w:fldChar w:fldCharType="begin"/>
      </w:r>
      <w:r w:rsidR="00B116DD">
        <w:instrText xml:space="preserve"> ADDIN ZOTERO_ITEM CSL_CITATION {"citationID":"aajtrdi0e","properties":{"formattedCitation":"\\super [90]\\nosupersub{}","plainCitation":"[90]","noteIndex":0},"citationItems":[{"id":791,"uris":["http://zotero.org/users/158097/items/I3ARN68S"],"uri":["http://zotero.org/users/158097/items/I3ARN68S"],"itemData":{"id":791,"type":"article-journal","container-title":"Nature Reviews Microbiology","DOI":"10.1038/nrmicro1180","ISSN":"1740-1526, 1740-1534","issue":"7","page":"537-546","source":"CrossRef","title":"Predation on prokaryotes in the water column and its ecological implications","volume":"3","author":[{"family":"Pernthaler","given":"Jakob"}],"issued":{"date-parts":[["2005",6,10]]}}}],"schema":"https://github.com/citation-style-language/schema/raw/master/csl-citation.json"} </w:instrText>
      </w:r>
      <w:r w:rsidR="00F543AE">
        <w:fldChar w:fldCharType="separate"/>
      </w:r>
      <w:r w:rsidR="00B116DD" w:rsidRPr="00B116DD">
        <w:rPr>
          <w:szCs w:val="24"/>
          <w:vertAlign w:val="superscript"/>
        </w:rPr>
        <w:t>[90]</w:t>
      </w:r>
      <w:r w:rsidR="00F543AE">
        <w:fldChar w:fldCharType="end"/>
      </w:r>
      <w:r w:rsidR="00DC4768">
        <w:t>)</w:t>
      </w:r>
      <w:r>
        <w:t xml:space="preserve"> and viral resistance (especially CRISPR genes</w:t>
      </w:r>
      <w:r w:rsidR="00F543AE">
        <w:fldChar w:fldCharType="begin"/>
      </w:r>
      <w:r w:rsidR="00B116DD">
        <w:instrText xml:space="preserve"> ADDIN ZOTERO_ITEM CSL_CITATION {"citationID":"a1mua38m0lb","properties":{"formattedCitation":"\\super [91]\\nosupersub{}","plainCitation":"[91]","noteIndex":0},"citationItems":[{"id":409,"uris":["http://zotero.org/users/158097/items/6EGK93HP"],"uri":["http://zotero.org/users/158097/items/6EGK93HP"],"itemData":{"id":409,"type":"article-journal","abstract":"Clustered regularly interspaced short palindromic repeats (CRISPR) are a distinctive feature of the genomes of most Bacteria and Archaea and are thought to be involved in resistance to bacteriophages. We found that, after viral challenge, bacteria integrated new spacers derived from phage genomic sequences. Removal or addition of particular spacers modified the phage-resistance phenotype of the cell. Thus, CRISPR, together with associated cas genes, provided resistance against phages, and resistance specificity is determined by spacer-phage sequence similarity.","collection-title":"New Series","container-title":"Science","ISSN":"0036-8075","issue":"5819","journalAbbreviation":"Science","page":"1709-1712","source":"JSTOR","title":"CRISPR Provides Acquired Resistance against Viruses in Prokaryotes","volume":"315","author":[{"family":"Barrangou","given":"Rodolphe"},{"family":"Fremaux","given":"Christophe"},{"family":"Deveau","given":"Hélène"},{"family":"Richards","given":"Melissa"},{"family":"Boyaval","given":"Patrick"},{"family":"Moineau","given":"Sylvain"},{"family":"Romero","given":"Dennis A."},{"family":"Horvath","given":"Philippe"}],"issued":{"date-parts":[["2007",3,23]]}}}],"schema":"https://github.com/citation-style-language/schema/raw/master/csl-citation.json"} </w:instrText>
      </w:r>
      <w:r w:rsidR="00F543AE">
        <w:fldChar w:fldCharType="separate"/>
      </w:r>
      <w:r w:rsidR="00B116DD" w:rsidRPr="00B116DD">
        <w:rPr>
          <w:szCs w:val="24"/>
          <w:vertAlign w:val="superscript"/>
        </w:rPr>
        <w:t>[91]</w:t>
      </w:r>
      <w:r w:rsidR="00F543AE">
        <w:fldChar w:fldCharType="end"/>
      </w:r>
      <w:r>
        <w:t xml:space="preserve">) </w:t>
      </w:r>
      <w:r w:rsidRPr="00004098">
        <w:rPr>
          <w:b/>
        </w:rPr>
        <w:t>(H2C)</w:t>
      </w:r>
      <w:r>
        <w:t>. By combining literature values about the relationship</w:t>
      </w:r>
      <w:r w:rsidR="00A81B9B">
        <w:t xml:space="preserve"> between</w:t>
      </w:r>
      <w:r>
        <w:t xml:space="preserve"> particle sinking speed and size</w:t>
      </w:r>
      <w:r w:rsidR="00FE382E">
        <w:fldChar w:fldCharType="begin"/>
      </w:r>
      <w:r w:rsidR="00073799">
        <w:instrText xml:space="preserve"> ADDIN ZOTERO_ITEM CSL_CITATION {"citationID":"a1p7tifg8bk","properties":{"formattedCitation":"\\super [60 and references therein]\\nosupersub{}","plainCitation":"[60 and references therein]","noteIndex":0},"citationItems":[{"id":7163,"uris":["http://zotero.org/users/158097/items/ED3B4FEN"],"uri":["http://zotero.org/users/158097/items/ED3B4FEN"],"itemData":{"id":7163,"type":"article-journal","abstract":"The “transfer efﬁciency” of organic particles from the surface to depth is a critical determinant of ocean carbon sequestration. Recently, direct observations and geochemical analyses have revealed a systematic geographical pattern of transfer efﬁciency, which is highest in high latitude regions and lowest in the subtropical gyres. We evaluate the possible causes of this pattern using a mechanistic model of sinking particle dynamics. The model represents the size distribution of particles, the effects of mineral ballast, seawater temperature (which inﬂuences both particle settling velocity and microbial metabolic rates), and O2. Parameters are optimized within reasonable ranges to best match the observational constraints. Our model shows that no single factor can explain the observed pattern of transfer efﬁciency, but the biological effect of temperature on remineralization rate and particle size effects together can reproduce most of the regional variability with both factors contributing to low transfer efﬁciency in the subtropical gyres and high transfer efﬁciency in high latitudes. Particle density from mineral ballast has a similar directional effect to temperature and size but plays a substantially smaller role in our optimum solution, due to the opposing patterns of silicate and calcium carbonate ballasting. Oxygen effects modestly improved model ﬁt by depressing remineralization rates and thus increasing transfer efﬁciency in the Eastern Tropical Paciﬁc. Our model implies that climate-driven changes to upper ocean temperature and associated changes in surface plankton size distribution would reduce the carbon sequestration efﬁciency in a warmer ocean.","container-title":"Global Biogeochemical Cycles","DOI":"10.1029/2017GB005710","ISSN":"08866236","issue":"5","language":"en","page":"858-876","source":"Crossref","title":"The Role of Particle Size, Ballast, Temperature, and Oxygen in the Sinking Flux to the Deep Sea","volume":"32","author":[{"family":"Cram","given":"Jacob A."},{"family":"Weber","given":"Thomas"},{"family":"Leung","given":"Shirley W."},{"family":"McDonnell","given":"Andrew M. P."},{"family":"Liang","given":"Jun-Hong"},{"family":"Deutsch","given":"Curtis"}],"issued":{"date-parts":[["2018",5]]}},"suffix":"and references therein"}],"schema":"https://github.com/citation-style-language/schema/raw/master/csl-citation.json"} </w:instrText>
      </w:r>
      <w:r w:rsidR="00FE382E">
        <w:fldChar w:fldCharType="separate"/>
      </w:r>
      <w:r w:rsidR="00073799" w:rsidRPr="00073799">
        <w:rPr>
          <w:szCs w:val="24"/>
          <w:vertAlign w:val="superscript"/>
        </w:rPr>
        <w:t>[60 and references therein]</w:t>
      </w:r>
      <w:r w:rsidR="00FE382E">
        <w:fldChar w:fldCharType="end"/>
      </w:r>
      <w:r>
        <w:t xml:space="preserve"> with data, we will explore the relative magnitude</w:t>
      </w:r>
      <w:r w:rsidR="00A81B9B">
        <w:t xml:space="preserve"> of</w:t>
      </w:r>
      <w:r>
        <w:t xml:space="preserve"> particle transport of bacteria to depth </w:t>
      </w:r>
      <w:r w:rsidR="00DC4768">
        <w:t>vs</w:t>
      </w:r>
      <w:r>
        <w:t xml:space="preserve"> in-situ growth at depth </w:t>
      </w:r>
      <w:r w:rsidRPr="00004098">
        <w:rPr>
          <w:b/>
        </w:rPr>
        <w:t>(H3)</w:t>
      </w:r>
      <w:r>
        <w:t xml:space="preserve">. We will explore differences in our spatial transects across time </w:t>
      </w:r>
      <w:r w:rsidRPr="00004098">
        <w:rPr>
          <w:b/>
        </w:rPr>
        <w:t>(H4A)</w:t>
      </w:r>
      <w:r>
        <w:t xml:space="preserve"> and in our nested time-series</w:t>
      </w:r>
      <w:r w:rsidR="00B116DD">
        <w:t>,</w:t>
      </w:r>
      <w:r>
        <w:t xml:space="preserve"> focusing on temporal autocorrelation patterns</w:t>
      </w:r>
      <w:r w:rsidR="00B116DD">
        <w:t>,</w:t>
      </w:r>
      <w:r>
        <w:t xml:space="preserve"> to </w:t>
      </w:r>
      <w:r>
        <w:lastRenderedPageBreak/>
        <w:t>determine the relevant scales of temporal variability</w:t>
      </w:r>
      <w:r w:rsidR="00004098">
        <w:t xml:space="preserve"> </w:t>
      </w:r>
      <w:r w:rsidR="00004098" w:rsidRPr="00004098">
        <w:rPr>
          <w:b/>
        </w:rPr>
        <w:t>(H4B)</w:t>
      </w:r>
      <w:r>
        <w:t>. In particular we will ask whether there is statistically detectable seasonal variability, and variability at other time scales following analysis methods deployed previously</w:t>
      </w:r>
      <w:r w:rsidR="00FE382E">
        <w:t>.</w:t>
      </w:r>
      <w:r w:rsidR="00F543AE">
        <w:fldChar w:fldCharType="begin"/>
      </w:r>
      <w:r w:rsidR="00073799">
        <w:instrText xml:space="preserve"> ADDIN ZOTERO_ITEM CSL_CITATION {"citationID":"a8prghfpk4","properties":{"formattedCitation":"\\super [49,81\\uc0\\u8211{}83]\\nosupersub{}","plainCitation":"[49,81–83]","noteIndex":0},"citationItems":[{"id":591,"uris":["http://zotero.org/users/158097/items/BRCS9HJX"],"uri":["http://zotero.org/users/158097/items/BRCS9HJX"],"itemData":{"id":591,"type":"thesis","abstract":"Our ability to define and quantify individual microbe-microbe interactions with traditional community ecology principles is still in development yet these relationships are key to understanding microbial roles in the ocean. Application of molecular methods, such as community fingerprinting and metagenomics have added significant insight into marine viral and microbial ecology in general over the last decade. Great progress has been made in identifying what organisms or taxonomic groups are present, their abundances and their genomic context. Metagenomic and genomic studies have highlighted the phylogenetic and functional diversity of viruses in the ocean. However, aside from work on the limited number of cultured organisms, our understanding of microbe-microbe relationships is often broad and does not typically lead to systematic identification of multiple relationships from the environment at the same time. The ease and feasibility of these molecular tools are increasingly an essential part of the microbial ecologists' toolbox. Continuing research with microbial association networks can lead to a better understanding of how individual members of a diverse microbial community relate to one another and will ultimately facilitate predictions on how resilient or susceptible the microbial community may be to their future ocean climate.\nThe microbial community at the San Pedro Ocean Time-series was characterized in great detail -- with a specific focus on viral and bacterial communities and inter-microbe relationships as part of the USC Microbial Observatory program. First, ten-years of observations of bacterial communities in the euphotic zone revealed seasonal and annual trends in the surface ocean (Chapter 2). There were only a few dissimilarities between the surface and deep chlorophyll maximum (DCM) depths in terms of the microbial constituents; thus, a core euphotic zone microbiome at this location was described based on taxonomic identity and persistence of organisms. Differences between depths were not in the taxonomic composition of the bacterial communities, but rather were observed in depth-specific association networks. More specifically, it was the relative abundances and correlations between the OTUs that differed, suggesting that microbial interactions differ between depths. Second, a new molecular fingerprinting assay was developed to characterize the T4-like myovirus family -- an abundant and diverse group of viruses in the ocean (Chapter 3). Seasonal trends were also observed for this virus family over a three-year period. A persistent subset of all OTUs was also identified, some of which demonstrated seasonality while others were moderately abundant and steady year-round. Third, interrogation of individual relationships between members of viral, bacterial and protistan communities in the surface ocean by statistical and network-based analyses led to identification of individual virus-bacteria and protist-bacteria correlations (Chapter 4). In general, T4-like viruses and bacteria were more tightly coupled than protists to bacteria based on network analysis and shifts in community composition. Lastly, differences in the water column were observed by viral metagenomics and found that mesopelagic viruses differed from the upper water column (Chapter 5). Photosynthesis genes, from cyanophage most likely, were primarily seen in the euphotic zone. Siphoviruses were a larger proportion of the community below the euphotic zone. Collectively, this dissertation detailed temporal variability in microbial communities by identifying several hundred viral and bacterial OTUs over time and the underlying connections. These results will provide new insights into the individual links that sustain community-level relationships within the microbial loop and our understanding of microbial roles in the ocean.","event-place":"United States -- California","genre":"Ph.D.","language":"English","number-of-pages":"184","publisher":"University of Southern California","publisher-place":"United States -- California","source":"ProQuest","title":"Microbe to microbe: Monthly microbial community dynamics and interactions at the San Pedro Ocean Time-series","title-short":"Microbe to microbe","URL":"http://search.proquest.com.libproxy.usc.edu/pqdtlocal1006272/docview/1143524759/abstract/4268C83DF69048D5PQ/1?accountid=14749","author":[{"family":"Chow","given":"Cheryl-Emiliane T."}],"accessed":{"date-parts":[["2014",5,27]]},"issued":{"date-parts":[["2012"]]}}},{"id":1316,"uris":["http://zotero.org/users/158097/items/ZP2SRXV9"],"uri":["http://zotero.org/users/158097/items/ZP2SRXV9"],"itemData":{"id":1316,"type":"article-journal","abstract":"Factors controlling the spatial distribution of bacterial diversity have been intensely studied, whereas less is known about temporal changes. To address this, we tested whether the mechanisms that underlie bacterial temporal β-diversity vary across different scales in three marine microbial communities. While seasonal turnover was detected, at least 73% of the community variation occurred at intra-seasonal temporal scales, suggesting that episodic events are important in structuring marine microbial communities. In addition, turnover at different temporal scales appeared to be driven by different factors. Intra-seasonal turnover was significantly correlated to environmental variables such as phosphate and silicate concentrations, while seasonal and interannual turnover were related to nitrate concentration and temporal distance. We observed a strong link between the magnitude of environmental variation and bacterial β-diversity in different communities. Analogous to spatial biogeography, we found different rates of community changes across temporal scales.","container-title":"Ecology","DOI":"10.1890/12-2125.1","ISSN":"0012-9658","issue":"9","journalAbbreviation":"Ecology","page":"1898-1904","source":"ESA Journals","title":"Beta diversity of marine bacteria depends on temporal scale","volume":"94","author":[{"family":"Hatosy","given":"Stephen M."},{"family":"Martiny","given":"Jennifer B. H."},{"family":"Sachdeva","given":"Rohan"},{"family":"Steele","given":"Joshua"},{"family":"Fuhrman","given":"Jed A."},{"family":"Martiny","given":"Adam C."}],"issued":{"date-parts":[["2013",5,7]]}}},{"id":916,"uris":["http://zotero.org/users/158097/items/MJCIT3KT"],"uri":["http://zotero.org/users/158097/items/MJCIT3KT"],"itemData":{"id":916,"type":"article-journal","abstract":"Observation of short-term temporal variation in bacterial and viral communities is important for understanding patterns of aquatic microbial diversity. We collected surface seawater once daily for 38 consecutive days with seven more samples interspersed over 40 more days at one location </w:instrText>
      </w:r>
      <w:r w:rsidR="00073799">
        <w:rPr>
          <w:rFonts w:ascii="Cambria Math" w:hAnsi="Cambria Math" w:cs="Cambria Math"/>
        </w:rPr>
        <w:instrText>∼</w:instrText>
      </w:r>
      <w:r w:rsidR="00073799">
        <w:instrText xml:space="preserve">2 km from Santa Catalina Island, California. Bacterial communities were analyzed by automated ribosomal intergenic spacer analysis (ARISA) and viral communities were analyzed by terminal restriction fragment length polymorphism (TRFLP) of the conserved T4-like myoviral gene encoding the major capsid protein (g23). Common bacterial and viral taxa were consistently dominant, and relatively few displayed dramatic increases/decreases or 'boom/bust' patterns that might be expected from dynamic predator-prey interactions. Association network analysis showed most significant covariations (associations) occurred among bacterial taxa or among viral taxa and there were several modular (highly-interconnected) associations (P≤0.005). Associations observed between bacteria and viruses (P≤0.005) occurred with a median time lag of 2 days. Regression of all pairwise Bray-Curtis similarities between samples indicated a rate of bacterial community change that slows from 2.1%-0.18% per day over a week to 2 months; the rate stays around 0.4% per day for viruses. Our interpretation is that, over the scale of days, individual bacterial and viral OTUs can be dynamic and patterned; resulting in statistical associations regarded as potential ecological interactions. However, over the scale of weeks, average bacterial community variation is slower, suggesting that there is strong community-level ecological resilience, that is, a tendency to converge towards a 'mean' microbial community set by longer-term controlling factors.","container-title":"The ISME journal","DOI":"10.1038/ismej.2013.19","ISSN":"1751-7370","issue":"7","journalAbbreviation":"ISME J","language":"eng","note":"PMID: 23446831","page":"1274-1285","source":"NCBI PubMed","title":"Short-term observations of marine bacterial and viral communities: patterns, connections and resilience","title-short":"Short-term observations of marine bacterial and viral communities","volume":"7","author":[{"family":"Needham","given":"David M"},{"family":"Chow","given":"Cheryl-Emiliane T"},{"family":"Cram","given":"Jacob A"},{"family":"Sachdeva","given":"Rohan"},{"family":"Parada","given":"Alma"},{"family":"Fuhrman","given":"Jed A"}],"issued":{"date-parts":[["2013",7]]}}},{"id":620,"uris":["http://zotero.org/users/158097/items/CHJD9QXM"],"uri":["http://zotero.org/users/158097/items/CHJD9QXM"],"itemData":{"id":620,"type":"article-journal","container-title":"The ISME Journal","DOI":"10.1038/ismej.2014.153","ISSN":"1751-7362, 1751-7370","page":"563-580","source":"CrossRef","title":"Seasonal and interannual variability of the marine bacterioplankton community throughout the water column over ten years","volume":"9","author":[{"family":"Cram","given":"Jacob A"},{"family":"Chow","given":"Cheryl-Emiliane T"},{"family":"Sachdeva","given":"Rohan"},{"family":"Needham","given":"David M"},{"family":"Parada","given":"Alma E"},{"family":"Steele","given":"Joshua A"},{"family":"Fuhrman","given":"Jed A"}],"issued":{"date-parts":[["2015"]]}}}],"schema":"https://github.com/citation-style-language/schema/raw/master/csl-citation.json"} </w:instrText>
      </w:r>
      <w:r w:rsidR="00F543AE">
        <w:fldChar w:fldCharType="separate"/>
      </w:r>
      <w:r w:rsidR="00073799" w:rsidRPr="00073799">
        <w:rPr>
          <w:szCs w:val="24"/>
          <w:vertAlign w:val="superscript"/>
        </w:rPr>
        <w:t>[49,81–83]</w:t>
      </w:r>
      <w:r w:rsidR="00F543AE">
        <w:fldChar w:fldCharType="end"/>
      </w:r>
      <w:r w:rsidR="00FE382E">
        <w:t xml:space="preserve"> </w:t>
      </w:r>
    </w:p>
    <w:p w14:paraId="488286D8" w14:textId="650F6E9C" w:rsidR="008C7ACD" w:rsidRDefault="002E199D" w:rsidP="004E5506">
      <w:pPr>
        <w:pStyle w:val="Heading2"/>
      </w:pPr>
      <w:bookmarkStart w:id="11" w:name="_jz4zlnuod8b2" w:colFirst="0" w:colLast="0"/>
      <w:bookmarkEnd w:id="11"/>
      <w:r>
        <w:t>Additional considerations:</w:t>
      </w:r>
      <w:r w:rsidR="00523CAD" w:rsidRPr="00523CAD">
        <w:rPr>
          <w:noProof/>
        </w:rPr>
        <w:t xml:space="preserve"> </w:t>
      </w:r>
    </w:p>
    <w:p w14:paraId="527BD6B9" w14:textId="0EBB9162" w:rsidR="008C7ACD" w:rsidRDefault="002E199D" w:rsidP="004E5506">
      <w:r>
        <w:t xml:space="preserve">While this is my first CAREER proposal, many components of this proposal have been recycled from a peer reviewed, </w:t>
      </w:r>
      <w:r w:rsidR="00B116DD">
        <w:t xml:space="preserve">not </w:t>
      </w:r>
      <w:r>
        <w:t>funded</w:t>
      </w:r>
      <w:r w:rsidR="00B116DD">
        <w:t>,</w:t>
      </w:r>
      <w:r>
        <w:t xml:space="preserve"> collaborative </w:t>
      </w:r>
      <w:r w:rsidR="00B116DD">
        <w:t>proposal</w:t>
      </w:r>
      <w:r>
        <w:t xml:space="preserve">. Many aspects of this proposal have been improved due to reviewer suggestions. </w:t>
      </w:r>
      <w:r w:rsidR="00B116DD">
        <w:t>I would like to address</w:t>
      </w:r>
      <w:r>
        <w:t xml:space="preserve"> two reviewer points in particular</w:t>
      </w:r>
      <w:r w:rsidR="00B116DD">
        <w:t>.</w:t>
      </w:r>
      <w:r>
        <w:t xml:space="preserve"> </w:t>
      </w:r>
    </w:p>
    <w:p w14:paraId="73E95145" w14:textId="57BBB641" w:rsidR="008C7ACD" w:rsidRDefault="002E199D" w:rsidP="004E5506">
      <w:r>
        <w:t>One reviewer asked about whether the bacteria on particles resuspend evenly between samples and if this might affect our measurements. We argue that none of our measurements on these samples are affected by particle aggregation</w:t>
      </w:r>
      <w:r w:rsidR="00DC4768">
        <w:t xml:space="preserve"> or differences in resuspension</w:t>
      </w:r>
      <w:r>
        <w:t>. Rather the properties that we measure, microbial growth, abundance,</w:t>
      </w:r>
      <w:r w:rsidR="00A81B9B">
        <w:t xml:space="preserve"> and</w:t>
      </w:r>
      <w:r>
        <w:t xml:space="preserve"> POM</w:t>
      </w:r>
      <w:r w:rsidR="00A81B9B">
        <w:t xml:space="preserve"> characteristics, </w:t>
      </w:r>
      <w:r>
        <w:t xml:space="preserve">are independent of the resuspension process, as long as the subsamples contain similar amounts of material, and we have validated that there are no large clumps in our </w:t>
      </w:r>
      <w:proofErr w:type="spellStart"/>
      <w:r>
        <w:t>resuspensate</w:t>
      </w:r>
      <w:proofErr w:type="spellEnd"/>
      <w:r>
        <w:t>. A caveat is that particle fragments smaller than 1.2 um</w:t>
      </w:r>
      <w:r w:rsidR="0019008F">
        <w:t>, which might break off from larger particles during filtering,</w:t>
      </w:r>
      <w:r>
        <w:t xml:space="preserve"> will </w:t>
      </w:r>
      <w:r w:rsidR="0019008F">
        <w:t>not be detected</w:t>
      </w:r>
      <w:r>
        <w:t>, but we expect this fraction is minimal.</w:t>
      </w:r>
    </w:p>
    <w:p w14:paraId="58DFAAA4" w14:textId="3C0BA8E2" w:rsidR="008C7ACD" w:rsidRDefault="002E199D" w:rsidP="004E5506">
      <w:r>
        <w:t>Another reviewer pointed out that it would be valuable to measure additional chemical parameters</w:t>
      </w:r>
      <w:r w:rsidR="00DC4768">
        <w:t xml:space="preserve"> of our particles,</w:t>
      </w:r>
      <w:r>
        <w:t xml:space="preserve"> such as biogenic ballast materials and metal concentrations. We agree</w:t>
      </w:r>
      <w:r w:rsidR="00DC4768">
        <w:t xml:space="preserve"> that such measurements would be informative</w:t>
      </w:r>
      <w:r>
        <w:t xml:space="preserve">, but argue that </w:t>
      </w:r>
      <w:r w:rsidR="00DC4768">
        <w:t>they</w:t>
      </w:r>
      <w:r>
        <w:t xml:space="preserve"> are beyond the scope of this proposal. We focus on particle mass</w:t>
      </w:r>
      <w:r w:rsidR="00DC4768">
        <w:t>,</w:t>
      </w:r>
      <w:r>
        <w:t xml:space="preserve"> carbon and nitrogen </w:t>
      </w:r>
      <w:r w:rsidR="00DC4768">
        <w:t>because</w:t>
      </w:r>
      <w:r>
        <w:t xml:space="preserve"> these are needed to normalize microbial abundance on particles. Additional measurements will require additional particle biomass, filters, and person-hours to collect. Metals in particular, can tell a lot about the biogeochemistry and history of particles</w:t>
      </w:r>
      <w:r w:rsidR="00FE382E">
        <w:t>,</w:t>
      </w:r>
      <w:r w:rsidR="006342F3">
        <w:fldChar w:fldCharType="begin"/>
      </w:r>
      <w:r w:rsidR="00B116DD">
        <w:instrText xml:space="preserve"> ADDIN ZOTERO_ITEM CSL_CITATION {"citationID":"a34usihvft","properties":{"formattedCitation":"\\super [92]\\nosupersub{}","plainCitation":"[92]","noteIndex":0},"citationItems":[{"id":473,"uris":["http://zotero.org/users/158097/items/8GXPTA63"],"uri":["http://zotero.org/users/158097/items/8GXPTA63"],"itemData":{"id":473,"type":"article-journal","abstract":"Particles determine the residence time of many dissolved elements in seawater. Although a substantial number of field studies were conducted in the framework of major oceanographic programs as GEOSECS and JGOFS, knowledge about particle dynamics is still scarce. Moreover, the particulate trace metal behavior remains largely unknown. The GEOSECS sampling strategy during the 1970s focused on large sections across oceanic basins, where particles were collected by membrane filtration after Niskin bottle sampling, biasing the sampling toward the small particle pool. Late in this period, the first in situ pumps allowing large volume sampling were also developed. During the 1990s, JGOFS focused on the quantification of the “exported carbon flux” and its seasonal variability in representative biogeochemical provinces of the ocean, mostly using sediment trap deployments. Although scarce and discrete in time and space, these pioneering studies allowed an understanding of the basic fate of marine particles. This understanding improved considerably, especially when the analysis of oceanic tracers such as natural radionuclides allowed the first quantification of processes such as dissolved-particle exchange and particle settling velocities. Because the GEOTRACES program emphasizes the importance of collecting, characterizing and analyzing marine particles, this paper reflects our present understanding of the sources, fate and sinks of oceanic particles at the early stages of the program.","collection-title":"GEOTRACES Synthesis and Modeling: The role of particles in the marine biogeochemical cycles of trace elements and their isotopes","container-title":"Progress in Oceanography","DOI":"10.1016/j.pocean.2014.12.018","ISSN":"0079-6611","journalAbbreviation":"Progress in Oceanography","page":"6-16","source":"ScienceDirect","title":"What did we learn about ocean particle dynamics in the GEOSECS–JGOFS era?","volume":"133","author":[{"family":"Jeandel","given":"Catherine"},{"family":"Rutgers van der Loeff","given":"Michiel"},{"family":"Lam","given":"Phoebe J."},{"family":"Roy-Barman","given":"Matthieu"},{"family":"Sherrell","given":"Robert M."},{"family":"Kretschmer","given":"Sven"},{"family":"German","given":"Chris"},{"family":"Dehairs","given":"Frank"}],"issued":{"date-parts":[["2015",4]]}}}],"schema":"https://github.com/citation-style-language/schema/raw/master/csl-citation.json"} </w:instrText>
      </w:r>
      <w:r w:rsidR="006342F3">
        <w:fldChar w:fldCharType="separate"/>
      </w:r>
      <w:r w:rsidR="00B116DD" w:rsidRPr="00B116DD">
        <w:rPr>
          <w:szCs w:val="24"/>
          <w:vertAlign w:val="superscript"/>
        </w:rPr>
        <w:t>[92]</w:t>
      </w:r>
      <w:r w:rsidR="006342F3">
        <w:fldChar w:fldCharType="end"/>
      </w:r>
      <w:r>
        <w:t xml:space="preserve"> and collaborations with </w:t>
      </w:r>
      <w:r w:rsidR="00A81B9B">
        <w:t xml:space="preserve">chemists, including </w:t>
      </w:r>
      <w:r>
        <w:t>meta</w:t>
      </w:r>
      <w:r w:rsidR="00A81B9B">
        <w:t>l</w:t>
      </w:r>
      <w:r>
        <w:t xml:space="preserve"> chemists</w:t>
      </w:r>
      <w:r w:rsidR="00A81B9B">
        <w:t>,</w:t>
      </w:r>
      <w:r>
        <w:t xml:space="preserve"> are a clear direction for future proposals.</w:t>
      </w:r>
    </w:p>
    <w:p w14:paraId="17A2490C" w14:textId="6581ECC7" w:rsidR="008C7ACD" w:rsidRDefault="002E199D" w:rsidP="005904C1">
      <w:pPr>
        <w:pStyle w:val="Heading1"/>
      </w:pPr>
      <w:bookmarkStart w:id="12" w:name="_szaupweqm5gg" w:colFirst="0" w:colLast="0"/>
      <w:bookmarkEnd w:id="12"/>
      <w:r>
        <w:t xml:space="preserve">Education </w:t>
      </w:r>
    </w:p>
    <w:p w14:paraId="47D90150" w14:textId="162E10A0" w:rsidR="008C7ACD" w:rsidRDefault="002E199D" w:rsidP="004E5506">
      <w:r>
        <w:t>My objective is to increase graduate student access to techniques in microbial ecology, scientific writing, and environmental data analysis</w:t>
      </w:r>
      <w:r w:rsidR="008A7EF3">
        <w:t>,</w:t>
      </w:r>
      <w:r>
        <w:t xml:space="preserve"> by teaching virtual and hybrid classes and by mentoring graduate students through experiential learning opportunities.</w:t>
      </w:r>
    </w:p>
    <w:p w14:paraId="6B143D7D" w14:textId="494D0467" w:rsidR="00D37CAE" w:rsidRDefault="002E199D" w:rsidP="004E5506">
      <w:r>
        <w:t>Graduate students, particularly those from historically underrepresented groups within science, often benefit from additional mentorship specifically with scientific writing and data analysis</w:t>
      </w:r>
      <w:r w:rsidR="00D37CAE">
        <w:t>.</w:t>
      </w:r>
      <w:r w:rsidR="00E925A2">
        <w:fldChar w:fldCharType="begin"/>
      </w:r>
      <w:r w:rsidR="00B116DD">
        <w:instrText xml:space="preserve"> ADDIN ZOTERO_ITEM CSL_CITATION {"citationID":"a221902op4h","properties":{"formattedCitation":"\\super [93\\uc0\\u8211{}95]\\nosupersub{}","plainCitation":"[93–95]","noteIndex":0},"citationItems":[{"id":7123,"uris":["http://zotero.org/users/158097/items/H26A6Q6N"],"uri":["http://zotero.org/users/158097/items/H26A6Q6N"],"itemData":{"id":7123,"type":"article-journal","container-title":"English for Specific Purposes","DOI":"10.1016/0889-4906(94)90022-1","ISSN":"08894906","issue":"1","journalAbbreviation":"English for Specific Purposes","language":"en","page":"23-34","source":"DOI.org (Crossref)","title":"The apprenticeship approach to advanced academic literacy: Graduate students and their mentors","title-short":"The apprenticeship approach to advanced academic literacy","volume":"13","author":[{"family":"Belcher","given":"Diane"}],"issued":{"date-parts":[["1994"]]}},"locator":"199"},{"id":7124,"uris":["http://zotero.org/users/158097/items/Z5P3YWNI"],"uri":["http://zotero.org/users/158097/items/Z5P3YWNI"],"itemData":{"id":7124,"type":"article-journal","container-title":"Peabody Journal of Education","issue":"2,","language":"en","page":"105-118","source":"Zotero","title":"Mentoring Graduate Students of Color: Myths, Models, and Modes","volume":"74","author":[{"family":"Brown","given":"M. Christopher"},{"family":"Davis","given":"Guy L."},{"family":"McClendon","given":"Shederick A."}],"issued":{"date-parts":[["1999"]]}}},{"id":7122,"uris":["http://zotero.org/users/158097/items/2MS644LX"],"uri":["http://zotero.org/users/158097/items/2MS644LX"],"itemData":{"id":7122,"type":"article-journal","abstract":"This article introduces the reader to literature, ideas, and processes the authors have used in mentoring graduate students and junior faculty of color, including women. The writing is based on an integrative review of literature engaging mentoring processes and the authors’ collective experiences as they have worked to guide members of a mentoring collective as well as domestic graduate students and junior faculty from the above populations. Goals of our mentoring efforts are to provide graduate students and junior faculty who are from U.S. cultural communities historically excluded from higher education with experiences that help them complete the PhD and develop professional academic careers that are successful and have impact in their chosen disciplinary arena. The article presents a mentoring process model that prepares individuals for professional careers that integrate the work of knowledge production in research, teaching, and service that embraces the cultural heritages of the mentees’ background.","container-title":"SAGE Open","DOI":"10.1177/2158244014558043","ISSN":"2158-2440","issue":"4","journalAbbreviation":"SAGE Open","language":"en","note":"publisher: SAGE Publications","page":"2158244014558043","source":"SAGE Journals","title":"Guiding the Way: Mentoring Graduate Students and Junior Faculty for Sustainable Academic Careers","title-short":"Guiding the Way","volume":"4","author":[{"family":"Montgomery","given":"Beronda L."},{"family":"Dodson","given":"Jualynne E."},{"family":"Johnson","given":"Sonya M."}],"issued":{"date-parts":[["2014",10,1]]}}}],"schema":"https://github.com/citation-style-language/schema/raw/master/csl-citation.json"} </w:instrText>
      </w:r>
      <w:r w:rsidR="00E925A2">
        <w:fldChar w:fldCharType="separate"/>
      </w:r>
      <w:r w:rsidR="00B116DD" w:rsidRPr="00B116DD">
        <w:rPr>
          <w:szCs w:val="24"/>
          <w:vertAlign w:val="superscript"/>
        </w:rPr>
        <w:t>[93–95]</w:t>
      </w:r>
      <w:r w:rsidR="00E925A2">
        <w:fldChar w:fldCharType="end"/>
      </w:r>
      <w:r>
        <w:t xml:space="preserve"> Open enrollment and virtual courses, if designed appropriately, provide a compelling method to help close these gaps</w:t>
      </w:r>
      <w:r w:rsidR="00D37CAE">
        <w:t>.</w:t>
      </w:r>
      <w:r w:rsidR="00E925A2">
        <w:fldChar w:fldCharType="begin"/>
      </w:r>
      <w:r w:rsidR="00B116DD">
        <w:instrText xml:space="preserve"> ADDIN ZOTERO_ITEM CSL_CITATION {"citationID":"a2l7bs16s9o","properties":{"formattedCitation":"\\super [96,97]\\nosupersub{}","plainCitation":"[96,97]","noteIndex":0},"citationItems":[{"id":7120,"uris":["http://zotero.org/users/158097/items/T3GLFRV8"],"uri":["http://zotero.org/users/158097/items/T3GLFRV8"],"itemData":{"id":7120,"type":"article-journal","abstract":"This paper reports on a research study that focused on equity in learning as reflected in the final grades of online and on-site students from the same post-secondary mathematics course taught repeatedly over 10 semesters from Fall 2005 through Spring 2011. On-site students attended regular class sessions, while online students only attended an orientation session and a final exam. Mean final course grades for all online and on-site students were compared statistically to see if there was a significant difference in learning. The findings revealed significant differences in online and on-site students' final grades, in favor of on-site student achievement. Statistical tests were also conducted on a number of subsets drawn from all students' final grades in order to search for any underlying nuances that might exist. When the first three semesters of data were removed from the dataset, no significant difference was found between the mean scores for on-site and online students for the seven most recent semesters. It is reasonable to conclude that it is possible for students in both on-site and online sections of a course to achieve equity in mathematics learning as measured by final course grades.","issue":"1","language":"en","page":"12","source":"Zotero","title":"Learning Equity between Online and On-Site Mathematics Courses","volume":"9","author":[{"family":"Jones","given":"Sherry J"}],"issued":{"date-parts":[["2013"]]}}},{"id":7121,"uris":["http://zotero.org/users/158097/items/VDMU2BVZ"],"uri":["http://zotero.org/users/158097/items/VDMU2BVZ"],"itemData":{"id":7121,"type":"report","language":"en","page":"27","publisher":"Rose &amp; Smith Associates","source":"Zotero","title":"Access and Equity for All Learners in Blended and Online Education","author":[{"family":"Rose","given":"Raymond"}],"issued":{"date-parts":[["2014",10]]}}}],"schema":"https://github.com/citation-style-language/schema/raw/master/csl-citation.json"} </w:instrText>
      </w:r>
      <w:r w:rsidR="00E925A2">
        <w:fldChar w:fldCharType="separate"/>
      </w:r>
      <w:r w:rsidR="00B116DD" w:rsidRPr="00B116DD">
        <w:rPr>
          <w:szCs w:val="24"/>
          <w:vertAlign w:val="superscript"/>
        </w:rPr>
        <w:t>[96,97]</w:t>
      </w:r>
      <w:r w:rsidR="00E925A2">
        <w:fldChar w:fldCharType="end"/>
      </w:r>
      <w:r>
        <w:t xml:space="preserve"> It is particularly important that virtual classes are engaging to ensure student mastery</w:t>
      </w:r>
      <w:r w:rsidR="008A7EF3">
        <w:t>.</w:t>
      </w:r>
      <w:r w:rsidR="00E925A2">
        <w:fldChar w:fldCharType="begin"/>
      </w:r>
      <w:r w:rsidR="00B116DD">
        <w:instrText xml:space="preserve"> ADDIN ZOTERO_ITEM CSL_CITATION {"citationID":"a25lfkm2jgm","properties":{"formattedCitation":"\\super [98]\\nosupersub{}","plainCitation":"[98]","noteIndex":0},"citationItems":[{"id":7081,"uris":["http://zotero.org/users/158097/items/F6AFFFXD"],"uri":["http://zotero.org/users/158097/items/F6AFFFXD"],"itemData":{"id":7081,"type":"article-journal","abstract":"The purpose of this multiphase mixed methods study was to apply Deci and Ryan's (1985) self-determination theory in an investigation of the relationships among students' need satisfaction, motivation, and achievement in synchronous hybrid learning environments (i.e., simultaneously teaching on-campus and online students using webconferencing). The results from Survey 1 indicated that online students reported significantly lower levels of relatedness than their on-campus counterparts. Follow-up interviews were conducted with purposefully chosen students and faculty members. The findings suggested that four themes impact synchronous hybrid learning: peer relatedness, technology influence, instructor impact, and program structure. In vivo quotations were used to develop a scale to assess participants' self-efficacy of relatedness development. Survey 2 data indicated that the new scale had good psychometric quality and that students reported significantly greater levels of self-efficacy for relatedness development with classmates in their same attendance mode than with peers in the opposite format.","container-title":"The Internet and Higher Education","DOI":"10.1016/j.iheduc.2015.10.003","ISSN":"1096-7516","journalAbbreviation":"The Internet and Higher Education","language":"en","page":"85-95","source":"ScienceDirect","title":"A mixed methods study of graduate students' self-determined motivation in synchronous hybrid learning environments","volume":"28","author":[{"family":"Butz","given":"Nikolaus T."},{"family":"Stupnisky","given":"Robert H."}],"issued":{"date-parts":[["2016",1,1]]}}}],"schema":"https://github.com/citation-style-language/schema/raw/master/csl-citation.json"} </w:instrText>
      </w:r>
      <w:r w:rsidR="00E925A2">
        <w:fldChar w:fldCharType="separate"/>
      </w:r>
      <w:r w:rsidR="00B116DD" w:rsidRPr="00B116DD">
        <w:rPr>
          <w:szCs w:val="24"/>
          <w:vertAlign w:val="superscript"/>
        </w:rPr>
        <w:t>[98]</w:t>
      </w:r>
      <w:r w:rsidR="00E925A2">
        <w:fldChar w:fldCharType="end"/>
      </w:r>
      <w:r>
        <w:t xml:space="preserve"> Research shows that direct mentorship and experiential programs help retain first generation science students</w:t>
      </w:r>
      <w:r w:rsidR="00D37CAE">
        <w:t>.</w:t>
      </w:r>
      <w:r w:rsidR="00E925A2">
        <w:fldChar w:fldCharType="begin"/>
      </w:r>
      <w:r w:rsidR="00B116DD">
        <w:instrText xml:space="preserve"> ADDIN ZOTERO_ITEM CSL_CITATION {"citationID":"a6f9n5tdcv","properties":{"formattedCitation":"\\super [99\\uc0\\u8211{}101]\\nosupersub{}","plainCitation":"[99–101]","noteIndex":0},"citationItems":[{"id":7065,"uris":["http://zotero.org/users/158097/items/7VL6BTMI"],"uri":["http://zotero.org/users/158097/items/7VL6BTMI"],"itemData":{"id":7065,"type":"article-journal","container-title":"The Journal of Higher Education","DOI":"10.1353/jhe.0.0081","ISSN":"1538-4640","issue":"1","journalAbbreviation":"The Journal of Higher Education","language":"en","page":"61-81","source":"DOI.org (Crossref)","title":"Contrasting the Socialization Experiences of Doctoral Students in High- and Low-Completing Departments: A Qualitative Analysis of Disciplinary Contexts at One Institution","title-short":"Contrasting the Socialization Experiences of Doctoral Students in High- and Low-Completing Departments","volume":"81","author":[{"family":"Gardner","given":"Susan K."}],"issued":{"date-parts":[["2010"]]}}},{"id":7079,"uris":["http://zotero.org/users/158097/items/9TA2MNWB"],"uri":["http://zotero.org/users/158097/items/9TA2MNWB"],"itemData":{"id":7079,"type":"report","event-place":"University of California, Los Angeles","publisher":"Association for the Study of Higher Education","publisher-place":"University of California, Los Angeles","title":"Underrepresented Racial and/or Ethnic Minority (URM) Graduate Students in STEM Disciplines: A Critical Approach to Understanding Graduate School Experiences and Obstacles to Degree Progression","author":[{"family":"Figueroa","given":"Tanya"},{"family":"Hurtado","given":"Sylvia"}],"issued":{"date-parts":[["2013",11]]}}},{"id":7077,"uris":["http://zotero.org/users/158097/items/DN2ZVTEH"],"uri":["http://zotero.org/users/158097/items/DN2ZVTEH"],"itemData":{"id":7077,"type":"article-journal","abstract":"The Research Training Opportunities for Outstanding Leaders (ReTOOL) program was implemented in 2012 to increase the representation of racial and ethnic minorities in the biomedical workforce. Specifically, the ReTOOL program aims to foster the capacity for scientific research among underserved populations as well as address the cultural appropriateness of research projects. This paper describes the impact of the ReTOOL program in enhancing the research training of underrepresented minority (URM) students. Forty URM students who completed the ReTOOL program between 2012 and 2019 were invited to participate in the program evaluation. The response rate was 73% with 29 participants. Of the 29 participants, 26 trainees self-identified as Black or African-American. A structured survey developed for the program was employed for data collection, using a Likert Scale ranging from 1 to 5, with 5 being the best. The item ratings ranged from 4.45 to 4.80. Responses to open-ended questions show that ReTOOL has been instrumental in socializing and acculturating participants into the habits of scientific thinking. The combined use of quantitative and qualitative inquiry depicts that ReTOOL has been highly successful in fostering participant enrollment in advanced health-related or professional degree programs.","container-title":"Journal of Cancer Education","DOI":"10.1007/s13187-020-01779-1","ISSN":"1543-0154","journalAbbreviation":"J Canc Educ","language":"en","source":"Springer Link","title":"Improving Representation of Underrepresented Minority (URM) Students in Oncology Biomedical Research Workforce: Outcome Evaluation from the ReTOOL Program","title-short":"Improving Representation of Underrepresented Minority (URM) Students in Oncology Biomedical Research Workforce","URL":"https://doi.org/10.1007/s13187-020-01779-1","author":[{"family":"Odedina","given":"Folakemi T."},{"family":"Behar-Horenstein","given":"Linda S."},{"family":"Fathi","given":"Parisa"},{"family":"Kaninjing","given":"Ernest"},{"family":"Nguyen","given":"Jennifer"},{"family":"Askins","given":"Nissa"},{"family":"Reams","given":"R. Renee"},{"family":"Mochona","given":"Bereket"},{"family":"Ezeani","given":"Adaora"},{"family":"Lyon","given":"Debra"},{"family":"Jacobs","given":"Kayanna"},{"family":"Maduka","given":"Michael"}],"accessed":{"date-parts":[["2020",7,31]]},"issued":{"date-parts":[["2020",6,13]]}}}],"schema":"https://github.com/citation-style-language/schema/raw/master/csl-citation.json"} </w:instrText>
      </w:r>
      <w:r w:rsidR="00E925A2">
        <w:fldChar w:fldCharType="separate"/>
      </w:r>
      <w:r w:rsidR="00B116DD" w:rsidRPr="00B116DD">
        <w:rPr>
          <w:szCs w:val="24"/>
          <w:vertAlign w:val="superscript"/>
        </w:rPr>
        <w:t>[99–101]</w:t>
      </w:r>
      <w:r w:rsidR="00E925A2">
        <w:fldChar w:fldCharType="end"/>
      </w:r>
    </w:p>
    <w:p w14:paraId="0287E60A" w14:textId="2AAEBB03" w:rsidR="008C7ACD" w:rsidRDefault="008E16D9" w:rsidP="004E5506">
      <w:r>
        <w:t>By s</w:t>
      </w:r>
      <w:r w:rsidR="002E199D">
        <w:t>haring engaging materials for hybrid and virtual graduate-level courses in Scientific Writing, Microbial Ecology, and Multivariate Analysis, Network Analysis, and Coding</w:t>
      </w:r>
      <w:r>
        <w:t>, I</w:t>
      </w:r>
      <w:r w:rsidR="002E199D">
        <w:t xml:space="preserve"> will increase access for students both in the University of Maryland system and across the country. I will further mentor students in analyzing their own research questions through the Horn Point R-Club; BioVCN, an online coding-focused teaching network; in my lab</w:t>
      </w:r>
      <w:r w:rsidR="008A7EF3">
        <w:t>;</w:t>
      </w:r>
      <w:r w:rsidR="002E199D">
        <w:t xml:space="preserve"> and on research cruises. </w:t>
      </w:r>
    </w:p>
    <w:p w14:paraId="3290CA67" w14:textId="4F89AAA7" w:rsidR="008C7ACD" w:rsidRDefault="002E199D" w:rsidP="004E5506">
      <w:r>
        <w:t>To ensure that I am reaching all students in my classes, I will collect and analyze student demographic information upon entry and completion of my classes with the goal that first-generation (FG), underrepresented minority (URM), and English Language Learning (ELL) students both enter and complete my courses at a rate proportional to or exceeding the corresponding rate of entry and completion for FG, URM, and ELL students within their graduate cohorts</w:t>
      </w:r>
      <w:r w:rsidR="00DC4768">
        <w:t>,</w:t>
      </w:r>
      <w:r>
        <w:t xml:space="preserve"> as recommended for increasing institutional accountability</w:t>
      </w:r>
      <w:r w:rsidR="00D37CAE">
        <w:t>.</w:t>
      </w:r>
      <w:r w:rsidR="00E925A2">
        <w:fldChar w:fldCharType="begin"/>
      </w:r>
      <w:r w:rsidR="00B116DD">
        <w:instrText xml:space="preserve"> ADDIN ZOTERO_ITEM CSL_CITATION {"citationID":"a1ui7uekq7h","properties":{"formattedCitation":"\\super [102]\\nosupersub{}","plainCitation":"[102]","noteIndex":0},"citationItems":[{"id":7093,"uris":["http://zotero.org/users/158097/items/QQVUN9Y9"],"uri":["http://zotero.org/users/158097/items/QQVUN9Y9"],"itemData":{"id":7093,"type":"article-journal","abstract":"Members of the Joint Working Group on Improving Underrepresented Minorities (URMs) Persistence in Science, Technology, Engineering and Mathematics (STEM), utilizing Kurt Lewin’s planned approach to change, describe five recommendations to increase URM persistence in STEM at the undergraduate level., Members of the Joint Working Group on Improving Underrepresented Minorities (URMs) Persistence in Science, Technology, Engineering, and Mathematics (STEM)—convened by the National Institute of General Medical Sciences and the Howard Hughes Medical Institute—review current data and propose deliberation about why the academic “pathways” leak more for URM than white or Asian STEM students. They suggest expanding to include a stronger focus on the institutional barriers that need to be removed and the types of interventions that “lift” students’ interests, commitment, and ability to persist in STEM fields. Using Kurt Lewin’s planned approach to change, the committee describes five recommendations to increase URM persistence in STEM at the undergraduate level. These recommendations capitalize on known successes, recognize the need for accountability, and are framed to facilitate greater progress in the future. The impact of these recommendations rests upon enacting the first recommendation: to track successes and failures at the institutional level and collect data that help explain the existing trends.","container-title":"CBE Life Sciences Education","DOI":"10.1187/cbe.16-01-0038","ISSN":"1931-7913","issue":"3","journalAbbreviation":"CBE Life Sci Educ","note":"PMID: 27543633\nPMCID: PMC5008901","source":"PubMed Central","title":"Improving Underrepresented Minority Student Persistence in STEM","URL":"https://www.ncbi.nlm.nih.gov/pmc/articles/PMC5008901/","volume":"15","author":[{"family":"Estrada","given":"Mica"},{"family":"Burnett","given":"Myra"},{"family":"Campbell","given":"Andrew G."},{"family":"Campbell","given":"Patricia B."},{"family":"Denetclaw","given":"Wilfred F."},{"family":"Gutiérrez","given":"Carlos G."},{"family":"Hurtado","given":"Sylvia"},{"family":"John","given":"Gilbert H."},{"family":"Matsui","given":"John"},{"family":"McGee","given":"Richard"},{"family":"Okpodu","given":"Camellia Moses"},{"family":"Robinson","given":"T. Joan"},{"family":"Summers","given":"Michael F."},{"family":"Werner-Washburne","given":"Maggie"},{"family":"Zavala","given":"MariaElena"}],"accessed":{"date-parts":[["2020",7,29]]},"issued":{"date-parts":[["2016"]]}}}],"schema":"https://github.com/citation-style-language/schema/raw/master/csl-citation.json"} </w:instrText>
      </w:r>
      <w:r w:rsidR="00E925A2">
        <w:fldChar w:fldCharType="separate"/>
      </w:r>
      <w:r w:rsidR="00B116DD" w:rsidRPr="00B116DD">
        <w:rPr>
          <w:szCs w:val="24"/>
          <w:vertAlign w:val="superscript"/>
        </w:rPr>
        <w:t>[102]</w:t>
      </w:r>
      <w:r w:rsidR="00E925A2">
        <w:fldChar w:fldCharType="end"/>
      </w:r>
      <w:r>
        <w:t xml:space="preserve"> Student success in my classes is assessed in their synthesis of the topics studied with their own research interest on term papers and in presentations, as enumerated for each class below. Mentee success is measured by the number of papers and presentations produced with data my mentees acquired and/or that acknowledges R-Club or BioVCN.</w:t>
      </w:r>
    </w:p>
    <w:p w14:paraId="77B190CE" w14:textId="61E717CE" w:rsidR="008C7ACD" w:rsidRDefault="002E199D" w:rsidP="004E5506">
      <w:r>
        <w:lastRenderedPageBreak/>
        <w:t>My mentorship of graduate students through enrichment opportunities including as clubs and courses open to the public, as well as in the lab and on research cruises, will inform my teaching of classes offered for credit, and vice</w:t>
      </w:r>
      <w:r w:rsidR="00DC4768">
        <w:t xml:space="preserve"> </w:t>
      </w:r>
      <w:r>
        <w:t>versa. I will release course content to the public as video lessons, blog posts of course materials for other instructors to use, and repositories of example code on Git</w:t>
      </w:r>
      <w:r w:rsidR="00D37CAE">
        <w:t>H</w:t>
      </w:r>
      <w:r>
        <w:t>ub</w:t>
      </w:r>
      <w:r w:rsidR="008E16D9">
        <w:t>;</w:t>
      </w:r>
      <w:r>
        <w:t xml:space="preserve"> measure success through downloads, citations, and queries</w:t>
      </w:r>
      <w:r w:rsidR="008E16D9">
        <w:t>;</w:t>
      </w:r>
      <w:r w:rsidR="00247BFC">
        <w:t xml:space="preserve"> and use existing BioVCN </w:t>
      </w:r>
      <w:proofErr w:type="spellStart"/>
      <w:r w:rsidR="00247BFC">
        <w:t>infestructure</w:t>
      </w:r>
      <w:proofErr w:type="spellEnd"/>
      <w:r w:rsidR="00247BFC">
        <w:t xml:space="preserve"> to promote these materials.</w:t>
      </w:r>
    </w:p>
    <w:p w14:paraId="720D394D" w14:textId="77777777" w:rsidR="008C7ACD" w:rsidRDefault="002E199D" w:rsidP="004E5506">
      <w:pPr>
        <w:pStyle w:val="Heading2"/>
      </w:pPr>
      <w:bookmarkStart w:id="13" w:name="_ssgr1im9bckx" w:colFirst="0" w:colLast="0"/>
      <w:bookmarkEnd w:id="13"/>
      <w:r>
        <w:t>Background</w:t>
      </w:r>
    </w:p>
    <w:p w14:paraId="005C3297" w14:textId="61CFCBF2" w:rsidR="008C7ACD" w:rsidRDefault="002E199D" w:rsidP="004E5506">
      <w:r>
        <w:t>Coursework, research cruises, and optional enrichment opportunities such as clubs and online lectures, have the potential to enable graduate students to think more broadly about their field, and to learn skills that will help them in their dissertation and life as scientists and professionals. While much pedagogical research has gone into undergraduate and secondary school science education, the development of graduate level classes in oceanography have historically been more ad ho</w:t>
      </w:r>
      <w:r w:rsidR="00D37CAE">
        <w:t>c.</w:t>
      </w:r>
      <w:r>
        <w:fldChar w:fldCharType="begin"/>
      </w:r>
      <w:r w:rsidR="00B116DD">
        <w:instrText xml:space="preserve"> ADDIN ZOTERO_ITEM CSL_CITATION {"citationID":"a1bjcqtpb5o","properties":{"formattedCitation":"\\super [103]\\nosupersub{}","plainCitation":"[103]","noteIndex":0},"citationItems":[{"id":7593,"uris":["http://zotero.org/users/158097/items/GC9Z85AX"],"uri":["http://zotero.org/users/158097/items/GC9Z85AX"],"itemData":{"id":7593,"type":"article-journal","container-title":"Oceanography","DOI":"10.5670/oceanog.1992.19","ISSN":"10428275","issue":"2","language":"en","page":"117-120","source":"Crossref","title":"Graduate Education in Physical Oceanography","volume":"5","author":[{"family":"Pedlosky","given":"Joseph"}],"issued":{"date-parts":[["1992"]]}}}],"schema":"https://github.com/citation-style-language/schema/raw/master/csl-citation.json"} </w:instrText>
      </w:r>
      <w:r>
        <w:fldChar w:fldCharType="separate"/>
      </w:r>
      <w:r w:rsidR="00B116DD" w:rsidRPr="00B116DD">
        <w:rPr>
          <w:szCs w:val="24"/>
          <w:vertAlign w:val="superscript"/>
        </w:rPr>
        <w:t>[103]</w:t>
      </w:r>
      <w:r>
        <w:fldChar w:fldCharType="end"/>
      </w:r>
      <w:r>
        <w:t xml:space="preserve"> Indeed, at University of Southern California where I was a PhD student, professors told us that they could not afford to invest too much time and attention in graduate courses because they did not get teaching credit for leading those classes. This can create challenges for students who enter graduate school lacking content knowledge, writing skills, and fluency with computational data analysis. In particular, many students in the environmental sciences generate or inherit large multivariate </w:t>
      </w:r>
      <w:r w:rsidR="00D94F89">
        <w:t>dataset</w:t>
      </w:r>
      <w:r>
        <w:t xml:space="preserve">s, but have not had the opportunity to study </w:t>
      </w:r>
      <w:r w:rsidR="00D37CAE">
        <w:t>computer-based</w:t>
      </w:r>
      <w:r>
        <w:t xml:space="preserve"> modeling, computational statistics, or scientific writing in depth during their undergraduate course of study. Other students may find themselves in environments where they do not have a local expert in the technique or content area of interest. Graduate students from historically underrepresented groups, and international students, are statistically more likely to face challenges with scientific writing</w:t>
      </w:r>
      <w:r>
        <w:fldChar w:fldCharType="begin"/>
      </w:r>
      <w:r w:rsidR="00B116DD">
        <w:instrText xml:space="preserve"> ADDIN ZOTERO_ITEM CSL_CITATION {"citationID":"ao6otabcbq","properties":{"formattedCitation":"\\super [104]\\nosupersub{}","plainCitation":"[104]","noteIndex":0},"citationItems":[{"id":7125,"uris":["http://zotero.org/users/158097/items/7M446RII"],"uri":["http://zotero.org/users/158097/items/7M446RII"],"itemData":{"id":7125,"type":"article-journal","abstract":"How well do U.S. students read? In this article, Sean Reardon, Rachel Valentino, and Kenneth Shores rely on studies using data from national and international literacy assessments to answer this question. In part, the answer depends on the specific literacy skills assessed. The authors show that almost all U.S. students can \"read\" by third grade, if reading is defined as proficiency in basic procedural word-reading skills. But reading for comprehension—integrating back ground knowledge and contextual information to make sense of a text—requires a set of knowledge-based competencies in addition to word-reading skills. By the standards used in various large-scale literacy assessments, only about a third of U.S. students in middle school possess the knowledge-based competencies to \"read\" in this more comprehensive sense.","container-title":"The Future of Children","DOI":"10.1353/foc.2012.0015","ISSN":"1550-1558","issue":"2","language":"en","page":"17-37","source":"Crossref","title":"Patterns of Literacy among U.S. Students","volume":"22","author":[{"family":"Reardon","given":"Sean F."},{"family":"Valentino","given":"Rachel A."},{"family":"Shores","given":"Kenneth A."}],"issued":{"date-parts":[["2012"]]}}}],"schema":"https://github.com/citation-style-language/schema/raw/master/csl-citation.json"} </w:instrText>
      </w:r>
      <w:r>
        <w:fldChar w:fldCharType="separate"/>
      </w:r>
      <w:r w:rsidR="00B116DD" w:rsidRPr="00B116DD">
        <w:rPr>
          <w:szCs w:val="24"/>
          <w:vertAlign w:val="superscript"/>
        </w:rPr>
        <w:t>[104]</w:t>
      </w:r>
      <w:r>
        <w:fldChar w:fldCharType="end"/>
      </w:r>
      <w:r>
        <w:t xml:space="preserve"> and to have</w:t>
      </w:r>
      <w:r w:rsidR="00D37CAE">
        <w:t xml:space="preserve"> had</w:t>
      </w:r>
      <w:r>
        <w:t xml:space="preserve"> limited access to computer techniques for modeling and data analysis at the high school and undergraduate level</w:t>
      </w:r>
      <w:r w:rsidR="00D37CAE">
        <w:t>.</w:t>
      </w:r>
      <w:r w:rsidR="00D37CAE">
        <w:fldChar w:fldCharType="begin"/>
      </w:r>
      <w:r w:rsidR="00B116DD">
        <w:instrText xml:space="preserve"> ADDIN ZOTERO_ITEM CSL_CITATION {"citationID":"a278j2pomla","properties":{"formattedCitation":"\\super [105]\\nosupersub{}","plainCitation":"[105]","noteIndex":0},"citationItems":[{"id":7149,"uris":["http://zotero.org/users/158097/items/VR9X9WJT"],"uri":["http://zotero.org/users/158097/items/VR9X9WJT"],"itemData":{"id":7149,"type":"article-journal","abstract":"From the end of the 1990s onwards the digital divide, commonly defined as the gap between those who have and do not have access to computers and the Internet, has been a central issue on the scholarly and political agenda of new media development. This article makes an inventory of 5 years of digital divide research (2000–2005). The article focuses on three questions. (1) To what type of inequality does the digital divide concept refer? (2) What is new about the inequality of access to and use of ICTs as compared to other scarce material and immaterial resources? (3) Do new types of inequality exist or rise in the information society? The results of digital divide research are classified under four successive types of access: motivational, physical, skills and usage. A shift of attention from physical access to skills and usage is observed. In terms of physical access the divide seems to be closing in the most developed countries; concerning digital skills and the use of applications the divide persists or widens. Among the shortcomings of digital divide research are its lack of theory, conceptual definition, interdisciplinary approach, qualitative research and longitudinal research.","collection-title":"The digital divide in the twenty-first century","container-title":"Poetics","DOI":"10.1016/j.poetic.2006.05.004","ISSN":"0304-422X","issue":"4","journalAbbreviation":"Poetics","language":"en","page":"221-235","source":"ScienceDirect","title":"Digital divide research, achievements and shortcomings","volume":"34","author":[{"family":"Dijk","given":"Jan A. G. M.","non-dropping-particle":"van"}],"issued":{"date-parts":[["2006",8,1]]}}}],"schema":"https://github.com/citation-style-language/schema/raw/master/csl-citation.json"} </w:instrText>
      </w:r>
      <w:r w:rsidR="00D37CAE">
        <w:fldChar w:fldCharType="separate"/>
      </w:r>
      <w:r w:rsidR="00B116DD" w:rsidRPr="00B116DD">
        <w:rPr>
          <w:szCs w:val="24"/>
          <w:vertAlign w:val="superscript"/>
        </w:rPr>
        <w:t>[105]</w:t>
      </w:r>
      <w:r w:rsidR="00D37CAE">
        <w:fldChar w:fldCharType="end"/>
      </w:r>
    </w:p>
    <w:p w14:paraId="6C0D88D2" w14:textId="6EC91DDB" w:rsidR="008C7ACD" w:rsidRDefault="1B9BA494" w:rsidP="004E5506">
      <w:r>
        <w:t>Effective remote teaching often produces better outcomes than in person teaching,</w:t>
      </w:r>
      <w:r w:rsidR="002E199D">
        <w:fldChar w:fldCharType="begin"/>
      </w:r>
      <w:r w:rsidR="00B116DD">
        <w:instrText xml:space="preserve"> ADDIN ZOTERO_ITEM CSL_CITATION {"citationID":"a19o3h94g80","properties":{"formattedCitation":"\\super [106]\\nosupersub{}","plainCitation":"[106]","noteIndex":0},"citationItems":[{"id":7127,"uris":["http://zotero.org/users/158097/items/TLBTBVCB"],"uri":["http://zotero.org/users/158097/items/TLBTBVCB"],"itemData":{"id":7127,"type":"report","abstract":"A systematic search of the research literature from 1996 through July 2008 identified more than a thousand empirical studies of online learning. Analysts screened these studies to find those that (a) contrasted an online to a face-to-face condition, (b) measured student learning outcomes, (c) used a rigorous research design, and (d) provided adequate information to calculate an effect size. As a result of this screening, 51 independent effects were identified that could be subjected to meta-analysis. The meta-analysis found that, on average, students in online learning conditions performed better than those receiving face-to-face instruction. The difference between student outcomes for online and face-to-face classes—measured as the difference between treatment and control means, divided by the pooled standard deviation—was larger in those studies contrasting conditions that blended elements of online and face-to-face instruction with conditions taught entirely face-to-face. Analysts noted that these blended conditions often included additional learning time and instructional elements not received by students in control conditions. This finding suggests that the positive effects associated with blended learning should not be attributed to the media, per se. An unexpected finding was the small number of rigorous published studies contrasting online and face-to-face learning conditions for K–12 students. In light of this small corpus, caution is required in generalizing to the K–12 population because the results are derived for the most part from studies in other settings (e.g., medical training, higher education).","genre":"Monograph","language":"en","note":"publisher: Centre for Learning Technology","source":"repository.alt.ac.uk","title":"Evaluation of Evidence-Based Practices in Online Learning: A Meta-Analysis and Review of Online Learning Studies","title-short":"Evaluation of Evidence-Based Practices in Online Learning","URL":"https://repository.alt.ac.uk/629/","author":[{"family":"Means","given":"Barbara"},{"family":"Toyama","given":"Yuki"},{"family":"Murphy","given":"Robert"},{"family":"Bakia","given":"Marianne"},{"family":"Jones","given":"Karla"}],"accessed":{"date-parts":[["2020",7,13]]},"issued":{"date-parts":[["2009"]]}}}],"schema":"https://github.com/citation-style-language/schema/raw/master/csl-citation.json"} </w:instrText>
      </w:r>
      <w:r w:rsidR="002E199D">
        <w:fldChar w:fldCharType="separate"/>
      </w:r>
      <w:r w:rsidR="00B116DD" w:rsidRPr="00B116DD">
        <w:rPr>
          <w:szCs w:val="24"/>
          <w:vertAlign w:val="superscript"/>
        </w:rPr>
        <w:t>[106]</w:t>
      </w:r>
      <w:r w:rsidR="002E199D">
        <w:fldChar w:fldCharType="end"/>
      </w:r>
      <w:r>
        <w:t xml:space="preserve"> and has significant potential to convey information to students when experts in the content area that students need are not locally available, which is particularly relevant for the highly specialized material offered at the graduate level.</w:t>
      </w:r>
      <w:r w:rsidR="002E199D">
        <w:fldChar w:fldCharType="begin"/>
      </w:r>
      <w:r w:rsidR="00B116DD">
        <w:instrText xml:space="preserve"> ADDIN ZOTERO_ITEM CSL_CITATION {"citationID":"apccl0k43i","properties":{"formattedCitation":"\\super [107]\\nosupersub{}","plainCitation":"[107]","noteIndex":0},"citationItems":[{"id":7076,"uris":["http://zotero.org/users/158097/items/MR4H66FM"],"uri":["http://zotero.org/users/158097/items/MR4H66FM"],"itemData":{"id":7076,"type":"article-journal","abstract":"The aim of this study is to present a narrative literature review of advantages, challenges, and conditions for the success of blended synchronous course delivery mode. For this purpose, we searched the database EditLib and analyzed 16 existing papers from 2001 to 2016. The conditions for success were operationalized in the Master Teacher Program (MTP) and its challenges were addressed in building a Blended Session Protocol. This protocol also combines lived experience. It is now used in the MTP to ensure a standardized and consistent implementation of this course delivery mode into our courses. Reviewing the literature on this delivery mode and presenting an example of its use in the MTP are important issues. From a theoretical point of view, the present study results help build a theoretical basis for future research on this course delivery mode and would enrich existing literature. From a practical point of view, this study provides administrators and higher education faculty members with guidance on how to implement such course delivery mode.","container-title":"Collected Essays on Learning and Teaching","DOI":"10.22329/celt.v10i0.4747","ISSN":"2368-4526","language":"en","page":"47-60","source":"celt.uwindsor.ca","title":"Blended Synchronous Delivery Modes in Graduate Programs: A Literature Review and How it is Implemented in the Master Teacher Program","title-short":"Blended Synchronous Delivery Modes in Graduate Programs","volume":"10","author":[{"family":"Lakhal","given":"Sawsen"},{"family":"Bateman","given":"Dianne"},{"family":"Bédard","given":"Janie"}],"issued":{"date-parts":[["2017",6,12]]}}}],"schema":"https://github.com/citation-style-language/schema/raw/master/csl-citation.json"} </w:instrText>
      </w:r>
      <w:r w:rsidR="002E199D">
        <w:fldChar w:fldCharType="separate"/>
      </w:r>
      <w:r w:rsidR="00B116DD" w:rsidRPr="00B116DD">
        <w:rPr>
          <w:szCs w:val="24"/>
          <w:vertAlign w:val="superscript"/>
        </w:rPr>
        <w:t>[107]</w:t>
      </w:r>
      <w:r w:rsidR="002E199D">
        <w:fldChar w:fldCharType="end"/>
      </w:r>
      <w:r>
        <w:t xml:space="preserve"> University of Maryland Center for Environmental Science (UMCES) has been teaching classes that are at least partially remote since 1992. Most classes at UMCES use a hybrid face-to-face and remote structure because students and faculty are geographically spread across five laboratories and an additional twelve college campuses </w:t>
      </w:r>
      <w:r w:rsidR="008E16D9">
        <w:t>throughout</w:t>
      </w:r>
      <w:r>
        <w:t xml:space="preserve"> the state of Maryland. </w:t>
      </w:r>
      <w:r w:rsidR="008E16D9">
        <w:t>D</w:t>
      </w:r>
      <w:r>
        <w:t xml:space="preserve">istributed learners engage with faculty who are themselves distributed using an interactive video network (IVN), through both the IVN and Zoom platforms. Thus, at </w:t>
      </w:r>
      <w:r w:rsidR="008E16D9">
        <w:t>UMCES</w:t>
      </w:r>
      <w:r>
        <w:t>, I have a unique opportunity to focus and develop novel opportunities for remote teaching of graduate students, including both students on campus at Horn Point Laboratory and students at other campuses under the University of Maryland's Marine and Estuarine Environmental Science (MEES) graduate program.</w:t>
      </w:r>
    </w:p>
    <w:p w14:paraId="5E46C272" w14:textId="63CBA12A" w:rsidR="008C7ACD" w:rsidRDefault="1B9BA494" w:rsidP="004E5506">
      <w:r>
        <w:t xml:space="preserve">I teach Scientific Writing and Microbial Ecology for credit through UMCES, and am developing materials for a course on Multivariate Analysis in Environmental Science. The distributed teaching architecture at UMCES has highlighted both the benefits to students of remote courses in access to a specialist and the challenge of ensuring that remote students are engaged in the material. I have found that I can teach exactly the same material to students in a room and have a dynamic discussion, while in a class with even a portion of students outside of the room, almost all students are hesitant to raise questions or share observations. These benefits and challenges are of urgent interest in response to the 2019-2020 SARS-CoV-2 pandemic, as my peers and I adapt to the fully remote setting. Moreover, they inform my work with the Bioinformatics Virtual Coordination Network (BioVCN), a collaboration between several early career instructors spread across multiple universities, teaching bioinformatics to researchers who lack a local expert through open-enrollment online videos, remote workshops, and a Slack </w:t>
      </w:r>
      <w:proofErr w:type="gramStart"/>
      <w:r>
        <w:t>channel</w:t>
      </w:r>
      <w:r w:rsidR="00D71779">
        <w:t xml:space="preserve"> based</w:t>
      </w:r>
      <w:proofErr w:type="gramEnd"/>
      <w:r w:rsidR="00D71779">
        <w:t xml:space="preserve"> discussion and teaching forum</w:t>
      </w:r>
      <w:r>
        <w:t>.</w:t>
      </w:r>
    </w:p>
    <w:p w14:paraId="5B9E75B1" w14:textId="712FA2A3" w:rsidR="008C7ACD" w:rsidRDefault="002E199D" w:rsidP="004E5506">
      <w:pPr>
        <w:rPr>
          <w:rFonts w:ascii="Arial" w:eastAsia="Arial" w:hAnsi="Arial" w:cs="Arial"/>
        </w:rPr>
      </w:pPr>
      <w:r>
        <w:t>Students who haven’t done research projects before benefit from experiential learning</w:t>
      </w:r>
      <w:r w:rsidR="00D37CAE">
        <w:t>.</w:t>
      </w:r>
      <w:r>
        <w:fldChar w:fldCharType="begin"/>
      </w:r>
      <w:r w:rsidR="00B116DD">
        <w:instrText xml:space="preserve"> ADDIN ZOTERO_ITEM CSL_CITATION {"citationID":"a1u7pd61gnj","properties":{"formattedCitation":"\\super [100,108 and references therein]\\nosupersub{}","plainCitation":"[100,108 and references therein]","noteIndex":0},"citationItems":[{"id":7079,"uris":["http://zotero.org/users/158097/items/9TA2MNWB"],"uri":["http://zotero.org/users/158097/items/9TA2MNWB"],"itemData":{"id":7079,"type":"report","event-place":"University of California, Los Angeles","publisher":"Association for the Study of Higher Education","publisher-place":"University of California, Los Angeles","title":"Underrepresented Racial and/or Ethnic Minority (URM) Graduate Students in STEM Disciplines: A Critical Approach to Understanding Graduate School Experiences and Obstacles to Degree Progression","author":[{"family":"Figueroa","given":"Tanya"},{"family":"Hurtado","given":"Sylvia"}],"issued":{"date-parts":[["2013",11]]}}},{"id":7075,"uris":["http://zotero.org/users/158097/items/9ESZG7NR"],"uri":["http://zotero.org/users/158097/items/9ESZG7NR"],"itemData":{"id":7075,"type":"article-journal","container-title":"Journal of College Science Teaching","DOI":"10.2505/4/jcst19_048_06_44","ISSN":"0047-231X","issue":"06","language":"en","source":"Crossref","title":"Research and Teaching: Mini-Course-Based Undergraduate Research Experience: Impact on Student Understanding of STEM Research and Interest in STEM Programs","title-short":"Research and Teaching","URL":"https://www.nsta.org/store/product_detail.aspx?id=10.2505/4/jcst19_048_06_44","volume":"048","author":[{"family":"Tootle","given":"Tina"},{"family":"Hoffmann","given":"Darren"},{"family":"Allen","given":"Anna"},{"family":"Spracklen","given":"Andrew"},{"family":"Groen","given":"Christopher"},{"family":"Kelpsch","given":"Daniel"}],"accessed":{"date-parts":[["2020",7,31]]},"issued":{"date-parts":[["2019"]]}},"suffix":"and references therein"}],"schema":"https://github.com/citation-style-language/schema/raw/master/csl-citation.json"} </w:instrText>
      </w:r>
      <w:r>
        <w:fldChar w:fldCharType="separate"/>
      </w:r>
      <w:r w:rsidR="00B116DD" w:rsidRPr="00B116DD">
        <w:rPr>
          <w:szCs w:val="24"/>
          <w:vertAlign w:val="superscript"/>
        </w:rPr>
        <w:t>[100,108 and references therein]</w:t>
      </w:r>
      <w:r>
        <w:fldChar w:fldCharType="end"/>
      </w:r>
      <w:r>
        <w:t xml:space="preserve"> A key component of my teaching is mentoring students with their own projects through direct </w:t>
      </w:r>
      <w:r>
        <w:lastRenderedPageBreak/>
        <w:t>instruction on field projects, especially oceanographic cruises, as well as by discussing and troubleshooting their data analysis in informal settings. I will involve graduate students, from UMCES, undergraduate students, from the REU program, and high school students, from the local Cambridge South Dorchester High School (CSD) in the proposed fieldwork. In particular, cruises on the Chesapeake Bay and time</w:t>
      </w:r>
      <w:r w:rsidR="00D71779">
        <w:t>-</w:t>
      </w:r>
      <w:r>
        <w:t>series sampling from the HPL pier provide opportunities to involve more students in cutting edge oceanographic field research. I outline my current efforts and future plans for each of my classes and experiential learning opportunities below.</w:t>
      </w:r>
    </w:p>
    <w:p w14:paraId="6915DED1" w14:textId="77777777" w:rsidR="008C7ACD" w:rsidRDefault="002E199D" w:rsidP="004E5506">
      <w:pPr>
        <w:pStyle w:val="Heading2"/>
      </w:pPr>
      <w:bookmarkStart w:id="14" w:name="_n4in2iswi913" w:colFirst="0" w:colLast="0"/>
      <w:bookmarkEnd w:id="14"/>
      <w:r>
        <w:t>Scientific Writing</w:t>
      </w:r>
    </w:p>
    <w:p w14:paraId="0711D7C3" w14:textId="763C4474" w:rsidR="008C7ACD" w:rsidRDefault="002E199D" w:rsidP="004E5506">
      <w:r>
        <w:t>I co</w:t>
      </w:r>
      <w:r w:rsidR="00C45989">
        <w:t>-</w:t>
      </w:r>
      <w:r>
        <w:t xml:space="preserve">teach Scientific Writing as a for-credit course through UMCES, with 4 local and 11 remote students enrolled in the Fall 2019 term. By the end of the term in Scientific Writing, students complete a scientific paper including full abstract and introduction, one paragraph from methods and discussion, and a bulleted list of results, using data from their ongoing research and referencing the current literature. They also present their research as a </w:t>
      </w:r>
      <w:r w:rsidR="00D37CAE">
        <w:t>15-minute</w:t>
      </w:r>
      <w:r>
        <w:t xml:space="preserve"> oral presentation. Both the final paper and final presentation serve as summative assessments of student learning. Students are evaluated for their writing according to rubric categories including correctly structuring paper sections and providing appropriate information. Students are evaluated as well for the constructiveness of their editing and review of their peers’ work. </w:t>
      </w:r>
    </w:p>
    <w:p w14:paraId="528F1387" w14:textId="11ECFA97" w:rsidR="008C7ACD" w:rsidRDefault="002E199D" w:rsidP="004E5506">
      <w:r>
        <w:t>To increase engagement, I will concurrently expand the formative assessment elements of this class while implementing new opportunities for students to engage with each other in a supportive setting.  I plan to add ungraded in-class writing exercises, with all students discussing each other's responses to practice exercises in small groups, by assigning them virtually into breakout sessions in the online teaching platform</w:t>
      </w:r>
      <w:r w:rsidR="00D71779">
        <w:t>.</w:t>
      </w:r>
      <w:r>
        <w:t xml:space="preserve"> </w:t>
      </w:r>
      <w:r w:rsidR="00D71779">
        <w:t>G</w:t>
      </w:r>
      <w:r>
        <w:t xml:space="preserve">roups would then share insights with the class as a whole. </w:t>
      </w:r>
    </w:p>
    <w:p w14:paraId="55ED0B04" w14:textId="79FDC9B9" w:rsidR="008C7ACD" w:rsidRDefault="002E199D" w:rsidP="004E5506">
      <w:r>
        <w:t>One writing exercise that has been shown to narrow achievement gaps faced by underrepresented minorities</w:t>
      </w:r>
      <w:r w:rsidR="00D37CAE">
        <w:t>,</w:t>
      </w:r>
      <w:r w:rsidR="00D37CAE">
        <w:fldChar w:fldCharType="begin"/>
      </w:r>
      <w:r w:rsidR="00B116DD">
        <w:instrText xml:space="preserve"> ADDIN ZOTERO_ITEM CSL_CITATION {"citationID":"abed2ku4sb","properties":{"formattedCitation":"\\super [109]\\nosupersub{}","plainCitation":"[109]","noteIndex":0},"citationItems":[{"id":7074,"uris":["http://zotero.org/users/158097/items/9WZVLPEU"],"uri":["http://zotero.org/users/158097/items/9WZVLPEU"],"itemData":{"id":7074,"type":"article-journal","abstract":"Achievement gaps between underrepresented minority (URM) students and their white peers in college science, technology, engineering, and mathematics classrooms are persistent across many white-majority institutions of higher education. Attempts to reduce this phenomenon of underperformance through increasing classroom structure via active learning have been partially successful. In this study, we address the hypothesis that the achievement gap between white and URM students in an undergraduate biology course has a psychological and emotional component arising from stereotype threat. Specifically, we introduced a values affirmation exercise that counters stereotype threat by reinforcing a student's feelings of integrity and self-worth in three iterations of an intensive active-learning college biology course. On average, this exercise reduced the achievement gap between URM and white students who entered the course with the same incoming grade point average. This result suggests that achievement gaps resulting from the underperformance of URM students could be mitigated by providing students with a learning environment that removes psychological and emotional impediments of performance through short psychosocial interventions.","container-title":"CBE life sciences education","DOI":"10.1187/cbe.16-12-0351","ISSN":"1931-7913","issue":"3","journalAbbreviation":"CBE Life Sci Educ","language":"eng","note":"PMID: 28710060\nPMCID: PMC5589421","source":"PubMed","title":"Values Affirmation Intervention Reduces Achievement Gap between Underrepresented Minority and White Students in Introductory Biology Classes","volume":"16","author":[{"family":"Jordt","given":"Hannah"},{"family":"Eddy","given":"Sarah L."},{"family":"Brazil","given":"Riley"},{"family":"Lau","given":"Ignatius"},{"family":"Mann","given":"Chelsea"},{"family":"Brownell","given":"Sara E."},{"family":"King","given":"Katherine"},{"family":"Freeman","given":"Scott"}],"issued":{"date-parts":[["2017"]]}}}],"schema":"https://github.com/citation-style-language/schema/raw/master/csl-citation.json"} </w:instrText>
      </w:r>
      <w:r w:rsidR="00D37CAE">
        <w:fldChar w:fldCharType="separate"/>
      </w:r>
      <w:r w:rsidR="00B116DD" w:rsidRPr="00B116DD">
        <w:rPr>
          <w:szCs w:val="24"/>
          <w:vertAlign w:val="superscript"/>
        </w:rPr>
        <w:t>[109]</w:t>
      </w:r>
      <w:r w:rsidR="00D37CAE">
        <w:fldChar w:fldCharType="end"/>
      </w:r>
      <w:r>
        <w:t xml:space="preserve"> first-generation students</w:t>
      </w:r>
      <w:r w:rsidR="00D37CAE">
        <w:t>,</w:t>
      </w:r>
      <w:r>
        <w:fldChar w:fldCharType="begin"/>
      </w:r>
      <w:r w:rsidR="00B116DD">
        <w:instrText xml:space="preserve"> ADDIN ZOTERO_ITEM CSL_CITATION {"citationID":"a1hk0o3qfur","properties":{"formattedCitation":"\\super [110]\\nosupersub{}","plainCitation":"[110]","noteIndex":0},"citationItems":[{"id":7072,"uris":["http://zotero.org/users/158097/items/6PHUTYY2"],"uri":["http://zotero.org/users/158097/items/6PHUTYY2"],"itemData":{"id":7072,"type":"article-journal","abstract":"Many students start college intending to pursue a career in the biosciences, but too many abandon this goal because they struggle in introductory biology. Interventions have been developed to close achievement gaps for underrepresented minority students and women, but no prior research has attempted to close the gap for first-generation students, a population that accounts for nearly a fifth of college students. We report a values affirmation intervention conducted with 798 U.S. students (154 first-generation) in an introductory biology course for majors. For first-generation students, values affirmation significantly improved final course grades and retention in the second course in the biology sequence, as well as overall GPA for the semester. This brief intervention narrowed the achievement gap between first-generation and continuing generation students for course grades by 50% and increased retention in a critical gateway course by 20%. Our results suggest that educators can expand the pipeline for first-generation students to continue studying in the biosciences with psychological interventions.","container-title":"Journal of Educational Psychology","DOI":"10.1037/a0034679","ISSN":"0022-0663","issue":"2","journalAbbreviation":"J Educ Psychol","language":"eng","note":"PMID: 25049437\nPMCID: PMC4103196","page":"375-389","source":"PubMed","title":"Closing the Social Class Achievement Gap for First-Generation Students in Undergraduate Biology","volume":"106","author":[{"family":"Harackiewicz","given":"Judith M."},{"family":"Canning","given":"Elizabeth A."},{"family":"Tibbetts","given":"Yoi"},{"family":"Giffen","given":"Cynthia J."},{"family":"Blair","given":"Seth S."},{"family":"Rouse","given":"Douglas I."},{"family":"Hyde","given":"Janet S."}],"issued":{"date-parts":[["2014",5,1]]}}}],"schema":"https://github.com/citation-style-language/schema/raw/master/csl-citation.json"} </w:instrText>
      </w:r>
      <w:r>
        <w:fldChar w:fldCharType="separate"/>
      </w:r>
      <w:r w:rsidR="00B116DD" w:rsidRPr="00B116DD">
        <w:rPr>
          <w:szCs w:val="24"/>
          <w:vertAlign w:val="superscript"/>
        </w:rPr>
        <w:t>[110]</w:t>
      </w:r>
      <w:r>
        <w:fldChar w:fldCharType="end"/>
      </w:r>
      <w:r>
        <w:t xml:space="preserve"> and women</w:t>
      </w:r>
      <w:r w:rsidR="00D37CAE">
        <w:t>,</w:t>
      </w:r>
      <w:r>
        <w:fldChar w:fldCharType="begin"/>
      </w:r>
      <w:r w:rsidR="00B116DD">
        <w:instrText xml:space="preserve"> ADDIN ZOTERO_ITEM CSL_CITATION {"citationID":"a20ov4ko5e3","properties":{"formattedCitation":"\\super [111]\\nosupersub{}","plainCitation":"[111]","noteIndex":0},"citationItems":[{"id":7073,"uris":["http://zotero.org/users/158097/items/NLCE4ZL5"],"uri":["http://zotero.org/users/158097/items/NLCE4ZL5"],"itemData":{"id":7073,"type":"article-journal","abstract":"In many science, technology, engineering, and mathematics disciplines, women are outperformed by men in test scores, jeopardizing their success in science-oriented courses and careers. The current study tested the effectiveness of a psychological intervention, called values affirmation, in reducing the gender achievement gap in a college-level introductory physics class. In this randomized double-blind study, 399 students either wrote about their most important values or not, twice at the beginning of the 15-week course. Values affirmation reduced the male-female performance and learning difference substantially and elevated women's modal grades from the C to B range. Benefits were strongest for women who tended to endorse the stereotype that men do better than women in physics. A brief psychological intervention may be a promising way to address the gender gap in science performance and learning.","container-title":"Science (New York, N.Y.)","DOI":"10.1126/science.1195996","ISSN":"1095-9203","issue":"6008","journalAbbreviation":"Science","language":"eng","note":"PMID: 21109670","page":"1234-1237","source":"PubMed","title":"Reducing the gender achievement gap in college science: a classroom study of values affirmation","title-short":"Reducing the gender achievement gap in college science","volume":"330","author":[{"family":"Miyake","given":"Akira"},{"family":"Kost-Smith","given":"Lauren E."},{"family":"Finkelstein","given":"Noah D."},{"family":"Pollock","given":"Steven J."},{"family":"Cohen","given":"Geoffrey L."},{"family":"Ito","given":"Tiffany A."}],"issued":{"date-parts":[["2010",11,26]]}}}],"schema":"https://github.com/citation-style-language/schema/raw/master/csl-citation.json"} </w:instrText>
      </w:r>
      <w:r>
        <w:fldChar w:fldCharType="separate"/>
      </w:r>
      <w:r w:rsidR="00B116DD" w:rsidRPr="00B116DD">
        <w:rPr>
          <w:szCs w:val="24"/>
          <w:vertAlign w:val="superscript"/>
        </w:rPr>
        <w:t>[111]</w:t>
      </w:r>
      <w:r>
        <w:fldChar w:fldCharType="end"/>
      </w:r>
      <w:r>
        <w:t xml:space="preserve"> is an ungraded value affirmation exercise which has been shown to combat stereotype threat. We will modify the exercise from </w:t>
      </w:r>
      <w:proofErr w:type="spellStart"/>
      <w:r>
        <w:t>Harackiewicz</w:t>
      </w:r>
      <w:proofErr w:type="spellEnd"/>
      <w:r>
        <w:t xml:space="preserve"> et al. </w:t>
      </w:r>
      <w:r>
        <w:fldChar w:fldCharType="begin"/>
      </w:r>
      <w:r w:rsidR="00B116DD">
        <w:instrText xml:space="preserve"> ADDIN ZOTERO_ITEM CSL_CITATION {"citationID":"a1lu6prg1ae","properties":{"formattedCitation":"\\super [110,112]\\nosupersub{}","plainCitation":"[110,112]","noteIndex":0},"citationItems":[{"id":7072,"uris":["http://zotero.org/users/158097/items/6PHUTYY2"],"uri":["http://zotero.org/users/158097/items/6PHUTYY2"],"itemData":{"id":7072,"type":"article-journal","abstract":"Many students start college intending to pursue a career in the biosciences, but too many abandon this goal because they struggle in introductory biology. Interventions have been developed to close achievement gaps for underrepresented minority students and women, but no prior research has attempted to close the gap for first-generation students, a population that accounts for nearly a fifth of college students. We report a values affirmation intervention conducted with 798 U.S. students (154 first-generation) in an introductory biology course for majors. For first-generation students, values affirmation significantly improved final course grades and retention in the second course in the biology sequence, as well as overall GPA for the semester. This brief intervention narrowed the achievement gap between first-generation and continuing generation students for course grades by 50% and increased retention in a critical gateway course by 20%. Our results suggest that educators can expand the pipeline for first-generation students to continue studying in the biosciences with psychological interventions.","container-title":"Journal of Educational Psychology","DOI":"10.1037/a0034679","ISSN":"0022-0663","issue":"2","journalAbbreviation":"J Educ Psychol","language":"eng","note":"PMID: 25049437\nPMCID: PMC4103196","page":"375-389","source":"PubMed","title":"Closing the Social Class Achievement Gap for First-Generation Students in Undergraduate Biology","volume":"106","author":[{"family":"Harackiewicz","given":"Judith M."},{"family":"Canning","given":"Elizabeth A."},{"family":"Tibbetts","given":"Yoi"},{"family":"Giffen","given":"Cynthia J."},{"family":"Blair","given":"Seth S."},{"family":"Rouse","given":"Douglas I."},{"family":"Hyde","given":"Janet S."}],"issued":{"date-parts":[["2014",5,1]]}},"suppress-author":true},{"id":7071,"uris":["http://zotero.org/users/158097/items/XNIKBEFL"],"uri":["http://zotero.org/users/158097/items/XNIKBEFL"],"itemData":{"id":7071,"type":"article-journal","abstract":"Many college students abandon their goal of completing a degree in STEM when confronted with challenging introductory-level science courses. In the U.S., this trend is more pronounced for underrepresented minority (URM) and first-generation (FG) students, and contributes to persisting racial and social-class achievement gaps in higher education. Previous intervention studies have focused exclusively on race or social class, but have not examined how the two may be confounded and interact. This research therefore investigates the independent and interactive effects of race and social class as moderators of an intervention designed to promote performance, measured by grade in the course. In a double-blind randomized experiment conducted over four semesters of an introductory biology course (N = 1040), we tested the effectiveness of a utility-value intervention in which students wrote about the personal relevance of course material. The utility-value intervention was successful in reducing the achievement gap for FG-URM students by 61%: the performance gap for FG-URM students, relative to CG-Majority students, was large in the control condition, .84 grade points (d = .98), and the treatment effect for FG-URM students was .51 grade points (d = 0.55). The UV intervention helped students from all groups find utility value in the course content, and mediation analyses showed that the process of writing about utility value was particularly powerful for FG-URM students. Results highlight the importance of examining the independent and interactive effects of race and social class when evaluating interventions to close achievement gaps and the mechanisms through which they may operate.","container-title":"Journal of personality and social psychology","DOI":"10.1037/pspp0000075","ISSN":"0022-3514","issue":"5","journalAbbreviation":"J Pers Soc Psychol","note":"PMID: 26524001\nPMCID: PMC4853302","page":"745-765","source":"PubMed Central","title":"Closing Achievement Gaps with a Utility-Value Intervention: Disentangling Race and Social Class","title-short":"Closing Achievement Gaps with a Utility-Value Intervention","volume":"111","author":[{"family":"Harackiewicz","given":"Judith M."},{"family":"Canning","given":"Elizabeth A."},{"family":"Tibbetts","given":"Yoi"},{"family":"Priniski","given":"Stacy J."},{"family":"Hyde","given":"Janet S."}],"issued":{"date-parts":[["2016",11]]}},"suppress-author":true}],"schema":"https://github.com/citation-style-language/schema/raw/master/csl-citation.json"} </w:instrText>
      </w:r>
      <w:r>
        <w:fldChar w:fldCharType="separate"/>
      </w:r>
      <w:r w:rsidR="00B116DD" w:rsidRPr="00B116DD">
        <w:rPr>
          <w:szCs w:val="24"/>
          <w:vertAlign w:val="superscript"/>
        </w:rPr>
        <w:t>[110,112]</w:t>
      </w:r>
      <w:r>
        <w:fldChar w:fldCharType="end"/>
      </w:r>
      <w:r>
        <w:t xml:space="preserve"> to create a three-page, mixed value selection and short writing assignment, which students will complete in 10-15 minutes at the start of week two and in the class before their oral presentation. The secondary intent of this ungraded assignment is to build confidence in expressing ideas in writing on a topic that students will not need to study, increasing student comfort with writing while emphasizing logical coherence over writing mechanics. Unlike other writing assignments, this particular exercise will not be peer reviewed.</w:t>
      </w:r>
    </w:p>
    <w:p w14:paraId="01CC84A7" w14:textId="271CBE5E" w:rsidR="008C7ACD" w:rsidRDefault="002E199D" w:rsidP="004E5506">
      <w:r>
        <w:t>Where students now provide written feedback on each other's work, I would like to prompt discussions between students about written feedback as well. This can be done in a think-pair-share framework</w:t>
      </w:r>
      <w:r w:rsidR="00D37CAE">
        <w:t>,</w:t>
      </w:r>
      <w:r w:rsidR="00D37CAE">
        <w:fldChar w:fldCharType="begin"/>
      </w:r>
      <w:r w:rsidR="00B116DD">
        <w:instrText xml:space="preserve"> ADDIN ZOTERO_ITEM CSL_CITATION {"citationID":"a87ar5546g","properties":{"formattedCitation":"\\super [113]\\nosupersub{}","plainCitation":"[113]","noteIndex":0},"citationItems":[{"id":7522,"uris":["http://zotero.org/users/158097/items/ZFMZ5LVE"],"uri":["http://zotero.org/users/158097/items/ZFMZ5LVE"],"itemData":{"id":7522,"type":"article-journal","abstract":"This study investigated the change in critical thinking (CT) skills of baccalaureate nursing students who were educated using a Think-Pair-Share (TPS) or an equivalent Non-Think-Pair-Share (Non-TPS) teaching method. Critical thinking has been an essential outcome of nursing students to prepare them to provide effective and safe quality care for patients. Think-Pair-Share is a cooperative discussion strategy that provides students with adequate time to think in order to increase their quality of responses. Students become actively involved in thinking about the concepts presented in their discussion. Ninety one students participated in this study. Forty six (50%) of the participants were included in the control group (Non-TPS) and 45 (50%) were included in the experimental group (TPS). The participants were sophomore-level generic accelerated baccalaureate nursing students enrolled in the same Health Assessment nursing course. The HESI critical thinking test was the tool used before (Pretest) and after (posttest) the course to collect data about student's CT skills. The study used a quasi experimental design. The independent sample t test and Mann-Whitney test were used to analyze the data. Findings revealed a significant increase in CT over time, throughout the 17-week course, with the use of TPS teaching/learning strategy. The results suggest that TPS is an effective strategy to foster CT of nursing students and could be used by educators to foster learners' CT in their courses. The study has significant implications on education, nursing practice, and research.","container-title":"Educational Research Quarterly","ISSN":"0196-5042","issue":"4","language":"en","note":"publisher: Behavioral Research Press","page":"3-24","source":"ERIC","title":"Think Pair Share: A Teaching Learning Strategy to Enhance Students' Critical Thinking","title-short":"Think Pair Share","volume":"36","author":[{"family":"Kaddoura","given":"Mahmoud"}],"issued":{"date-parts":[["2013",6]]}}}],"schema":"https://github.com/citation-style-language/schema/raw/master/csl-citation.json"} </w:instrText>
      </w:r>
      <w:r w:rsidR="00D37CAE">
        <w:fldChar w:fldCharType="separate"/>
      </w:r>
      <w:r w:rsidR="00B116DD" w:rsidRPr="00B116DD">
        <w:rPr>
          <w:szCs w:val="24"/>
          <w:vertAlign w:val="superscript"/>
        </w:rPr>
        <w:t>[113]</w:t>
      </w:r>
      <w:r w:rsidR="00D37CAE">
        <w:fldChar w:fldCharType="end"/>
      </w:r>
      <w:r>
        <w:t xml:space="preserve"> in which students are given an anonymized writing sample and feedback from a previous course year, read and consider the sample individually for five minutes, then discuss the feedback according to the paper rubric in pairs. Instructors will then call on students to share their observations with the class. Increased formative assessments will allow students to monitor their engagement and mastery in real time during class, and highlight any paper sections or misconceptions that would benefit from additional review. </w:t>
      </w:r>
    </w:p>
    <w:p w14:paraId="1E09B93C" w14:textId="57F1B0A9" w:rsidR="008C7ACD" w:rsidRDefault="002E199D" w:rsidP="004E5506">
      <w:r>
        <w:t xml:space="preserve">Instructors will identify students who would benefit from more individual support and encourage participation during class discussions as well as attendance </w:t>
      </w:r>
      <w:r w:rsidR="00BC646F">
        <w:t>in</w:t>
      </w:r>
      <w:r>
        <w:t xml:space="preserve"> office hours. I will initially implement these developments out for some, but not all lessons, and then survey students, and compare the quality of work submitted between different lessons to assess which approaches are working. Course materials and observations about teaching methods will be shared from this and other UMCES classes at the annual MEES Graduate Program colloquium, which is attended by about 40 faculty. To ensure that the course is accountable to all students, demographic information including ethnicity, gender, first generation status, and whether students are English Language Learners will all be tracked and reported</w:t>
      </w:r>
      <w:r w:rsidR="00D37CAE">
        <w:t>,</w:t>
      </w:r>
      <w:r w:rsidR="00D37CAE">
        <w:fldChar w:fldCharType="begin"/>
      </w:r>
      <w:r w:rsidR="00B116DD">
        <w:instrText xml:space="preserve"> ADDIN ZOTERO_ITEM CSL_CITATION {"citationID":"a1qarr5km2k","properties":{"formattedCitation":"\\super [102]\\nosupersub{}","plainCitation":"[102]","noteIndex":0},"citationItems":[{"id":7093,"uris":["http://zotero.org/users/158097/items/QQVUN9Y9"],"uri":["http://zotero.org/users/158097/items/QQVUN9Y9"],"itemData":{"id":7093,"type":"article-journal","abstract":"Members of the Joint Working Group on Improving Underrepresented Minorities (URMs) Persistence in Science, Technology, Engineering and Mathematics (STEM), utilizing Kurt Lewin’s planned approach to change, describe five recommendations to increase URM persistence in STEM at the undergraduate level., Members of the Joint Working Group on Improving Underrepresented Minorities (URMs) Persistence in Science, Technology, Engineering, and Mathematics (STEM)—convened by the National Institute of General Medical Sciences and the Howard Hughes Medical Institute—review current data and propose deliberation about why the academic “pathways” leak more for URM than white or Asian STEM students. They suggest expanding to include a stronger focus on the institutional barriers that need to be removed and the types of interventions that “lift” students’ interests, commitment, and ability to persist in STEM fields. Using Kurt Lewin’s planned approach to change, the committee describes five recommendations to increase URM persistence in STEM at the undergraduate level. These recommendations capitalize on known successes, recognize the need for accountability, and are framed to facilitate greater progress in the future. The impact of these recommendations rests upon enacting the first recommendation: to track successes and failures at the institutional level and collect data that help explain the existing trends.","container-title":"CBE Life Sciences Education","DOI":"10.1187/cbe.16-01-0038","ISSN":"1931-7913","issue":"3","journalAbbreviation":"CBE Life Sci Educ","note":"PMID: 27543633\nPMCID: PMC5008901","source":"PubMed Central","title":"Improving Underrepresented Minority Student Persistence in STEM","URL":"https://www.ncbi.nlm.nih.gov/pmc/articles/PMC5008901/","volume":"15","author":[{"family":"Estrada","given":"Mica"},{"family":"Burnett","given":"Myra"},{"family":"Campbell","given":"Andrew G."},{"family":"Campbell","given":"Patricia B."},{"family":"Denetclaw","given":"Wilfred F."},{"family":"Gutiérrez","given":"Carlos G."},{"family":"Hurtado","given":"Sylvia"},{"family":"John","given":"Gilbert H."},{"family":"Matsui","given":"John"},{"family":"McGee","given":"Richard"},{"family":"Okpodu","given":"Camellia Moses"},{"family":"Robinson","given":"T. Joan"},{"family":"Summers","given":"Michael F."},{"family":"Werner-Washburne","given":"Maggie"},{"family":"Zavala","given":"MariaElena"}],"accessed":{"date-parts":[["2020",7,29]]},"issued":{"date-parts":[["2016"]]}},"suppress-author":true}],"schema":"https://github.com/citation-style-language/schema/raw/master/csl-citation.json"} </w:instrText>
      </w:r>
      <w:r w:rsidR="00D37CAE">
        <w:fldChar w:fldCharType="separate"/>
      </w:r>
      <w:r w:rsidR="00B116DD" w:rsidRPr="00B116DD">
        <w:rPr>
          <w:szCs w:val="24"/>
          <w:vertAlign w:val="superscript"/>
        </w:rPr>
        <w:t>[102]</w:t>
      </w:r>
      <w:r w:rsidR="00D37CAE">
        <w:fldChar w:fldCharType="end"/>
      </w:r>
      <w:r>
        <w:t xml:space="preserve"> </w:t>
      </w:r>
      <w:r w:rsidR="00E84DF5">
        <w:t xml:space="preserve">to my department and </w:t>
      </w:r>
      <w:r>
        <w:t>in my annual report to NSF.</w:t>
      </w:r>
    </w:p>
    <w:p w14:paraId="7613FFF9" w14:textId="77777777" w:rsidR="008C7ACD" w:rsidRDefault="002E199D" w:rsidP="004E5506">
      <w:pPr>
        <w:pStyle w:val="Heading2"/>
      </w:pPr>
      <w:bookmarkStart w:id="15" w:name="_1go58l5ih36u" w:colFirst="0" w:colLast="0"/>
      <w:bookmarkEnd w:id="15"/>
      <w:r>
        <w:lastRenderedPageBreak/>
        <w:t>Microbial Ecology</w:t>
      </w:r>
    </w:p>
    <w:p w14:paraId="784FE7BE" w14:textId="2A066F5A" w:rsidR="008C7ACD" w:rsidRDefault="002E199D" w:rsidP="004E5506">
      <w:r>
        <w:t>In Microbial Ecology, a for-credit, hybrid course offered through UMCES, we explore core concepts such as biogeography, host-virus interactions and nutrient cycling. By the end of the term in Microbial Ecology, students apply the literature in microbial ecology to a deeper understanding of a chosen topic area by submitting a term paper summarizing the literature in that topic area and suggesting future scientific discussions. Per Bloom’s taxonomy</w:t>
      </w:r>
      <w:r w:rsidR="00D37CAE">
        <w:t>,</w:t>
      </w:r>
      <w:r w:rsidR="00D37CAE">
        <w:fldChar w:fldCharType="begin"/>
      </w:r>
      <w:r w:rsidR="00B116DD">
        <w:instrText xml:space="preserve"> ADDIN ZOTERO_ITEM CSL_CITATION {"citationID":"a5jm21056k","properties":{"formattedCitation":"\\super [114]\\nosupersub{}","plainCitation":"[114]","noteIndex":0},"citationItems":[{"id":7141,"uris":["http://zotero.org/users/158097/items/T787CXZA"],"uri":["http://zotero.org/users/158097/items/T787CXZA"],"itemData":{"id":7141,"type":"article-journal","abstract":"Information professionals who train or instruct others can use Bloom’s taxonomy to write learning objectives that describe the skills and abilities that they desire their learners to master and demonstrate. Bloom’s taxonomy differentiates between cognitive skill levels and calls attention to learning objectives that require higher levels of cognitive skills and, therefore, lead to deeper learning and transfer of knowledge and skills to a greater variety of tasks and contexts.","container-title":"Journal of the Medical Library Association : JMLA","DOI":"10.3163/1536-5050.103.3.010","ISSN":"1536-5050","issue":"3","journalAbbreviation":"J Med Libr Assoc","note":"PMID: 26213509\nPMCID: PMC4511057","page":"152-153","source":"PubMed Central","title":"Bloom’s taxonomy of cognitive learning objectives","volume":"103","author":[{"family":"Adams","given":"Nancy E"}],"issued":{"date-parts":[["2015",7]]}}}],"schema":"https://github.com/citation-style-language/schema/raw/master/csl-citation.json"} </w:instrText>
      </w:r>
      <w:r w:rsidR="00D37CAE">
        <w:fldChar w:fldCharType="separate"/>
      </w:r>
      <w:r w:rsidR="00B116DD" w:rsidRPr="00B116DD">
        <w:rPr>
          <w:szCs w:val="24"/>
          <w:vertAlign w:val="superscript"/>
        </w:rPr>
        <w:t>[114]</w:t>
      </w:r>
      <w:r w:rsidR="00D37CAE">
        <w:fldChar w:fldCharType="end"/>
      </w:r>
      <w:r>
        <w:t xml:space="preserve"> synthesizing and evaluating a subject provides the highest level of student understanding, and so we focus on summative writing and presentation to encourage this synthesis. Students discuss the current literature and give a presentation to the class analyzing the methods and results of a scientific paper of the student’s choice, and then craft a term paper synthesizing the state of a chosen topic.</w:t>
      </w:r>
    </w:p>
    <w:p w14:paraId="2C7A60A1" w14:textId="654099D1" w:rsidR="008C7ACD" w:rsidRDefault="002E199D" w:rsidP="004E5506">
      <w:r>
        <w:t>To increase engagement, I plan to spend more time on student-led paper discussions. I plan to transition from lecturing to producing video to implement a “flipped classroom” model</w:t>
      </w:r>
      <w:r w:rsidR="00673765">
        <w:t>.</w:t>
      </w:r>
      <w:r w:rsidR="00FD6F70">
        <w:fldChar w:fldCharType="begin"/>
      </w:r>
      <w:r w:rsidR="00B116DD">
        <w:instrText xml:space="preserve"> ADDIN ZOTERO_ITEM CSL_CITATION {"citationID":"a2fkim7c8ss","properties":{"formattedCitation":"\\super [115\\uc0\\u8211{}117]\\nosupersub{}","plainCitation":"[115–117]","noteIndex":0},"citationItems":[{"id":7054,"uris":["http://zotero.org/users/158097/items/87SUAF73"],"uri":["http://zotero.org/users/158097/items/87SUAF73"],"itemData":{"id":7054,"type":"article-journal","abstract":"Recent advances in technology and in ideology have unlocked entirely new directions for education research. Mounting pressure from increasing tuition costs and free, online course offerings is opening discussion and catalyzing change in the physical classroom. The ﬂipped classroom is at the center of this discussion. The ﬂipped classroom is a new pedagogical method, which employs asynchronous video lectures and practice problems as homework, and active, group-based problem solving activities in the classroom. It represents a unique combination of learning theories once thought to be incompatible—active, problem-based learning activities founded upon a constructivist ideology and instructional lectures derived from direct instruction methods founded upon behaviorist principles.","language":"en","page":"18","source":"Zotero","title":"The Flipped Classroom: A Survey of the Research","author":[{"family":"Bishop","given":"Jacob Lowell"},{"family":"University","given":"Utah State"},{"family":"Verleger","given":"Dr Matthew A"},{"family":"Univ","given":"Embry-Riddle Aeronautical"},{"family":"Beach","given":"Daytona"}],"issued":{"date-parts":[["2013"]]}}},{"id":7152,"uris":["http://zotero.org/users/158097/items/NFH8TI2X"],"uri":["http://zotero.org/users/158097/items/NFH8TI2X"],"itemData":{"id":7152,"type":"article-journal","archive":"JSTOR","container-title":"Journal of College Science Teaching","ISSN":"0047-231X","issue":"5","note":"tex.ids: herreidCaseStudiesFlipped2020\npublisher: National Science Teachers Association","page":"62-66","source":"JSTOR","title":"Case Studies and the Flipped Classroom","volume":"42","author":[{"family":"Herreid","given":"Clyde Freeman"},{"family":"Schiller","given":"Nancy A."}],"issued":{"date-parts":[["2013"]]}}},{"id":7594,"uris":["http://zotero.org/users/158097/items/9E7MI7CF"],"uri":["http://zotero.org/users/158097/items/9E7MI7CF"],"itemData":{"id":7594,"type":"article-journal","abstract":"The flipped classroom has been gaining popularity in recent years. In theory, flipping the classroom appears sound: passive learning activities such as unidirectional lectures are pushed to outside class hours in the form of videos, and precious class time is spent on active learning activities. Yet the courses for information systems (IS) undergraduates at the university that the author is teaching at are still conducted in the traditional lecture-in-class, homework-after-class style. In order to increase students’ engagement with the course content and to improve their experience with the course, the author implemented a trial of the flipped classroom model for a programming course with pair programming as the predominant in-class active learning activity. Student feedback on this pedagogy was generally very positive with many respondents considering it effective and helpful for learning. One of the biggest advantages mentioned by students is that they had the option to watch each video lecture as many times as required to be prepared for class. The author also observed that students were more engaged and empowered to take on more ownership for their learning. He recommends that other instructors consider rolling out their own trials of the flipped classroom incrementally for courses that would benefit the most from this pedagogy.","language":"en","page":"7","source":"Zotero","title":"Teaching tip: The flipped classroom","volume":"25","author":[{"family":"Mok","given":"Heng Ngee"}],"issued":{"date-parts":[["2014"]]}}}],"schema":"https://github.com/citation-style-language/schema/raw/master/csl-citation.json"} </w:instrText>
      </w:r>
      <w:r w:rsidR="00FD6F70">
        <w:fldChar w:fldCharType="separate"/>
      </w:r>
      <w:r w:rsidR="00B116DD" w:rsidRPr="00B116DD">
        <w:rPr>
          <w:szCs w:val="24"/>
          <w:vertAlign w:val="superscript"/>
        </w:rPr>
        <w:t>[115–117]</w:t>
      </w:r>
      <w:r w:rsidR="00FD6F70">
        <w:fldChar w:fldCharType="end"/>
      </w:r>
      <w:r>
        <w:t xml:space="preserve"> We have had success deploying this model for some Microbial Ecology classes and would like to expand it. This flipped format will allow us to expand and test interactive elements and formatively assess student understanding. Students will post on an online discussion forum through Moodle every week with at least one question about the reading or flipped lessons. We will discuss these student posts as a class using the same frameworks for discussion that have proven effective in Scientific Writing, such as a mix of small groups and full class discussion as well as ungraded prompts, including a values affirmation prompt. As in Scientific Writing, pedagogical innovations are shared through the MEES colloquium and we will track demographic information and outcomes.</w:t>
      </w:r>
    </w:p>
    <w:p w14:paraId="6DD9DD06" w14:textId="77777777" w:rsidR="008C7ACD" w:rsidRDefault="002E199D" w:rsidP="004E5506">
      <w:pPr>
        <w:pStyle w:val="Heading2"/>
      </w:pPr>
      <w:bookmarkStart w:id="16" w:name="_6nwmt18babfg" w:colFirst="0" w:colLast="0"/>
      <w:bookmarkEnd w:id="16"/>
      <w:r>
        <w:t>R-Club</w:t>
      </w:r>
    </w:p>
    <w:p w14:paraId="5A011588" w14:textId="77777777" w:rsidR="008C7ACD" w:rsidRDefault="002E199D" w:rsidP="004E5506">
      <w:r>
        <w:t xml:space="preserve">In the HPL R-Club, we discuss data, analysis and coding questions and problems that students are having in their coursework and research. R-Club was originally in-person, but as people from the other UMCES laboratories became interested, and especially with COVID-19, it has become first partially and now entirely remote. I find that here, because people have specific questions they want answered, R-Club consistently features lively discussion. </w:t>
      </w:r>
    </w:p>
    <w:p w14:paraId="76A3E10A" w14:textId="50D98881" w:rsidR="008C7ACD" w:rsidRDefault="002E199D" w:rsidP="004E5506">
      <w:r>
        <w:t>R-Club’s primary purpose is, and will continue to be, to address and discuss students’ ongoing problems with their own research. The efficacy of R-Club is assessed in student attendance, which is fully voluntary, and in engagement, with highly effective sessions focused on one to two student challenges presented to the club as a whole. Student attendance ranges from 3 to 45 per session, with highest participation during the REU program. While programming as a whole has been historically dominated by men</w:t>
      </w:r>
      <w:r w:rsidR="00673765">
        <w:t>,</w:t>
      </w:r>
      <w:r w:rsidR="00FD6F70">
        <w:fldChar w:fldCharType="begin"/>
      </w:r>
      <w:r w:rsidR="00B116DD">
        <w:instrText xml:space="preserve"> ADDIN ZOTERO_ITEM CSL_CITATION {"citationID":"a19g7jcg01p","properties":{"formattedCitation":"\\super [118,119]\\nosupersub{}","plainCitation":"[118,119]","noteIndex":0},"citationItems":[{"id":7070,"uris":["http://zotero.org/users/158097/items/4Z2LTIYR"],"uri":["http://zotero.org/users/158097/items/4Z2LTIYR"],"itemData":{"id":7070,"type":"article-journal","abstract":"While women are generally underrepresented in STEM fields, there are noticeable differences between fields. For instance, the gender ratio in biology is more balanced than in computer science. We were interested in how this difference is reflected in the interdisciplinary field of computational/quantitative biology. To this end, we examined the proportion of female authors in publications from the PubMed and arXiv databases. There are fewer female authors on research papers in computational biology, as compared to biology in general. This is true across authorship position, year, and journal impact factor. A comparison with arXiv shows that quantitative biology papers have a higher ratio of female authors than computer science papers, placing computational biology in between its two parent fields in terms of gender representation. Both in biology and in computational biology, a female last author increases the probability of other authors on the paper being female, pointing to a potential role of female PIs in influencing the gender balance.","container-title":"PLOS Computational Biology","DOI":"10.1371/journal.pcbi.1005134","ISSN":"1553-7358","issue":"10","journalAbbreviation":"PLOS Computational Biology","language":"en","note":"publisher: Public Library of Science","page":"e1005134","source":"PLoS Journals","title":"Women are underrepresented in computational biology: An analysis of the scholarly literature in biology, computer science and computational biology","title-short":"Women are underrepresented in computational biology","volume":"13","author":[{"family":"Bonham","given":"Kevin S."},{"family":"Stefan","given":"Melanie I."}],"issued":{"date-parts":[["2017",10,12]]}}},{"id":7069,"uris":["http://zotero.org/users/158097/items/KKXWX2V4"],"uri":["http://zotero.org/users/158097/items/KKXWX2V4"],"itemData":{"id":7069,"type":"webpage","abstract":"And a realization of my own unintentional conformism that is part of a bigger problem","container-title":"Meren Lab","language":"en","note":"source: merenlab.org","title":"Gender Gap at an International Conference on Bioinformatics","URL":"http://merenlab.org/2017/09/14/gender-gap/","author":[{"family":"Eren","given":"A. Murat"}],"accessed":{"date-parts":[["2020",7,31]]},"issued":{"date-parts":[["2017",9]]}}}],"schema":"https://github.com/citation-style-language/schema/raw/master/csl-citation.json"} </w:instrText>
      </w:r>
      <w:r w:rsidR="00FD6F70">
        <w:fldChar w:fldCharType="separate"/>
      </w:r>
      <w:r w:rsidR="00B116DD" w:rsidRPr="00B116DD">
        <w:rPr>
          <w:szCs w:val="24"/>
          <w:vertAlign w:val="superscript"/>
        </w:rPr>
        <w:t>[118,119]</w:t>
      </w:r>
      <w:r w:rsidR="00FD6F70">
        <w:fldChar w:fldCharType="end"/>
      </w:r>
      <w:r>
        <w:t xml:space="preserve"> R-Club has greater than 50% participation by women.</w:t>
      </w:r>
    </w:p>
    <w:p w14:paraId="07FD2649" w14:textId="30F9448D" w:rsidR="008C7ACD" w:rsidRDefault="002E199D" w:rsidP="004E5506">
      <w:r>
        <w:t>To increase the reach of R-Club, I will expand R-Club’s integration with the REU program. In its first year of engagement, R-Club offered two lessons for REU students at HPL. In the future, I plan to work with the REU program leaders (see Mike Allen</w:t>
      </w:r>
      <w:r w:rsidR="00E84DF5">
        <w:t>,</w:t>
      </w:r>
      <w:r>
        <w:t xml:space="preserve"> </w:t>
      </w:r>
      <w:r w:rsidR="006D43BE">
        <w:t>letter of support</w:t>
      </w:r>
      <w:r>
        <w:t xml:space="preserve">) to develop an R training module as an optional part of the </w:t>
      </w:r>
      <w:r w:rsidR="00673765">
        <w:t>students’</w:t>
      </w:r>
      <w:r>
        <w:t xml:space="preserve"> orientation so that they come in with some computational literacy. We have also arranged with teachers from the local Cambridge South Dorchester High school to mentor their student math team as they prepare for the MathWorks Math Modeling Challenge</w:t>
      </w:r>
      <w:r w:rsidR="005F3972">
        <w:t xml:space="preserve"> (see Jacquelyn Burchfield Letter of Collaboration)</w:t>
      </w:r>
      <w:r>
        <w:t>.</w:t>
      </w:r>
    </w:p>
    <w:p w14:paraId="15B2767E" w14:textId="77777777" w:rsidR="008C7ACD" w:rsidRDefault="002E199D" w:rsidP="004E5506">
      <w:pPr>
        <w:pStyle w:val="Heading2"/>
      </w:pPr>
      <w:bookmarkStart w:id="17" w:name="_bgf1vtj8s6rz" w:colFirst="0" w:colLast="0"/>
      <w:bookmarkEnd w:id="17"/>
      <w:r>
        <w:t>Bioinformatics Virtual Coordination Network (BioVCN)</w:t>
      </w:r>
    </w:p>
    <w:p w14:paraId="7A788D8C" w14:textId="2BED9FAB" w:rsidR="008C7ACD" w:rsidRDefault="002E199D" w:rsidP="004E5506">
      <w:r>
        <w:t xml:space="preserve">BioVCN was originally a collaboration between several early career instructors spread across multiple universities with the original goal of teaching bioinformatics to researchers locked out of their laboratories during the COVID-19 pandemic. We plan to continue creating content even as we transition back to the lab. In addition to teaching students in real-time, BioVCN courses produce online video for each topic area, as well as interactive code that students can work with. I have been involved in particular in two “courses” within the broader BioVCN. One course teaches “R” programming and analysis and the other, “Network Science,” demonstrates networks to explore and evaluate patterns in multivariate </w:t>
      </w:r>
      <w:r>
        <w:lastRenderedPageBreak/>
        <w:t>datasets</w:t>
      </w:r>
      <w:r w:rsidR="008D54C5">
        <w:t>.</w:t>
      </w:r>
      <w:r w:rsidR="002A4EFC">
        <w:fldChar w:fldCharType="begin"/>
      </w:r>
      <w:r w:rsidR="00B116DD">
        <w:instrText xml:space="preserve"> ADDIN ZOTERO_ITEM CSL_CITATION {"citationID":"a41t7dmrgt","properties":{"formattedCitation":"\\super [as in 85]\\nosupersub{}","plainCitation":"[as in 85]","noteIndex":0},"citationItems":[{"id":486,"uris":["http://zotero.org/users/158097/items/8TD7QUT5"],"uri":["http://zotero.org/users/158097/items/8TD7QUT5"],"itemData":{"id":486,"type":"article-journal","abstract":"Interactions among microbes and stratification across depths are both believed to be important drivers of microbial communities, though little is known about how microbial associations differ between and across depths. We have monitored the free-living microbial community at the San Pedro Ocean Time-series station, monthly, for a decade, at five different depths: 5 m, the deep chlorophyll maximum layer, 150 m, 500 m and 890 m (just above the sea floor). Here, we introduce microbial association networks that combine data from multiple ocean depths to investigate both within- and between-depth relationships, sometimes time-lagged, among microbes and environmental parameters. The euphotic zone, deep chlorophyll maximum and 890 m depth each contain two negatively correlated ‘modules’ (groups of many inter-correlated bacteria and environmental conditions) suggesting regular transitions between two contrasting environmental states. Two-thirds of pairwise correlations of bacterial taxa between depths lagged such that changes in the abundance of deeper organisms followed changes in shallower organisms. Taken in conjunction with previous observations of seasonality at 890 m, these trends suggest that planktonic microbial communities throughout the water column are linked to environmental conditions and/or microbial communities in overlying waters. Poorly understood groups including Marine Group A, Nitrospina and AEGEAN-169 clades contained taxa that showed diverse association patterns, suggesting these groups contain multiple ecological species, each shaped by different factors, which we have started to delineate. These observations build upon previous work at this location, lending further credence to the hypothesis that sinking particles and vertically migrating animals transport materials that significantly shape the time-varying patterns of microbial community composition.","container-title":"The ISME Journal","DOI":"10.1038/ismej.2015.76","ISSN":"1751-7362","issue":"12","journalAbbreviation":"ISME J","language":"en","page":"2573-2586","source":"www.nature.com","title":"Cross-depth analysis of marine bacterial networks suggests downward propagation of temporal changes","volume":"9","author":[{"family":"Cram","given":"Jacob A."},{"family":"Xia","given":"Li C."},{"family":"Needham","given":"David M."},{"family":"Sachdeva","given":"Rohan"},{"family":"Sun","given":"Fengzhu"},{"family":"Fuhrman","given":"Jed A."}],"issued":{"date-parts":[["2015",5,19]]}},"prefix":"as in"}],"schema":"https://github.com/citation-style-language/schema/raw/master/csl-citation.json"} </w:instrText>
      </w:r>
      <w:r w:rsidR="002A4EFC">
        <w:fldChar w:fldCharType="separate"/>
      </w:r>
      <w:r w:rsidR="00B116DD" w:rsidRPr="00B116DD">
        <w:rPr>
          <w:szCs w:val="24"/>
          <w:vertAlign w:val="superscript"/>
        </w:rPr>
        <w:t>[as in 85]</w:t>
      </w:r>
      <w:r w:rsidR="002A4EFC">
        <w:fldChar w:fldCharType="end"/>
      </w:r>
      <w:r>
        <w:t xml:space="preserve"> I have found that these courses have been able to help students with ongoing projects, and have also helped me to generate teaching material that I plan to employ in other contexts.</w:t>
      </w:r>
    </w:p>
    <w:p w14:paraId="7DDB2286" w14:textId="77777777" w:rsidR="008C7ACD" w:rsidRDefault="002E199D" w:rsidP="004E5506">
      <w:r>
        <w:t>BioVCN focuses on producing content. As of 10 July 2020, BioVCN as a whole has produced 79 videos, with a combined total of more than 7000 views. R and Network Science teams have released 15 and 7 videos respectively. Student progress is assessed formatively in BioVCN during the office hours/workshop sessions when students engage in class with topics that interest them by asking questions and voluntarily presenting code, data, figures and analysis. Students also help each other and reach out to instructors over a shared Slack channel. This allows students to get help on ongoing projects in real time. I have found this approach works well and plan to implement a similar forum in R-Club.</w:t>
      </w:r>
    </w:p>
    <w:p w14:paraId="5AC879D2" w14:textId="77777777" w:rsidR="008C7ACD" w:rsidRDefault="002E199D" w:rsidP="004E5506">
      <w:r>
        <w:t>BioVCN is free and open to all interested participants, which removes barriers to entry of underrepresented students, and instructors are working to encourage participation in the program to students from underrepresented backgrounds. BioVCN has greater than 50 percent participation by women both as instructors and as students.</w:t>
      </w:r>
    </w:p>
    <w:p w14:paraId="57F652F7" w14:textId="77777777" w:rsidR="008C7ACD" w:rsidRDefault="002E199D" w:rsidP="004E5506">
      <w:r>
        <w:t>The content of BioVCN will inform my efforts to generate examples and material for my formal Multivariate Analysis course. Conversely, I will use BioVCN as a platform to share content created for the Multivariate Analysis course, as well as to address questions brought up in R-Club.</w:t>
      </w:r>
    </w:p>
    <w:p w14:paraId="1FD9BA3B" w14:textId="77777777" w:rsidR="008C7ACD" w:rsidRDefault="002E199D" w:rsidP="004E5506">
      <w:proofErr w:type="spellStart"/>
      <w:r>
        <w:t>Summatively</w:t>
      </w:r>
      <w:proofErr w:type="spellEnd"/>
      <w:r>
        <w:t>, I measure the success of my informal teaching as student publications and presentations whose analysis has benefited from participation. These acknowledge Cram, Cram’s co-leaders, R-Club or BioVCN classes. Of the ten student seminars given at Horn Point Lab</w:t>
      </w:r>
      <w:r w:rsidR="00E84DF5">
        <w:t>oratory</w:t>
      </w:r>
      <w:r>
        <w:t xml:space="preserve"> last year, six met the above criteria. I measure success for BioVCN content with which I am involved though continued student participation, views of released course videos, and pulls of code examples from Git</w:t>
      </w:r>
      <w:r w:rsidR="002A4EFC">
        <w:t>H</w:t>
      </w:r>
      <w:r>
        <w:t>ub repositories.</w:t>
      </w:r>
    </w:p>
    <w:p w14:paraId="7ECA1D81" w14:textId="77777777" w:rsidR="008C7ACD" w:rsidRDefault="002E199D" w:rsidP="004E5506">
      <w:pPr>
        <w:pStyle w:val="Heading2"/>
      </w:pPr>
      <w:bookmarkStart w:id="18" w:name="_vy0nhh4l98x" w:colFirst="0" w:colLast="0"/>
      <w:bookmarkEnd w:id="18"/>
      <w:r>
        <w:t>Multivariate Analysis in Environmental Science</w:t>
      </w:r>
    </w:p>
    <w:p w14:paraId="2ADAE749" w14:textId="0EAF9265" w:rsidR="008C7ACD" w:rsidRDefault="002E199D" w:rsidP="004E5506">
      <w:r>
        <w:t xml:space="preserve">I plan to develop a new course though the MEES program, Multivariate Analysis in Environmental Science (MAES), which will cover visualization, linear modeling, variable selection, </w:t>
      </w:r>
      <w:r w:rsidR="00FF009A">
        <w:t>time-series</w:t>
      </w:r>
      <w:r>
        <w:t xml:space="preserve"> data and network analysis. By the end of the term students will have applied this range of techniques to either their own data or a publicly available dataset on weekly challenges. As a final project they will share the results of these analyses as an oral presentation, accompanied by reproducible code.  I will adapt lessons developed in the Microbial Ecology, R-Club and BioVCN. </w:t>
      </w:r>
    </w:p>
    <w:p w14:paraId="2AE79418" w14:textId="11082AF8" w:rsidR="008C7ACD" w:rsidRDefault="002E199D" w:rsidP="004E5506">
      <w:r>
        <w:t>While HPL provides students with a strong statistical foundation, we do not currently prepare students to interact with datasets that have many variables. These datasets are becoming increasingly common, especially in microbial ecology, but also in other fields</w:t>
      </w:r>
      <w:r w:rsidR="00247ADC">
        <w:t>,</w:t>
      </w:r>
      <w:r>
        <w:t xml:space="preserve"> from health sciences to economics</w:t>
      </w:r>
      <w:r w:rsidR="008D54C5">
        <w:t>.</w:t>
      </w:r>
      <w:r w:rsidR="002A4EFC">
        <w:fldChar w:fldCharType="begin"/>
      </w:r>
      <w:r w:rsidR="00B116DD">
        <w:instrText xml:space="preserve"> ADDIN ZOTERO_ITEM CSL_CITATION {"citationID":"a2ebu43447k","properties":{"formattedCitation":"\\super [120\\uc0\\u8211{}122]\\nosupersub{}","plainCitation":"[120–122]","noteIndex":0},"citationItems":[{"id":7129,"uris":["http://zotero.org/users/158097/items/G589E7KW"],"uri":["http://zotero.org/users/158097/items/G589E7KW"],"itemData":{"id":7129,"type":"article-journal","abstract":"As they grapple with increasingly large data sets, biologists and computer scientists uncork new bottlenecks.","container-title":"Nature","DOI":"10.1038/498255a","ISSN":"1476-4687","issue":"7453","language":"en","note":"number: 7453\npublisher: Nature Publishing Group","page":"255-260","source":"www.nature.com","title":"The big challenges of big data","volume":"498","author":[{"family":"Marx","given":"Vivien"}],"issued":{"date-parts":[["2013",6]]}}},{"id":7062,"uris":["http://zotero.org/users/158097/items/DVFAVR7L"],"uri":["http://zotero.org/users/158097/items/DVFAVR7L"],"itemData":{"id":7062,"type":"article-journal","abstract":"The amount of data being digitally collected and stored is vast and expanding rapidly. As a result, the science of data management and analysis is also advancing to enable organizations to convert this vast resource into information and knowledge that helps them achieve their objectives. Computer...","container-title":"JAMA","DOI":"10.1001/jama.2013.393","ISSN":"0098-7484","issue":"13","journalAbbreviation":"JAMA","language":"en","note":"publisher: American Medical Association","page":"1351-1352","source":"jamanetwork-com.proxy-um.researchport.umd.edu","title":"The Inevitable Application of Big Data to Health Care","volume":"309","author":[{"family":"Murdoch","given":"Travis B."},{"family":"Detsky","given":"Allan S."}],"issued":{"date-parts":[["2013",4,3]]}}},{"id":7063,"uris":["http://zotero.org/users/158097/items/U63HTC3N"],"uri":["http://zotero.org/users/158097/items/U63HTC3N"],"itemData":{"id":7063,"type":"article-journal","abstract":"Structured Abstract\nBackground Economic science has evolved over several decades toward greater emphasis on empirical work. The data revolution of the past decade is likely to have a further and profound effect on economic research. Increasingly, economists make use of newly available large-scale administrative data or private sector data that often are obtained through collaborations with private firms, giving rise to new opportunities and challenges.\n&lt;img class=\"highwire-embed\" alt=\"Embedded Image\" src=\"https://science-sciencemag-org.proxy-um.researchport.umd.edu/sites/default/files/highwire/sci/346/6210/1243089/embed/inline-graphic-1.gif\"/&gt;The rising use of non–publicly available data in economic research. Here we show the percentage of papers published in the American Economic Review (AER) that obtained an exemption from the AER’s data availability policy, as a share of all papers published by the AER that relied on any form of data (excluding simulations and laboratory experiments). Notes and comments, as well as AER Papers and Proceedings issues, are not included in the analysis. We obtained a record of exemptions directly from the AER administrative staff and coded each exemption manually to reflect public sector versus private data. Our check of nonexempt papers suggests that the AER records may possibly understate the percentage of papers that actually obtained exemptions. The asterisk indicates that data run from when the AER started collecting these data (December 2005 issue) to the September 2014 issue. To make full use of the data, we define year 2006 to cover October 2005 through September 2006, year 2007 to cover October 2006 through September 2007, and so on.\nAdvances These new data are affecting economic research along several dimensions. Many fields have shifted from a reliance on relatively small-sample government surveys to administrative data with universal or near-universal population coverage. This shift is transformative, as it allows researchers to rigorously examine variation in wages, health, productivity, education, and other measures across different subpopulations; construct consistent long-run statistical indices; generate new quasi-experimental research designs; and track diverse outcomes from natural and controlled experiments. Perhaps even more notable is the expansion of private sector data on economic activity. These data, sometimes available from public sources but other times obtained through data-sharing agreements with private firms, can help to create more granular and real-time measurement of aggregate economic statistics. The data also offer researchers a look inside the “black box” of firms and markets by providing meaningful statistics on economic behavior such as search and information gathering, communication, decision-making, and microlevel transactions. Collaborations with data-oriented firms also create new opportunities to conduct and evaluate randomized experiments. Economic theory plays an important role in the analysis of large data sets with complex structure. It can be difficult to organize and study this type of data (or even to decide which variables to construct) without a simplifying conceptual framework, which is where economic models become useful. Better data also allow for sharper tests of existing models and tests of theories that had previously been difficult to assess.\nOutlook The advent of big data is already allowing for better measurement of economic effects and outcomes and is enabling novel research designs across a range of topics. Over time, these data are likely to affect the types of questions economists pose, by allowing for more focus on population variation and the analysis of a broader range of economic activities and interactions. We also expect economists to increasingly adopt the large-data statistical methods that have been developed in neighboring fields and that often may complement traditional econometric techniques. These data opportunities also raise some important challenges. Perhaps the primary one is developing methods for researchers to access and explore data in ways that respect privacy and confidentiality concerns. This is a major issue in working with both government administrative data and private sector firms. Other challenges include developing the appropriate data management and programming capabilities, as well as designing creative and scalable approaches to summarize, describe, and analyze large-scale and relatively unstructured data sets. These challenges notwithstanding, the next few decades are likely to be a very exciting time for economic research.\nThe quality and quantity of data on economic activity are expanding rapidly. Empirical research increasingly relies on newly available large-scale administrative data or private sector data that often is obtained through collaboration with private firms. Here we highlight some challenges in accessing and using these new data. We also discuss how new data sets may change the statistical methods used by economists and the types of questions posed in empirical research.","container-title":"Science","DOI":"10.1126/science.1243089","ISSN":"0036-8075, 1095-9203","issue":"6210","language":"en","note":"publisher: American Association for the Advancement of Science\nsection: Review\nPMID: 25378629","source":"science-sciencemag-org.proxy-um.researchport.umd.edu","title":"Economics in the age of big data","URL":"http://science.sciencemag.org/content/346/6210/1243089","volume":"346","author":[{"family":"Einav","given":"Liran"},{"family":"Levin","given":"Jonathan"}],"accessed":{"date-parts":[["2020",8,2]]},"issued":{"date-parts":[["2014",11,7]]}}}],"schema":"https://github.com/citation-style-language/schema/raw/master/csl-citation.json"} </w:instrText>
      </w:r>
      <w:r w:rsidR="002A4EFC">
        <w:fldChar w:fldCharType="separate"/>
      </w:r>
      <w:r w:rsidR="00B116DD" w:rsidRPr="00B116DD">
        <w:rPr>
          <w:szCs w:val="24"/>
          <w:vertAlign w:val="superscript"/>
        </w:rPr>
        <w:t>[120–122]</w:t>
      </w:r>
      <w:r w:rsidR="002A4EFC">
        <w:fldChar w:fldCharType="end"/>
      </w:r>
      <w:r>
        <w:t xml:space="preserve"> MAES would focus on ways to approach these sorts of data in ways that are statistically appropriate. </w:t>
      </w:r>
    </w:p>
    <w:p w14:paraId="11291585" w14:textId="292885AA" w:rsidR="008C7ACD" w:rsidRDefault="002E199D" w:rsidP="004E5506">
      <w:r>
        <w:t>To increase engagement, I plan to develop this course initially with a flipped format, with short ~30 minute per week video lessons, and class time devoted to working through interactive examples; ideally through pair programming</w:t>
      </w:r>
      <w:r w:rsidR="00E84DF5">
        <w:t>,</w:t>
      </w:r>
      <w:r>
        <w:t xml:space="preserve"> with one</w:t>
      </w:r>
      <w:r w:rsidR="00DD1255">
        <w:t xml:space="preserve"> student</w:t>
      </w:r>
      <w:r>
        <w:t xml:space="preserve"> coding and one “navigating</w:t>
      </w:r>
      <w:r w:rsidR="008D54C5">
        <w:t>.</w:t>
      </w:r>
      <w:r>
        <w:t>”</w:t>
      </w:r>
      <w:r w:rsidR="002A4EFC">
        <w:fldChar w:fldCharType="begin"/>
      </w:r>
      <w:r w:rsidR="00B116DD">
        <w:instrText xml:space="preserve"> ADDIN ZOTERO_ITEM CSL_CITATION {"citationID":"acfd4esluv","properties":{"formattedCitation":"\\super [117]\\nosupersub{}","plainCitation":"[117]","noteIndex":0},"citationItems":[{"id":7594,"uris":["http://zotero.org/users/158097/items/9E7MI7CF"],"uri":["http://zotero.org/users/158097/items/9E7MI7CF"],"itemData":{"id":7594,"type":"article-journal","abstract":"The flipped classroom has been gaining popularity in recent years. In theory, flipping the classroom appears sound: passive learning activities such as unidirectional lectures are pushed to outside class hours in the form of videos, and precious class time is spent on active learning activities. Yet the courses for information systems (IS) undergraduates at the university that the author is teaching at are still conducted in the traditional lecture-in-class, homework-after-class style. In order to increase students’ engagement with the course content and to improve their experience with the course, the author implemented a trial of the flipped classroom model for a programming course with pair programming as the predominant in-class active learning activity. Student feedback on this pedagogy was generally very positive with many respondents considering it effective and helpful for learning. One of the biggest advantages mentioned by students is that they had the option to watch each video lecture as many times as required to be prepared for class. The author also observed that students were more engaged and empowered to take on more ownership for their learning. He recommends that other instructors consider rolling out their own trials of the flipped classroom incrementally for courses that would benefit the most from this pedagogy.","language":"en","page":"7","source":"Zotero","title":"Teaching tip: The flipped classroom","volume":"25","author":[{"family":"Mok","given":"Heng Ngee"}],"issued":{"date-parts":[["2014"]]}}}],"schema":"https://github.com/citation-style-language/schema/raw/master/csl-citation.json"} </w:instrText>
      </w:r>
      <w:r w:rsidR="002A4EFC">
        <w:fldChar w:fldCharType="separate"/>
      </w:r>
      <w:r w:rsidR="00B116DD" w:rsidRPr="00B116DD">
        <w:rPr>
          <w:szCs w:val="24"/>
          <w:vertAlign w:val="superscript"/>
        </w:rPr>
        <w:t>[117]</w:t>
      </w:r>
      <w:r w:rsidR="002A4EFC">
        <w:fldChar w:fldCharType="end"/>
      </w:r>
      <w:r>
        <w:t xml:space="preserve"> This will be implemented virtually by combining “breakout room” features with “screen sharing” features, in our remote teaching application, currently Zoom.   As in Scientific Writing, class discussions will be informed by a Think Pair Share framework</w:t>
      </w:r>
      <w:r w:rsidR="00AF1190">
        <w:t>,</w:t>
      </w:r>
      <w:r w:rsidR="002A4EFC">
        <w:fldChar w:fldCharType="begin"/>
      </w:r>
      <w:r w:rsidR="00B116DD">
        <w:instrText xml:space="preserve"> ADDIN ZOTERO_ITEM CSL_CITATION {"citationID":"a144d32s698","properties":{"formattedCitation":"\\super [123]\\nosupersub{}","plainCitation":"[123]","noteIndex":0},"citationItems":[{"id":7521,"uris":["http://zotero.org/users/158097/items/YP5E8AXV"],"uri":["http://zotero.org/users/158097/items/YP5E8AXV"],"itemData":{"id":7521,"type":"paper-conference","abstract":"Think-Pair-Share (TPS) is a classroom-based active learning strategy, in which students work on a problem posed by the instructor, first individually, then in pairs, and finally as a class-wide discussion. TPS has been recommended for its benefits of allowing students to express their reasoning, reflect on their thinking, and obtain immediate feedback on their understanding. While TPS is intended to promote student engagement, there is a need for research based evidence on the nature of this engagement. In this study, we investigate the quantity and quality of student engagement in a large CS1 class during the implementation of TPS activities. We did classroom observations of students over a period of ten weeks and thirteen TPS activities. We determined patterns of student engagement in the three phases using a real-time classroom observation protocol that we developed and validated. We found that 83% of students on average were fully or mostly engaged. Predominant behaviors displayed were writing the solution to the problem (Think), discussing with neighbor or writing (Pair), and following class discussion (Share). We triangulated results with survey data of student perceptions. We find that students report being highly engaged for 62% during Think phase and 70% during Pair phase.","collection-title":"ICER '13","container-title":"Proceedings of the ninth annual international ACM conference on International computing education research","DOI":"10.1145/2493394.2493408","event-place":"San Diego, San California, USA","ISBN":"978-1-4503-2243-0","page":"137–144","publisher":"Association for Computing Machinery","publisher-place":"San Diego, San California, USA","source":"ACM Digital Library","title":"Effect of think-pair-share in a large CS1 class: 83% sustained engagement","title-short":"Effect of think-pair-share in a large CS1 class","URL":"https://doi.org/10.1145/2493394.2493408","author":[{"family":"Kothiyal","given":"Aditi"},{"family":"Majumdar","given":"Rwitajit"},{"family":"Murthy","given":"Sahana"},{"family":"Iyer","given":"Sridhar"}],"accessed":{"date-parts":[["2020",7,10]]},"issued":{"date-parts":[["2013",8,12]]}}}],"schema":"https://github.com/citation-style-language/schema/raw/master/csl-citation.json"} </w:instrText>
      </w:r>
      <w:r w:rsidR="002A4EFC">
        <w:fldChar w:fldCharType="separate"/>
      </w:r>
      <w:r w:rsidR="00B116DD" w:rsidRPr="00B116DD">
        <w:rPr>
          <w:szCs w:val="24"/>
          <w:vertAlign w:val="superscript"/>
        </w:rPr>
        <w:t>[123]</w:t>
      </w:r>
      <w:r w:rsidR="002A4EFC">
        <w:fldChar w:fldCharType="end"/>
      </w:r>
      <w:r>
        <w:t xml:space="preserve"> in this class modified to encourage pair programming</w:t>
      </w:r>
      <w:r w:rsidR="00AF1190">
        <w:t>.</w:t>
      </w:r>
      <w:r w:rsidR="002A4EFC">
        <w:fldChar w:fldCharType="begin"/>
      </w:r>
      <w:r w:rsidR="00B116DD">
        <w:instrText xml:space="preserve"> ADDIN ZOTERO_ITEM CSL_CITATION {"citationID":"ah1tqob00h","properties":{"formattedCitation":"\\super [124]\\nosupersub{}","plainCitation":"[124]","noteIndex":0},"citationItems":[{"id":7140,"uris":["http://zotero.org/users/158097/items/QICVFW9Z"],"uri":["http://zotero.org/users/158097/items/QICVFW9Z"],"itemData":{"id":7140,"type":"article-journal","abstract":"Pair programming is a practice in which two programmers work collaboratively at one computer, on the same design, algorithm, or code. Prior research indicates that pair programmers produce higher quality code in essentially half the time taken by solo programmers. An experiment was run to assess the efficacy of pair programming in an introductory Computer Science course. Student pair programmers were more self-sufficient, generally perform better on projects and exams, and were more likely to complete the class with a grade of C or better than their solo counterparts. Results indicate that pair programming creates a laboratory environment conducive to more advanced, active learning than traditional labs; students and lab instructors report labs to be more productive and less frustrating.","container-title":"ACM SIGCSE Bulletin","DOI":"10.1145/792548.612006","ISSN":"0097-8418","issue":"1","journalAbbreviation":"SIGCSE Bull.","page":"359–362","source":"January 2003","title":"Improving the CS1 experience with pair programming","volume":"35","author":[{"family":"Nagappan","given":"Nachiappan"},{"family":"Williams","given":"Laurie"},{"family":"Ferzli","given":"Miriam"},{"family":"Wiebe","given":"Eric"},{"family":"Yang","given":"Kai"},{"family":"Miller","given":"Carol"},{"family":"Balik","given":"Suzanne"}],"issued":{"date-parts":[["2003",1,11]]}}}],"schema":"https://github.com/citation-style-language/schema/raw/master/csl-citation.json"} </w:instrText>
      </w:r>
      <w:r w:rsidR="002A4EFC">
        <w:fldChar w:fldCharType="separate"/>
      </w:r>
      <w:r w:rsidR="00B116DD" w:rsidRPr="00B116DD">
        <w:rPr>
          <w:szCs w:val="24"/>
          <w:vertAlign w:val="superscript"/>
        </w:rPr>
        <w:t>[124]</w:t>
      </w:r>
      <w:r w:rsidR="002A4EFC">
        <w:fldChar w:fldCharType="end"/>
      </w:r>
      <w:r>
        <w:t xml:space="preserve"> This class will use a discussion forum through Moodle</w:t>
      </w:r>
      <w:r w:rsidR="00E84DF5">
        <w:t>,</w:t>
      </w:r>
      <w:r>
        <w:t xml:space="preserve"> with discussion norms informed by the discussion board in Microbial Ecology, but designed as a student-driven source of collaboration on weekly work. Students will post problems they encountered doing the work in the style of a Stack Overflow question, and their classmates will be encouraged to respond with any technique that worked for their own data.</w:t>
      </w:r>
    </w:p>
    <w:p w14:paraId="702B36A7" w14:textId="3C2F5DAF" w:rsidR="008C7ACD" w:rsidRDefault="002E199D" w:rsidP="004E5506">
      <w:r>
        <w:t>As a final summative assessment</w:t>
      </w:r>
      <w:r w:rsidR="002A4EFC">
        <w:t>,</w:t>
      </w:r>
      <w:r>
        <w:t xml:space="preserve"> students will present the results of their analysis project to the class. Students’ analyses will be published as public code on GitHub or reserved for publication in a future paper as appropriate. The rubric will focus on the reproducibility of their code with learning targets including the clarity of comments and code,</w:t>
      </w:r>
      <w:r w:rsidR="00E84DF5">
        <w:t xml:space="preserve"> </w:t>
      </w:r>
      <w:r>
        <w:t>as well as on the soundness of their conclusions. As in the other two classes, innovations will be shared through the MEES colloquium.</w:t>
      </w:r>
      <w:r w:rsidR="00247ADC">
        <w:t xml:space="preserve"> </w:t>
      </w:r>
      <w:r w:rsidR="00DD1255">
        <w:t>M</w:t>
      </w:r>
      <w:r>
        <w:t xml:space="preserve">aterials will be shared </w:t>
      </w:r>
      <w:r>
        <w:lastRenderedPageBreak/>
        <w:t xml:space="preserve">through BioVCN </w:t>
      </w:r>
      <w:r w:rsidR="00DD1255">
        <w:t xml:space="preserve">which </w:t>
      </w:r>
      <w:r>
        <w:t>I expect will have similar reach to existing BioVCN materials. This class will also utilize the demographic information tracking and value affirmation exercise deployed in the other two formal courses.</w:t>
      </w:r>
    </w:p>
    <w:p w14:paraId="44DC8C5E" w14:textId="77777777" w:rsidR="008C7ACD" w:rsidRDefault="002E199D" w:rsidP="004E5506">
      <w:pPr>
        <w:pStyle w:val="Heading2"/>
      </w:pPr>
      <w:bookmarkStart w:id="19" w:name="_k19gzq5j353k" w:colFirst="0" w:colLast="0"/>
      <w:bookmarkEnd w:id="19"/>
      <w:r>
        <w:t>Experiential Learning</w:t>
      </w:r>
    </w:p>
    <w:p w14:paraId="5C01DAF9" w14:textId="75B56CFE" w:rsidR="008C7ACD" w:rsidRDefault="1B9BA494" w:rsidP="004E5506">
      <w:r>
        <w:t xml:space="preserve">As part of this research, I will mentor one graduate student in my own laboratory group, one REU undergraduate student each summer, and four interns from the local high school as we collect and analyze the samples, ensuring that they master skills in microbial ecology through direct research experience. In particular, the regular time-series sampling from the HPL pier, combined with Chesapeake Bay sampling, provide a logistically reasonable mechanism to bring more students at every level into the field at minimal additional cost. I plan to bring 2-6 interested students from the REU program along on the Summer Chesapeake Bay cruise, and to bring 2-6 graduate student volunteers from other research groups, especially those that do not conduct fieldwork as a primary component of their research, to join </w:t>
      </w:r>
      <w:r w:rsidR="00231074">
        <w:t>my group</w:t>
      </w:r>
      <w:r>
        <w:t xml:space="preserve"> on the winter Chesapeake Bay cruise. </w:t>
      </w:r>
      <w:r w:rsidR="00DD0B45">
        <w:t>I will hire two high-school interns to work collaboratively</w:t>
      </w:r>
      <w:r w:rsidR="00DD0B45">
        <w:fldChar w:fldCharType="begin"/>
      </w:r>
      <w:r w:rsidR="00B116DD">
        <w:instrText xml:space="preserve"> ADDIN ZOTERO_ITEM CSL_CITATION {"citationID":"2VJWoWfb","properties":{"formattedCitation":"\\super [see 125]\\nosupersub{}","plainCitation":"[see 125]","noteIndex":0},"citationItems":[{"id":7061,"uris":["http://zotero.org/users/158097/items/UCAIR9MF"],"uri":["http://zotero.org/users/158097/items/UCAIR9MF"],"itemData":{"id":7061,"type":"chapter","container-title":"ACS Symposium Series","event-place":"Washington, DC","ISBN":"978-0-8412-3236-5","language":"en","note":"DOI: 10.1021/bk-2017-1256.ch004","page":"45-58","publisher":"American Chemical Society","publisher-place":"Washington, DC","source":"Crossref","title":"The Brandeis Science Posse: Building a Cohort Model Program To Retain Underserved Students in the Sciences","title-short":"The Brandeis Science Posse","URL":"https://pubs.acs.org/doi/abs/10.1021/bk-2017-1256.ch004","volume":"1256","editor":[{"family":"Nelson","given":"Donna J."},{"family":"Cheng","given":"H. N."}],"author":[{"family":"Kosinski-Collins","given":"Melissa S."},{"family":"Godsoe","given":"Kim"},{"family":"Epstein","given":"Irving R."}],"accessed":{"date-parts":[["2020",8,2]]},"issued":{"date-parts":[["2017",1]]}},"prefix":"see"}],"schema":"https://github.com/citation-style-language/schema/raw/master/csl-citation.json"} </w:instrText>
      </w:r>
      <w:r w:rsidR="00DD0B45">
        <w:fldChar w:fldCharType="separate"/>
      </w:r>
      <w:r w:rsidR="00B116DD" w:rsidRPr="00B116DD">
        <w:rPr>
          <w:szCs w:val="24"/>
          <w:vertAlign w:val="superscript"/>
        </w:rPr>
        <w:t>[see 125]</w:t>
      </w:r>
      <w:r w:rsidR="00DD0B45">
        <w:fldChar w:fldCharType="end"/>
      </w:r>
      <w:r w:rsidR="00DD0B45">
        <w:t xml:space="preserve"> to support the fieldwork and analysis during the second and third project years, when the local Chesapeake Bay and high-resolution time-series sampling will occur.</w:t>
      </w:r>
      <w:r>
        <w:t xml:space="preserve"> </w:t>
      </w:r>
    </w:p>
    <w:p w14:paraId="4E3A60B7" w14:textId="77777777" w:rsidR="008C7ACD" w:rsidRDefault="002E199D" w:rsidP="005904C1">
      <w:pPr>
        <w:pStyle w:val="Heading1"/>
      </w:pPr>
      <w:bookmarkStart w:id="20" w:name="_gxruoyvg99" w:colFirst="0" w:colLast="0"/>
      <w:bookmarkEnd w:id="20"/>
      <w:r>
        <w:t>Integrating research and education</w:t>
      </w:r>
    </w:p>
    <w:p w14:paraId="2AB8EC0A" w14:textId="25BF1CDC" w:rsidR="008C7ACD" w:rsidRPr="00A2269C" w:rsidRDefault="1B9BA494" w:rsidP="004E5506">
      <w:r>
        <w:t>Research in microbial ecology, and more broadly within environmental science, increasingly requires its practitioners to analyze data that contains many parameters such as microbial taxa, genes, biotic variables, and environmental parameters. While many graduate programs, including MEES, offer some statistical training, basic statistics courses usually focus on univariate rather than multivariate analysis. Students must then find ways to analyze their research questions with little access to local experts, especially ones well versed in microbial ecology and data analysis. This</w:t>
      </w:r>
      <w:r w:rsidR="00DD0B45">
        <w:t xml:space="preserve"> lack</w:t>
      </w:r>
      <w:r>
        <w:t xml:space="preserve"> exacerbates learning gaps and represents a particular barrier to students from demographic groups that are underrepresented within STEM fields.</w:t>
      </w:r>
    </w:p>
    <w:p w14:paraId="309D39A7" w14:textId="4B6FB61C" w:rsidR="008C7ACD" w:rsidRPr="00A2269C" w:rsidRDefault="1B9BA494" w:rsidP="004E5506">
      <w:r>
        <w:t>The mixed remote and local teaching that I do, and which I will expand with support from this grant, emphasizes topics in microbial ecology, scientific writing, and data analysis, all of which are informed by my ongoing research. I am the right person to teach these topics because my ongoing research keeps my own microbial ecology knowledge, multivariate statistical skills, and writing technique current. I am active within professional networks to improve my own mastery and to develop my pedagogy, and I am committed to mentoring students individually with their research questions both through my formal classes and through informal opportunities.</w:t>
      </w:r>
    </w:p>
    <w:p w14:paraId="1AB98819" w14:textId="4EEDF01A" w:rsidR="008C7ACD" w:rsidRPr="00A2269C" w:rsidRDefault="1B9BA494" w:rsidP="004E5506">
      <w:r>
        <w:t xml:space="preserve">The </w:t>
      </w:r>
      <w:r w:rsidR="00D94F89">
        <w:t>dataset</w:t>
      </w:r>
      <w:r>
        <w:t xml:space="preserve"> generated in this research proposal, along with analysis that I and my students will carry out, will become public, and will be integrated into my teaching materials. My current teaching materials utilize data from previous projects, especially my dissertation research into microbial </w:t>
      </w:r>
      <w:r w:rsidR="00FF009A">
        <w:t>time-series</w:t>
      </w:r>
      <w:r>
        <w:t xml:space="preserve"> analysis, and I expect the multivariate dataset generated here will provide a similar opportunity. </w:t>
      </w:r>
    </w:p>
    <w:p w14:paraId="6DEC00A5" w14:textId="5EC4A9EB" w:rsidR="008E16D9" w:rsidRPr="00A2269C" w:rsidRDefault="002E199D" w:rsidP="004E5506">
      <w:r w:rsidRPr="00A2269C">
        <w:t>The experiential learning aspects will allow me to direct students in fieldwork, lab work</w:t>
      </w:r>
      <w:r w:rsidR="004D0362">
        <w:t>,</w:t>
      </w:r>
      <w:r w:rsidRPr="00A2269C">
        <w:t xml:space="preserve"> and data analysis as students at all levels engage directly with the scientific process.</w:t>
      </w:r>
    </w:p>
    <w:p w14:paraId="7035A3A6" w14:textId="77777777" w:rsidR="00620196" w:rsidRDefault="00620196" w:rsidP="005904C1">
      <w:pPr>
        <w:pStyle w:val="Heading1"/>
      </w:pPr>
      <w:bookmarkStart w:id="21" w:name="_twno61ace6j2" w:colFirst="0" w:colLast="0"/>
      <w:bookmarkStart w:id="22" w:name="_m2r6wiz05eq0" w:colFirst="0" w:colLast="0"/>
      <w:bookmarkEnd w:id="21"/>
      <w:bookmarkEnd w:id="22"/>
      <w:r>
        <w:t>Intellectual Merit</w:t>
      </w:r>
    </w:p>
    <w:p w14:paraId="54D3F94F" w14:textId="77777777" w:rsidR="00620196" w:rsidRDefault="00620196" w:rsidP="00620196">
      <w:r>
        <w:t xml:space="preserve">This project is transformative in generating the most extensive spatiotemporal dataset its kind. It will advance understanding of how particles create microscale microbial habitats that promote microbial diversity, allow for transport between regions, and change over time. It presents a novel approach for generating a complementary set of measurements to simultaneously characterize the biology and chemistry of microbial habitats. It furthermore provides a framework for increasing graduate student access to expert instruction in topics of microbial ecology, scientific writing and data analysis through virtual courses and experiential learning. </w:t>
      </w:r>
    </w:p>
    <w:p w14:paraId="63103C04" w14:textId="5E0D5458" w:rsidR="00620196" w:rsidRDefault="00620196" w:rsidP="00620196">
      <w:r>
        <w:t xml:space="preserve">My previous work collecting and analyzing </w:t>
      </w:r>
      <w:r w:rsidR="00FF009A">
        <w:t>time-series</w:t>
      </w:r>
      <w:r>
        <w:t xml:space="preserve"> data of microbial communities</w:t>
      </w:r>
      <w:r w:rsidR="00016AEC">
        <w:fldChar w:fldCharType="begin"/>
      </w:r>
      <w:r w:rsidR="00016AEC">
        <w:instrText xml:space="preserve"> ADDIN ZOTERO_ITEM CSL_CITATION {"citationID":"S5pgO7Vo","properties":{"formattedCitation":"\\super [49,83,85,126]\\nosupersub{}","plainCitation":"[49,83,85,126]","noteIndex":0},"citationItems":[{"id":620,"uris":["http://zotero.org/users/158097/items/CHJD9QXM"],"uri":["http://zotero.org/users/158097/items/CHJD9QXM"],"itemData":{"id":620,"type":"article-journal","container-title":"The ISME Journal","DOI":"10.1038/ismej.2014.153","ISSN":"1751-7362, 1751-7370","page":"563-580","source":"CrossRef","title":"Seasonal and interannual variability of the marine bacterioplankton community throughout the water column over ten years","volume":"9","author":[{"family":"Cram","given":"Jacob A"},{"family":"Chow","given":"Cheryl-Emiliane T"},{"family":"Sachdeva","given":"Rohan"},{"family":"Needham","given":"David M"},{"family":"Parada","given":"Alma E"},{"family":"Steele","given":"Joshua A"},{"family":"Fuhrman","given":"Jed A"}],"issued":{"date-parts":[["2015"]]}}},{"id":916,"uris":["http://zotero.org/users/158097/items/MJCIT3KT"],"uri":["http://zotero.org/users/158097/items/MJCIT3KT"],"itemData":{"id":916,"type":"article-journal","abstract":"Observation of short-term temporal variation in bacterial and viral communities is important for understanding patterns of aquatic microbial diversity. We collected surface seawater once daily for 38 consecutive days with seven more samples interspersed over 40 more days at one location </w:instrText>
      </w:r>
      <w:r w:rsidR="00016AEC">
        <w:rPr>
          <w:rFonts w:ascii="Cambria Math" w:hAnsi="Cambria Math" w:cs="Cambria Math"/>
        </w:rPr>
        <w:instrText>∼</w:instrText>
      </w:r>
      <w:r w:rsidR="00016AEC">
        <w:instrText xml:space="preserve">2 km from Santa Catalina Island, California. Bacterial communities were analyzed by automated ribosomal intergenic spacer analysis (ARISA) and viral communities were analyzed by terminal restriction fragment length polymorphism (TRFLP) of the conserved T4-like myoviral gene encoding the major capsid protein (g23). Common bacterial and viral taxa were consistently dominant, and relatively few displayed dramatic increases/decreases or 'boom/bust' patterns that might be expected from dynamic predator-prey interactions. Association network analysis showed most significant covariations (associations) occurred among bacterial taxa or among viral taxa and there were several modular (highly-interconnected) associations (P≤0.005). Associations observed between bacteria and viruses (P≤0.005) occurred with a median time lag of 2 days. Regression of all pairwise Bray-Curtis similarities between samples indicated a rate of bacterial community change that slows from 2.1%-0.18% per day over a week to 2 months; the rate stays around 0.4% per day for viruses. Our interpretation is that, over the scale of days, individual bacterial and viral OTUs can be dynamic and patterned; resulting in statistical associations regarded as potential ecological interactions. However, over the scale of weeks, average bacterial community variation is slower, suggesting that there is strong community-level ecological resilience, that is, a tendency to converge towards a 'mean' microbial community set by longer-term controlling factors.","container-title":"The ISME journal","DOI":"10.1038/ismej.2013.19","ISSN":"1751-7370","issue":"7","journalAbbreviation":"ISME J","language":"eng","note":"PMID: 23446831","page":"1274-1285","source":"NCBI PubMed","title":"Short-term observations of marine bacterial and viral communities: patterns, connections and resilience","title-short":"Short-term observations of marine bacterial and viral communities","volume":"7","author":[{"family":"Needham","given":"David M"},{"family":"Chow","given":"Cheryl-Emiliane T"},{"family":"Cram","given":"Jacob A"},{"family":"Sachdeva","given":"Rohan"},{"family":"Parada","given":"Alma"},{"family":"Fuhrman","given":"Jed A"}],"issued":{"date-parts":[["2013",7]]}}},{"id":486,"uris":["http://zotero.org/users/158097/items/8TD7QUT5"],"uri":["http://zotero.org/users/158097/items/8TD7QUT5"],"itemData":{"id":486,"type":"article-journal","abstract":"Interactions among microbes and stratification across depths are both believed to be important drivers of microbial communities, though little is known about how microbial associations differ between and across depths. We have monitored the free-living microbial community at the San Pedro Ocean Time-series station, monthly, for a decade, at five different depths: 5 m, the deep chlorophyll maximum layer, 150 m, 500 m and 890 m (just above the sea floor). Here, we introduce microbial association networks that combine data from multiple ocean depths to investigate both within- and between-depth relationships, sometimes time-lagged, among microbes and environmental parameters. The euphotic zone, deep chlorophyll maximum and 890 m depth each contain two negatively correlated ‘modules’ (groups of many inter-correlated bacteria and environmental conditions) suggesting regular transitions between two contrasting environmental states. Two-thirds of pairwise correlations of bacterial taxa between depths lagged such that changes in the abundance of deeper organisms followed changes in shallower organisms. Taken in conjunction with previous observations of seasonality at 890 m, these trends suggest that planktonic microbial communities throughout the water column are linked to environmental conditions and/or microbial communities in overlying waters. Poorly understood groups including Marine Group A, Nitrospina and AEGEAN-169 clades contained taxa that showed diverse association patterns, suggesting these groups contain multiple ecological species, each shaped by different factors, which we have started to delineate. These observations build upon previous work at this location, lending further credence to the hypothesis that sinking particles and vertically migrating animals transport materials that significantly shape the time-varying patterns of microbial community composition.","container-title":"The ISME Journal","DOI":"10.1038/ismej.2015.76","ISSN":"1751-7362","issue":"12","journalAbbreviation":"ISME J","language":"en","page":"2573-2586","source":"www.nature.com","title":"Cross-depth analysis of marine bacterial networks suggests downward propagation of temporal changes","volume":"9","author":[{"family":"Cram","given":"Jacob A."},{"family":"Xia","given":"Li C."},{"family":"Needham","given":"David M."},{"family":"Sachdeva","given":"Rohan"},{"family":"Sun","given":"Fengzhu"},{"family":"Fuhrman","given":"Jed A."}],"issued":{"date-parts":[["2015",5,19]]}}},{"id":541,"uris":["http://zotero.org/users/158097/items/APQE9BFZ"],"uri":["http://zotero.org/users/158097/items/APQE9BFZ"],"itemData":{"id":541,"type":"article-journal","abstract":"Time-series are critical to understanding long-term natural variability in the oceans. Bacterial communities in the euphotic zone were investigated for over a decade at the San Pedro Ocean Time-series station (SPOT) off southern California. Community composition was assessed by Automated Ribosomal Intergenic Spacer Analysis (ARISA) and coupled with measurements of oceanographic parameters for the surface ocean (0–5 m) and deep chlorophyll maximum (DCM, average depth ~30 m). SAR11 and cyanobacterial ecotypes comprised typically more than one-third of the measured community; diversity within both was temporally variable, although a few operational taxonomic units (OTUs) were consistently more abundant. Persistent OTUs, mostly Alphaproteobacteria (SAR11 clade), Actinobacteria and Flavobacteria, tended to be abundant, in contrast to many rarer yet intermittent and ephemeral OTUs. Association networks revealed potential niches for key OTUs from SAR11, cyanobacteria, SAR86 and other common clades on the basis of robust correlations. Resilience was evident by the average communities drifting only slightly as years passed. Average Bray-Curtis similarity between any pair of dates was ~40%, with a slight decrease over the decade and obvious near-surface seasonality; communities 8–10 years apart were slightly more different than those 1–4 years apart with the highest rate of change at 0–5 m between communities &lt;4 years apart. The surface exhibited more pronounced seasonality than the DCM. Inter-depth Bray-Curtis similarities repeatedly decreased as the water column stratified each summer. Environmental factors were better predictors of shifts in community composition than months or elapsed time alone; yet, the best predictor was community composition at the other depth (that is, 0–5 m versus DCM).","container-title":"The ISME Journal","DOI":"10.1038/ismej.2013.122","ISSN":"1751-7362","issue":"12","journalAbbreviation":"ISME J","language":"en","page":"2259-2273","source":"www.nature.com","title":"Temporal variability and coherence of euphotic zone bacterial communities over a decade in the Southern California Bight","volume":"7","author":[{"family":"Chow","given":"Cheryl-Emiliane T."},{"family":"Sachdeva","given":"Rohan"},{"family":"Cram","given":"Jacob A."},{"family":"Steele","given":"Joshua A."},{"family":"Needham","given":"David M."},{"family":"Patel","given":"Anand"},{"family":"Parada","given":"Alma E."},{"family":"Fuhrman","given":"Jed A."}],"issued":{"date-parts":[["2013",12]]}}}],"schema":"https://github.com/citation-style-language/schema/raw/master/csl-citation.json"} </w:instrText>
      </w:r>
      <w:r w:rsidR="00016AEC">
        <w:fldChar w:fldCharType="separate"/>
      </w:r>
      <w:r w:rsidR="00016AEC" w:rsidRPr="00016AEC">
        <w:rPr>
          <w:szCs w:val="24"/>
          <w:vertAlign w:val="superscript"/>
        </w:rPr>
        <w:t>[49,83,85,126]</w:t>
      </w:r>
      <w:r w:rsidR="00016AEC">
        <w:fldChar w:fldCharType="end"/>
      </w:r>
      <w:r>
        <w:t xml:space="preserve"> informs this proposal, and my research group has successfully taken preliminary measurements. I recognize that </w:t>
      </w:r>
      <w:r>
        <w:lastRenderedPageBreak/>
        <w:t xml:space="preserve">what I am proposing is a lot of work, with six size fractions collected per station-depth, and twelve in the case of sinking speed fractionation. Between samples already collected and archived and ones I have yet to collect, I am planning to process around 1200 samples over the five years of the study. We will work through these samples continuously over the course of this project. I anticipate two bottlenecks in particular, DNA extraction, because isolating enough DNA from these samples requires a time-consuming phenol-chloroform extraction, and SYBR green microscopy. For this reason, the proposed budget supports part time work of a technician to help the fully funded graduate student and myself to work through these samples. </w:t>
      </w:r>
    </w:p>
    <w:p w14:paraId="00DB4A03" w14:textId="77777777" w:rsidR="00620196" w:rsidRDefault="00620196" w:rsidP="00620196">
      <w:r>
        <w:t xml:space="preserve">Similarly, the dataset this project will generate will be multivariate and complex. My publication record and experience mentoring others in the processing of similarly complex datasets supports my ability to lead the analysis of this dataset as well as to develop materials for remote instruction within the field of multivariate data analysis particularly as applied to research questions in microbial ecology. </w:t>
      </w:r>
    </w:p>
    <w:p w14:paraId="77B2FF6C" w14:textId="1D6D308D" w:rsidR="00620196" w:rsidRPr="005904C1" w:rsidRDefault="00620196" w:rsidP="005904C1">
      <w:pPr>
        <w:pStyle w:val="Heading1"/>
      </w:pPr>
      <w:bookmarkStart w:id="23" w:name="_ozg8vb5g4zfx" w:colFirst="0" w:colLast="0"/>
      <w:bookmarkEnd w:id="23"/>
      <w:r w:rsidRPr="005904C1">
        <w:t xml:space="preserve">Broader </w:t>
      </w:r>
      <w:r w:rsidR="00251280">
        <w:t>I</w:t>
      </w:r>
      <w:r w:rsidRPr="005904C1">
        <w:t>mpacts</w:t>
      </w:r>
    </w:p>
    <w:p w14:paraId="28FDC421" w14:textId="417CF3E6" w:rsidR="00620196" w:rsidRDefault="00620196" w:rsidP="00620196">
      <w:r>
        <w:t>Marine snow and the bacteria that inhabit them are an essential piece of the global carbon cycle and regulate climate.</w:t>
      </w:r>
      <w:r>
        <w:fldChar w:fldCharType="begin"/>
      </w:r>
      <w:r w:rsidR="00016AEC">
        <w:instrText xml:space="preserve"> ADDIN ZOTERO_ITEM CSL_CITATION {"citationID":"a2mui39b8em","properties":{"formattedCitation":"\\super [127,128]\\nosupersub{}","plainCitation":"[127,128]","noteIndex":0},"citationItems":[{"id":7157,"uris":["http://zotero.org/users/158097/items/WTLJUCEP"],"uri":["http://zotero.org/users/158097/items/WTLJUCEP"],"itemData":{"id":7157,"type":"article-journal","abstract":"As particulate organic carbon rains down from the surface ocean it is respired back to carbon dioxide and released into the ocean's interior. The depth at which this sinking carbon is converted back to carbon dioxide—known as the remineralization depth—depends on the balance between particle sinking speeds and their rate of decay. A host of climate-sensitive factors can affect this balance, including temperature, oxygen concentration, stratification, community composition and the mineral content of the sinking particles. Here we use a three-dimensional global ocean biogeochemistry model to show that a modest change in remineralization depth can have a substantial impact on atmospheric carbon dioxide concentrations. For example, when the depth at which 63% of sinking carbon is respired increases by 24 m globally, atmospheric carbon dioxide concentrations fall by 10–27 ppm. This reduction in atmospheric carbon dioxide concentration results from the redistribution of remineralized carbon from intermediate waters to bottom waters. As a consequence of the reduced concentration of respired carbon in upper ocean waters, atmospheric carbon dioxide is preferentially stored in newly formed North Atlantic Deep Water. We suggest that atmospheric carbon dioxide concentrations are highly sensitive to the potential changes in remineralization depth that may be caused by climate change.","container-title":"Nature Geoscience","DOI":"10.1038/ngeo612","ISSN":"1752-0894","issue":"9","journalAbbreviation":"Nature Geosci","language":"en","page":"630-635","source":"www.nature.com","title":"The impact of remineralization depth on the air–sea carbon balance","volume":"2","author":[{"family":"Kwon","given":"Eun Young"},{"family":"Primeau","given":"François"},{"family":"Sarmiento","given":"Jorge L."}],"issued":{"date-parts":[["2009",9]]}}},{"id":429,"uris":["http://zotero.org/users/158097/items/6V4HJUVV"],"uri":["http://zotero.org/users/158097/items/6V4HJUVV"],"itemData":{"id":429,"type":"article-journal","abstract":"A fraction of the carbon captured by phytoplankton in the sunlit surface ocean sinks to depth as dead organic matter and faecal material. The microbial breakdown of this material in the subsurface ocean generates carbon dioxide. Collectively, this microbially mediated flux of carbon from the atmosphere to the ocean interior is termed the biological pump. In recent decades it has become clear that the composition of the phytoplankton community in the surface ocean largely determines the quantity and quality of organic matter that sinks to depth. This settling organic matter, however, is not sufficient to meet the energy demands of microbes in the dark ocean. Two additional sources of organic matter have been identified: non-sinking organic particles of debated origin that escape capture by sediment traps and exhibit stable concentrations throughout the dark ocean, and microbes that convert inorganic carbon into organic matter. Whether these two sources can together account for the significant mismatch between organic matter consumption and supply in the dark ocean remains to be seen. It is clear, however, that the microbial community of the deep ocean works in a fundamentally different way from surface water communities.\nView full text","container-title":"Nature Geoscience","DOI":"10.1038/ngeo1921","ISSN":"1752-0894","issue":"9","journalAbbreviation":"Nature Geosci","language":"en","page":"718-724","source":"www.nature.com","title":"Microbial control of the dark end of the biological pump","volume":"6","author":[{"family":"Herndl","given":"Gerhard J."},{"family":"Reinthaler","given":"Thomas"}],"issued":{"date-parts":[["2013",9]]}}}],"schema":"https://github.com/citation-style-language/schema/raw/master/csl-citation.json"} </w:instrText>
      </w:r>
      <w:r>
        <w:fldChar w:fldCharType="separate"/>
      </w:r>
      <w:r w:rsidR="00016AEC" w:rsidRPr="00016AEC">
        <w:rPr>
          <w:szCs w:val="24"/>
          <w:vertAlign w:val="superscript"/>
        </w:rPr>
        <w:t>[127,128]</w:t>
      </w:r>
      <w:r>
        <w:fldChar w:fldCharType="end"/>
      </w:r>
      <w:r>
        <w:t xml:space="preserve"> While bacteria-particle interactions are generally treated implicitly in global climate models, understanding microbe</w:t>
      </w:r>
      <w:r w:rsidR="008073B7">
        <w:t>-</w:t>
      </w:r>
      <w:r>
        <w:t>particle interactions will allow better understanding of earth system processes, and may allow for improved formulation of these models. Exploring how different particle types provide different habitats for different microorganisms and interact with microbial diversity, and transport microorganisms into the deep ocean will be essential for understanding these processes. Our robust spatiotemporal dataset will inform the community about how these processes are likely to change in warming oceans.</w:t>
      </w:r>
    </w:p>
    <w:p w14:paraId="2A59E89A" w14:textId="6CDD610B" w:rsidR="00620196" w:rsidRDefault="00620196" w:rsidP="00620196">
      <w:r>
        <w:t xml:space="preserve">The educational and experiential components of this proposal further NSF’s Broader Impacts aims of fostering participation of women and underrepresented minorities in STEM, </w:t>
      </w:r>
      <w:r w:rsidR="00365F88">
        <w:t xml:space="preserve">and </w:t>
      </w:r>
      <w:r>
        <w:t xml:space="preserve">improving STEM education and development of a diverse, globally competitive STEM workforce. Access to expert instruction and experiential research opportunities are essential for students at all levels, especially those from underrepresented backgrounds. This project will provide opportunities for graduate students, undergraduate students from the REU program, and high school students from the local Cambridge South Dorchester (CSD) High School, </w:t>
      </w:r>
      <w:r w:rsidR="008073B7">
        <w:t xml:space="preserve">which is a Title I school in which </w:t>
      </w:r>
      <w:r>
        <w:t>more than half of students are from underrepresented groups,</w:t>
      </w:r>
      <w:r w:rsidR="008073B7">
        <w:fldChar w:fldCharType="begin"/>
      </w:r>
      <w:r w:rsidR="008073B7">
        <w:instrText xml:space="preserve"> ADDIN ZOTERO_ITEM CSL_CITATION {"citationID":"doUZfbZU","properties":{"formattedCitation":"\\super [129]\\nosupersub{}","plainCitation":"[129]","noteIndex":0},"citationItems":[{"id":8592,"uris":["http://zotero.org/users/158097/items/7NA6AIBT"],"uri":["http://zotero.org/users/158097/items/7NA6AIBT"],"itemData":{"id":8592,"type":"webpage","abstract":"This data is collected annually directly from State Education Agencies (SEAs).","language":"EN","note":"source: nces.ed.gov\npublisher: National Center for Education Statistics","title":"School Detail for Cambridge-South Dorchester High School","URL":"https://nces.ed.gov/ccd/schoolsearch/school_detail.asp?Search=1&amp;DistrictID=2400300&amp;ID=240030000612","author":[{"family":"National Center for Education Statistics","given":""}],"accessed":{"date-parts":[["2020",8,4]]},"issued":{"date-parts":[["2019"]]}}}],"schema":"https://github.com/citation-style-language/schema/raw/master/csl-citation.json"} </w:instrText>
      </w:r>
      <w:r w:rsidR="008073B7">
        <w:fldChar w:fldCharType="separate"/>
      </w:r>
      <w:r w:rsidR="008073B7" w:rsidRPr="008073B7">
        <w:rPr>
          <w:szCs w:val="24"/>
          <w:vertAlign w:val="superscript"/>
        </w:rPr>
        <w:t>[129]</w:t>
      </w:r>
      <w:r w:rsidR="008073B7">
        <w:fldChar w:fldCharType="end"/>
      </w:r>
      <w:r>
        <w:t xml:space="preserve"> to explore research questions in microbial ecology by collecting and analyzing data in the lab and on research cruises. A Horn Point REU student from the Summer 2019 cohort who presented her data at the Ocean Sciences Meeting has returned to Cram lab as a summer researcher to work up additional data comprising the Chesapeake Bay dataset, on which the student will be a co-author. This grant will also support the Horn Point R-Club in mentoring students from CSD</w:t>
      </w:r>
      <w:r w:rsidR="008073B7">
        <w:t>.</w:t>
      </w:r>
    </w:p>
    <w:p w14:paraId="563D21C7" w14:textId="0D72CC30" w:rsidR="00620196" w:rsidRDefault="00620196" w:rsidP="00620196">
      <w:r>
        <w:t>Remote teaching provides an opportunity to provide access to a broad range of students and this project would provide me with the opportunity to expand my reach through the BioVCN program and HPL</w:t>
      </w:r>
      <w:r w:rsidR="008073B7">
        <w:t xml:space="preserve"> </w:t>
      </w:r>
      <w:r>
        <w:t>R</w:t>
      </w:r>
      <w:r w:rsidR="008073B7">
        <w:t>-</w:t>
      </w:r>
      <w:r>
        <w:t>Club.  In particular Cram and R</w:t>
      </w:r>
      <w:r w:rsidR="008073B7">
        <w:t>-</w:t>
      </w:r>
      <w:r>
        <w:t>Club have planned with teachers and administrators from Cambridge South Dorchester (CSD) High School, our local public high school, to forge a connection between R-Club and the newly formed CSD Math Team as the team prepares for a data science challenge. I also aim to innovate in fostering student engagement in remote settings and will disseminate materials both within and beyond my institution through the MEES Colloquium and by sharing resources through BioVCN.</w:t>
      </w:r>
    </w:p>
    <w:p w14:paraId="56440276" w14:textId="7B8FCF2B" w:rsidR="005904C1" w:rsidRDefault="00247ADC" w:rsidP="005904C1">
      <w:pPr>
        <w:pStyle w:val="Heading1"/>
      </w:pPr>
      <w:r w:rsidRPr="00941338">
        <w:t xml:space="preserve">Results </w:t>
      </w:r>
      <w:r w:rsidR="005904C1">
        <w:t>from</w:t>
      </w:r>
      <w:r w:rsidRPr="00941338">
        <w:t xml:space="preserve"> Prior NSF Support</w:t>
      </w:r>
    </w:p>
    <w:p w14:paraId="0224CD60" w14:textId="2A0AF831" w:rsidR="008C7ACD" w:rsidRPr="00AB2F3D" w:rsidRDefault="00247ADC" w:rsidP="004E5506">
      <w:pPr>
        <w:rPr>
          <w:rFonts w:ascii="Arial" w:eastAsia="Arial" w:hAnsi="Arial" w:cs="Arial"/>
          <w:sz w:val="20"/>
          <w:szCs w:val="20"/>
        </w:rPr>
      </w:pPr>
      <w:r>
        <w:t>Cram has had no prior NSF support.</w:t>
      </w:r>
      <w:r w:rsidR="002E199D">
        <w:br w:type="page"/>
      </w:r>
    </w:p>
    <w:p w14:paraId="4B65E772" w14:textId="52533145" w:rsidR="00A32179" w:rsidRDefault="00A32179" w:rsidP="00A32179">
      <w:pPr>
        <w:pStyle w:val="Heading1"/>
      </w:pPr>
      <w:bookmarkStart w:id="24" w:name="_1y3144xv038b" w:colFirst="0" w:colLast="0"/>
      <w:bookmarkStart w:id="25" w:name="_GoBack"/>
      <w:bookmarkEnd w:id="24"/>
      <w:r>
        <w:lastRenderedPageBreak/>
        <w:t>References</w:t>
      </w:r>
    </w:p>
    <w:bookmarkEnd w:id="25"/>
    <w:p w14:paraId="2F3FADEE" w14:textId="48504B4F" w:rsidR="008073B7" w:rsidRDefault="00780114" w:rsidP="008073B7">
      <w:pPr>
        <w:pStyle w:val="Bibliography"/>
      </w:pPr>
      <w:r>
        <w:fldChar w:fldCharType="begin"/>
      </w:r>
      <w:r w:rsidR="0096528D">
        <w:instrText xml:space="preserve"> ADDIN ZOTERO_BIBL {"uncited":[],"omitted":[],"custom":[]} CSL_BIBLIOGRAPHY </w:instrText>
      </w:r>
      <w:r>
        <w:fldChar w:fldCharType="separate"/>
      </w:r>
      <w:r w:rsidR="008073B7">
        <w:t xml:space="preserve">1. </w:t>
      </w:r>
      <w:r w:rsidR="008073B7">
        <w:tab/>
        <w:t xml:space="preserve">Maranger R, Bird D. Viral abundance in aquatic </w:t>
      </w:r>
      <w:proofErr w:type="gramStart"/>
      <w:r w:rsidR="008073B7">
        <w:t>systems:a</w:t>
      </w:r>
      <w:proofErr w:type="gramEnd"/>
      <w:r w:rsidR="008073B7">
        <w:t xml:space="preserve"> comparison between marine and fresh waters. Marine Ecology Progress Series 1995;121:217–26. </w:t>
      </w:r>
    </w:p>
    <w:p w14:paraId="390053EF" w14:textId="77777777" w:rsidR="008073B7" w:rsidRDefault="008073B7" w:rsidP="008073B7">
      <w:pPr>
        <w:pStyle w:val="Bibliography"/>
      </w:pPr>
      <w:r>
        <w:t xml:space="preserve">2. </w:t>
      </w:r>
      <w:r>
        <w:tab/>
        <w:t xml:space="preserve">Falkowski PG, Barber RT, Smetacek V. Biogeochemical Controls and Feedbacks on Ocean Primary Production. Science 1998;281(5374):200–6. </w:t>
      </w:r>
    </w:p>
    <w:p w14:paraId="5CA0D4CF" w14:textId="77777777" w:rsidR="008073B7" w:rsidRDefault="008073B7" w:rsidP="008073B7">
      <w:pPr>
        <w:pStyle w:val="Bibliography"/>
      </w:pPr>
      <w:r>
        <w:t xml:space="preserve">3. </w:t>
      </w:r>
      <w:r>
        <w:tab/>
        <w:t xml:space="preserve">Falkowski PG, Fenchel T, Delong EF. The Microbial Engines That Drive Earth’s Biogeochemical Cycles. Science 2008;320(5879):1034–9. </w:t>
      </w:r>
    </w:p>
    <w:p w14:paraId="2110F300" w14:textId="77777777" w:rsidR="008073B7" w:rsidRDefault="008073B7" w:rsidP="008073B7">
      <w:pPr>
        <w:pStyle w:val="Bibliography"/>
      </w:pPr>
      <w:r>
        <w:t xml:space="preserve">4. </w:t>
      </w:r>
      <w:r>
        <w:tab/>
        <w:t xml:space="preserve">Simon M, Grossart H, Schweitzer B, Ploug H. Microbial ecology of organic aggregates in aquatic ecosystems. Aquat Microb Ecol 2002;28(2):175–211. </w:t>
      </w:r>
    </w:p>
    <w:p w14:paraId="22470CC3" w14:textId="77777777" w:rsidR="008073B7" w:rsidRDefault="008073B7" w:rsidP="008073B7">
      <w:pPr>
        <w:pStyle w:val="Bibliography"/>
      </w:pPr>
      <w:r>
        <w:t xml:space="preserve">5. </w:t>
      </w:r>
      <w:r>
        <w:tab/>
        <w:t xml:space="preserve">Alldredge AL, Silver MW. Characteristics, dynamics and significance of marine snow. Progress in Oceanography 1988;20(1):41–82. </w:t>
      </w:r>
    </w:p>
    <w:p w14:paraId="1AC14C70" w14:textId="77777777" w:rsidR="008073B7" w:rsidRDefault="008073B7" w:rsidP="008073B7">
      <w:pPr>
        <w:pStyle w:val="Bibliography"/>
      </w:pPr>
      <w:r>
        <w:t xml:space="preserve">6. </w:t>
      </w:r>
      <w:r>
        <w:tab/>
        <w:t xml:space="preserve">Lamborg CH, Buesseler KO, Valdes J, Bertrand CH, Bidigare R, Manganini S, et al. The flux of bio- and lithogenic material associated with sinking particles in the mesopelagic “twilight zone” of the northwest and North Central Pacific Ocean. Deep Sea Research Part II: Topical Studies in Oceanography 2008;55(14–15):1540–63. </w:t>
      </w:r>
    </w:p>
    <w:p w14:paraId="049E35FD" w14:textId="77777777" w:rsidR="008073B7" w:rsidRDefault="008073B7" w:rsidP="008073B7">
      <w:pPr>
        <w:pStyle w:val="Bibliography"/>
      </w:pPr>
      <w:r>
        <w:t xml:space="preserve">7. </w:t>
      </w:r>
      <w:r>
        <w:tab/>
        <w:t xml:space="preserve">Myers AA, Giller P. Analytical Biogeography: An Integrated Approach to the Study of Animal and Plant Distributions. Springer Science &amp; Business Media; 2013. </w:t>
      </w:r>
    </w:p>
    <w:p w14:paraId="4489E175" w14:textId="77777777" w:rsidR="008073B7" w:rsidRDefault="008073B7" w:rsidP="008073B7">
      <w:pPr>
        <w:pStyle w:val="Bibliography"/>
      </w:pPr>
      <w:r>
        <w:t xml:space="preserve">8. </w:t>
      </w:r>
      <w:r>
        <w:tab/>
        <w:t xml:space="preserve">Rusch DB, Halpern AL, Sutton G, Heidelberg KB, Williamson S, Yooseph S, et al. The Sorcerer II Global Ocean Sampling Expedition: Northwest Atlantic through Eastern Tropical Pacific. Plos Biol 2007;5(3):e77. </w:t>
      </w:r>
    </w:p>
    <w:p w14:paraId="789B2855" w14:textId="77777777" w:rsidR="008073B7" w:rsidRDefault="008073B7" w:rsidP="008073B7">
      <w:pPr>
        <w:pStyle w:val="Bibliography"/>
      </w:pPr>
      <w:r>
        <w:t xml:space="preserve">9. </w:t>
      </w:r>
      <w:r>
        <w:tab/>
        <w:t xml:space="preserve">Bork P, Bowler C, Vargas C de, Gorsky G, Karsenti E, Wincker P. Tara Oceans studies plankton at planetary scale. Science 2015;348(6237):873–873. </w:t>
      </w:r>
    </w:p>
    <w:p w14:paraId="7367351E" w14:textId="77777777" w:rsidR="008073B7" w:rsidRDefault="008073B7" w:rsidP="008073B7">
      <w:pPr>
        <w:pStyle w:val="Bibliography"/>
      </w:pPr>
      <w:r>
        <w:t xml:space="preserve">10. </w:t>
      </w:r>
      <w:r>
        <w:tab/>
        <w:t xml:space="preserve">Duarte CM. Seafaring in the 21St Century: The Malaspina 2010 Circumnavigation Expedition. Limnology and Oceanography Bulletin 2015;24(1):11–4. </w:t>
      </w:r>
    </w:p>
    <w:p w14:paraId="596DC3FF" w14:textId="77777777" w:rsidR="008073B7" w:rsidRDefault="008073B7" w:rsidP="008073B7">
      <w:pPr>
        <w:pStyle w:val="Bibliography"/>
      </w:pPr>
      <w:r>
        <w:t xml:space="preserve">11. </w:t>
      </w:r>
      <w:r>
        <w:tab/>
        <w:t xml:space="preserve">Leeuwenhoek A van. The Select Works of Anthony Van Leeuwenhoek: Containing His Microscopical Discoveries in Many of the Works of Nature. translator; 1800. </w:t>
      </w:r>
    </w:p>
    <w:p w14:paraId="6304F077" w14:textId="77777777" w:rsidR="008073B7" w:rsidRDefault="008073B7" w:rsidP="008073B7">
      <w:pPr>
        <w:pStyle w:val="Bibliography"/>
      </w:pPr>
      <w:r>
        <w:t xml:space="preserve">12. </w:t>
      </w:r>
      <w:r>
        <w:tab/>
        <w:t xml:space="preserve">Azam F. Microbial Control of Oceanic Carbon Flux: The Plot Thickens. Science 1998;280(5364):694–6. </w:t>
      </w:r>
    </w:p>
    <w:p w14:paraId="4F89F579" w14:textId="77777777" w:rsidR="008073B7" w:rsidRDefault="008073B7" w:rsidP="008073B7">
      <w:pPr>
        <w:pStyle w:val="Bibliography"/>
      </w:pPr>
      <w:r>
        <w:t xml:space="preserve">13. </w:t>
      </w:r>
      <w:r>
        <w:tab/>
        <w:t xml:space="preserve">Paerl HW. Microbial attachment to particles in marine and freshwater ecosystems. Microb Ecol 1975;2(1):73–83. </w:t>
      </w:r>
    </w:p>
    <w:p w14:paraId="7A9B008A" w14:textId="77777777" w:rsidR="008073B7" w:rsidRDefault="008073B7" w:rsidP="008073B7">
      <w:pPr>
        <w:pStyle w:val="Bibliography"/>
      </w:pPr>
      <w:r>
        <w:t xml:space="preserve">14. </w:t>
      </w:r>
      <w:r>
        <w:tab/>
        <w:t xml:space="preserve">Huston AL, Deming JW. Relationships between microbial extracellular enzymatic activity and suspended and sinking particulate organic matter: seasonal transformations in the North Water. Deep Sea Research Part II: Topical Studies in Oceanography 2002;49(22):5211–25. </w:t>
      </w:r>
    </w:p>
    <w:p w14:paraId="2770A951" w14:textId="77777777" w:rsidR="008073B7" w:rsidRDefault="008073B7" w:rsidP="008073B7">
      <w:pPr>
        <w:pStyle w:val="Bibliography"/>
      </w:pPr>
      <w:r>
        <w:t xml:space="preserve">15. </w:t>
      </w:r>
      <w:r>
        <w:tab/>
        <w:t xml:space="preserve">Mislan KAS, Stock CA, Dunne JP, Sarmiento JL. Group behavior among model bacteria influences particulate carbon remineralization depths. Journal of Marine Research 2014;72(3):183–218. </w:t>
      </w:r>
    </w:p>
    <w:p w14:paraId="281C5395" w14:textId="77777777" w:rsidR="008073B7" w:rsidRDefault="008073B7" w:rsidP="008073B7">
      <w:pPr>
        <w:pStyle w:val="Bibliography"/>
      </w:pPr>
      <w:r>
        <w:lastRenderedPageBreak/>
        <w:t xml:space="preserve">16. </w:t>
      </w:r>
      <w:r>
        <w:tab/>
        <w:t xml:space="preserve">Enke TN, Leventhal GE, Metzger M, Saavedra JT, Cordero OX. Microscale ecology regulates particulate organic matter turnover in model marine microbial communities. Nature Communications 2018;9(1):2743. </w:t>
      </w:r>
    </w:p>
    <w:p w14:paraId="61BF35B9" w14:textId="77777777" w:rsidR="008073B7" w:rsidRDefault="008073B7" w:rsidP="008073B7">
      <w:pPr>
        <w:pStyle w:val="Bibliography"/>
      </w:pPr>
      <w:r>
        <w:t xml:space="preserve">17. </w:t>
      </w:r>
      <w:r>
        <w:tab/>
        <w:t xml:space="preserve">Bhaskar PV, Grossart H-P, Bhosle NB, Simon M. Production of macroaggregates from dissolved exopolymeric substances (EPS) of bacterial and diatom origin. FEMS Microbiol Ecol 2005;53(2):255–64. </w:t>
      </w:r>
    </w:p>
    <w:p w14:paraId="7F7CD5B1" w14:textId="77777777" w:rsidR="008073B7" w:rsidRDefault="008073B7" w:rsidP="008073B7">
      <w:pPr>
        <w:pStyle w:val="Bibliography"/>
      </w:pPr>
      <w:r>
        <w:t xml:space="preserve">18. </w:t>
      </w:r>
      <w:r>
        <w:tab/>
        <w:t xml:space="preserve">Simon HM, Smith MW, Herfort L. Metagenomic insights into particles and their associated microbiota in a coastal margin ecosystem. Front Microbiol 2014;5:466. </w:t>
      </w:r>
    </w:p>
    <w:p w14:paraId="731EDF2F" w14:textId="77777777" w:rsidR="008073B7" w:rsidRDefault="008073B7" w:rsidP="008073B7">
      <w:pPr>
        <w:pStyle w:val="Bibliography"/>
      </w:pPr>
      <w:r>
        <w:t xml:space="preserve">19. </w:t>
      </w:r>
      <w:r>
        <w:tab/>
        <w:t>Stief P, Kamp A, Thamdrup B, Glud RN. Anaerobic Nitrogen Turnover by Sinking Diatom Aggregates at Varying Ambient Oxygen Levels. Frontiers in Microbiology [Internet] 2016 [cited 2019 Jul 31];7. Available from: http://journal.frontiersin.org/Article/10.3389/fmicb.2016.00098/abstract</w:t>
      </w:r>
    </w:p>
    <w:p w14:paraId="0264FFE5" w14:textId="77777777" w:rsidR="008073B7" w:rsidRDefault="008073B7" w:rsidP="008073B7">
      <w:pPr>
        <w:pStyle w:val="Bibliography"/>
      </w:pPr>
      <w:r>
        <w:t xml:space="preserve">20. </w:t>
      </w:r>
      <w:r>
        <w:tab/>
        <w:t>Stief P, Lundgaard ASB, Morales-Ramírez Á, Thamdrup B, Glud RN. Fixed-Nitrogen Loss Associated with Sinking Zooplankton Carcasses in a Coastal Oxygen Minimum Zone (Golfo Dulce, Costa Rica). Frontiers in Marine Science [Internet] 2017 [cited 2019 Jul 31];4. Available from: http://journal.frontiersin.org/article/10.3389/fmars.2017.00152/full</w:t>
      </w:r>
    </w:p>
    <w:p w14:paraId="77B9A45E" w14:textId="77777777" w:rsidR="008073B7" w:rsidRDefault="008073B7" w:rsidP="008073B7">
      <w:pPr>
        <w:pStyle w:val="Bibliography"/>
      </w:pPr>
      <w:r>
        <w:t xml:space="preserve">21. </w:t>
      </w:r>
      <w:r>
        <w:tab/>
        <w:t xml:space="preserve">Bianchi D, Weber TS, Kiko R, Deutsch C. Global niche of marine anaerobic metabolisms expanded by particle microenvironments. Nature Geoscience 2018;11(4):263. </w:t>
      </w:r>
    </w:p>
    <w:p w14:paraId="27E3A27D" w14:textId="77777777" w:rsidR="008073B7" w:rsidRDefault="008073B7" w:rsidP="008073B7">
      <w:pPr>
        <w:pStyle w:val="Bibliography"/>
      </w:pPr>
      <w:r>
        <w:t xml:space="preserve">22. </w:t>
      </w:r>
      <w:r>
        <w:tab/>
        <w:t xml:space="preserve">Petersen J, Frank O, Göker M, Pradella S. Extrachromosomal, extraordinary and essential—the plasmids of the Roseobacter clade. Appl Microbiol Biotechnol 2013;97(7):2805–15. </w:t>
      </w:r>
    </w:p>
    <w:p w14:paraId="62DD5506" w14:textId="77777777" w:rsidR="008073B7" w:rsidRDefault="008073B7" w:rsidP="008073B7">
      <w:pPr>
        <w:pStyle w:val="Bibliography"/>
      </w:pPr>
      <w:r>
        <w:t xml:space="preserve">23. </w:t>
      </w:r>
      <w:r>
        <w:tab/>
        <w:t xml:space="preserve">Tang K, Yang Y, Lin D, Li S, Zhou W, Han Y, et al. Genomic, physiologic, and proteomic insights into metabolic versatility in Roseobacter clade bacteria isolated from deep-sea water. Scientific Reports 2016;6(1):35528. </w:t>
      </w:r>
    </w:p>
    <w:p w14:paraId="6013A92F" w14:textId="77777777" w:rsidR="008073B7" w:rsidRDefault="008073B7" w:rsidP="008073B7">
      <w:pPr>
        <w:pStyle w:val="Bibliography"/>
      </w:pPr>
      <w:r>
        <w:t xml:space="preserve">24. </w:t>
      </w:r>
      <w:r>
        <w:tab/>
        <w:t xml:space="preserve">Giovannoni SJ, Tripp HJ, Givan S, Podar M, Vergin KL, Baptista D, et al. Genome Streamlining in a Cosmopolitan Oceanic Bacterium. Science 2005;309(5738):1242–5. </w:t>
      </w:r>
    </w:p>
    <w:p w14:paraId="6D4E6064" w14:textId="77777777" w:rsidR="008073B7" w:rsidRDefault="008073B7" w:rsidP="008073B7">
      <w:pPr>
        <w:pStyle w:val="Bibliography"/>
      </w:pPr>
      <w:r>
        <w:t xml:space="preserve">25. </w:t>
      </w:r>
      <w:r>
        <w:tab/>
        <w:t xml:space="preserve">Bauer M, Kube M, Teeling H, Richter M, Lombardot T, Allers E, et al. Whole genome analysis of the marine Bacteroidetes‘Gramella forsetii’ reveals adaptations to degradation of polymeric organic matter. Environmental Microbiology 2006;8(12):2201–13. </w:t>
      </w:r>
    </w:p>
    <w:p w14:paraId="72D4C0E1" w14:textId="77777777" w:rsidR="008073B7" w:rsidRDefault="008073B7" w:rsidP="008073B7">
      <w:pPr>
        <w:pStyle w:val="Bibliography"/>
      </w:pPr>
      <w:r>
        <w:t xml:space="preserve">26. </w:t>
      </w:r>
      <w:r>
        <w:tab/>
        <w:t xml:space="preserve">Enke TN, Datta MS, Schwartzman J, Cermak N, Schmitz D, Barrere J, et al. Modular Assembly of Polysaccharide-Degrading Marine Microbial Communities. Current Biology 2019;29(9):1528-1535.e6. </w:t>
      </w:r>
    </w:p>
    <w:p w14:paraId="66F86EF2" w14:textId="77777777" w:rsidR="008073B7" w:rsidRDefault="008073B7" w:rsidP="008073B7">
      <w:pPr>
        <w:pStyle w:val="Bibliography"/>
      </w:pPr>
      <w:r>
        <w:t xml:space="preserve">27. </w:t>
      </w:r>
      <w:r>
        <w:tab/>
        <w:t>Muscarella ME, Howey XM, Lennon JT. Trait-based approach to bacterial growth efficiency. Environmental Microbiology [Internet] [cited 2020 Jul 24];n/a(n/a). Available from: http://sfamjournals.onlinelibrary.wiley.com/doi/abs/10.1111/1462-2920.15120</w:t>
      </w:r>
    </w:p>
    <w:p w14:paraId="63C539D1" w14:textId="77777777" w:rsidR="008073B7" w:rsidRDefault="008073B7" w:rsidP="008073B7">
      <w:pPr>
        <w:pStyle w:val="Bibliography"/>
      </w:pPr>
      <w:r>
        <w:t xml:space="preserve">28. </w:t>
      </w:r>
      <w:r>
        <w:tab/>
        <w:t>Roller BR, Schmidt TM. The physiology and ecological implications of efficient growth. ISME J [Internet] 2015 [cited 2015 Jun 4];Available from: http://www.nature.com/ismej/journal/vaop/ncurrent/full/ismej2014235a.html</w:t>
      </w:r>
    </w:p>
    <w:p w14:paraId="2047E317" w14:textId="77777777" w:rsidR="008073B7" w:rsidRDefault="008073B7" w:rsidP="008073B7">
      <w:pPr>
        <w:pStyle w:val="Bibliography"/>
      </w:pPr>
      <w:r>
        <w:lastRenderedPageBreak/>
        <w:t xml:space="preserve">29. </w:t>
      </w:r>
      <w:r>
        <w:tab/>
        <w:t xml:space="preserve">Vergin KL, Beszteri B, Monier A, Thrash JC, Temperton B, Treusch AH, et al. High-resolution SAR11 ecotype dynamics at the Bermuda Atlantic Time-series Study site by phylogenetic placement of pyrosequences. ISME J 2013;7(7):1322–32. </w:t>
      </w:r>
    </w:p>
    <w:p w14:paraId="00DFACDF" w14:textId="77777777" w:rsidR="008073B7" w:rsidRDefault="008073B7" w:rsidP="008073B7">
      <w:pPr>
        <w:pStyle w:val="Bibliography"/>
      </w:pPr>
      <w:r>
        <w:t xml:space="preserve">30. </w:t>
      </w:r>
      <w:r>
        <w:tab/>
        <w:t xml:space="preserve">Thingstad TF. Elements of a Theory for the Mechanisms Controlling Abundance, Diversity, and Biogeochemical Role of Lytic Bacterial Viruses in Aquatic Systems. Limnology and Oceanography 2000;45(6):1320–8. </w:t>
      </w:r>
    </w:p>
    <w:p w14:paraId="1FF78D61" w14:textId="77777777" w:rsidR="008073B7" w:rsidRDefault="008073B7" w:rsidP="008073B7">
      <w:pPr>
        <w:pStyle w:val="Bibliography"/>
      </w:pPr>
      <w:r>
        <w:t xml:space="preserve">31. </w:t>
      </w:r>
      <w:r>
        <w:tab/>
        <w:t xml:space="preserve">Winter C, Bouvier T, Weinbauer MG, Thingstad TF. Trade-Offs between Competition and Defense Specialists among Unicellular Planktonic Organisms: the “Killing the Winner” Hypothesis Revisited. Microbiol Mol Biol Rev 2010;74(1):42–57. </w:t>
      </w:r>
    </w:p>
    <w:p w14:paraId="76F775B6" w14:textId="77777777" w:rsidR="008073B7" w:rsidRDefault="008073B7" w:rsidP="008073B7">
      <w:pPr>
        <w:pStyle w:val="Bibliography"/>
      </w:pPr>
      <w:r>
        <w:t xml:space="preserve">32. </w:t>
      </w:r>
      <w:r>
        <w:tab/>
        <w:t xml:space="preserve">Aravindraja C, Viszwapriya D, Pandian SK. Ultradeep 16S rRNA Sequencing Analysis of Geographically Similar but Diverse Unexplored Marine Samples Reveal Varied Bacterial Community Composition. PLOS ONE 2013;8(10):e76724. </w:t>
      </w:r>
    </w:p>
    <w:p w14:paraId="0E6BCAA8" w14:textId="77777777" w:rsidR="008073B7" w:rsidRDefault="008073B7" w:rsidP="008073B7">
      <w:pPr>
        <w:pStyle w:val="Bibliography"/>
      </w:pPr>
      <w:r>
        <w:t xml:space="preserve">33. </w:t>
      </w:r>
      <w:r>
        <w:tab/>
        <w:t xml:space="preserve">Raes EJ, Bodrossy L, Kamp J van de, Bissett A, Waite AM. Marine bacterial richness increases towards higher latitudes in the eastern Indian Ocean. Limnology and Oceanography Letters 2018;3(1):10–9. </w:t>
      </w:r>
    </w:p>
    <w:p w14:paraId="584A50BE" w14:textId="77777777" w:rsidR="008073B7" w:rsidRDefault="008073B7" w:rsidP="008073B7">
      <w:pPr>
        <w:pStyle w:val="Bibliography"/>
      </w:pPr>
      <w:r>
        <w:t xml:space="preserve">34. </w:t>
      </w:r>
      <w:r>
        <w:tab/>
        <w:t xml:space="preserve">Hutchinson GE. The Paradox of the Plankton. The American Naturalist 1961;95(882):137–45. </w:t>
      </w:r>
    </w:p>
    <w:p w14:paraId="36086E54" w14:textId="77777777" w:rsidR="008073B7" w:rsidRDefault="008073B7" w:rsidP="008073B7">
      <w:pPr>
        <w:pStyle w:val="Bibliography"/>
      </w:pPr>
      <w:r>
        <w:t xml:space="preserve">35. </w:t>
      </w:r>
      <w:r>
        <w:tab/>
        <w:t xml:space="preserve">Roy S, Chattopadhyay J. Towards a resolution of ‘the paradox of the plankton’: A brief overview of the proposed mechanisms. Ecological Complexity 2007;4(1):26–33. </w:t>
      </w:r>
    </w:p>
    <w:p w14:paraId="7C7D562B" w14:textId="77777777" w:rsidR="008073B7" w:rsidRDefault="008073B7" w:rsidP="008073B7">
      <w:pPr>
        <w:pStyle w:val="Bibliography"/>
      </w:pPr>
      <w:r>
        <w:t xml:space="preserve">36. </w:t>
      </w:r>
      <w:r>
        <w:tab/>
        <w:t xml:space="preserve">Bull AT, Stach JEM, Ward AC, Goodfellow M. Marine actinobacteria: perspectives, challenges, future directions. Antonie van Leeuwenhoek 2005;87(1):65–79. </w:t>
      </w:r>
    </w:p>
    <w:p w14:paraId="6F5F9EAA" w14:textId="77777777" w:rsidR="008073B7" w:rsidRDefault="008073B7" w:rsidP="008073B7">
      <w:pPr>
        <w:pStyle w:val="Bibliography"/>
      </w:pPr>
      <w:r>
        <w:t xml:space="preserve">37. </w:t>
      </w:r>
      <w:r>
        <w:tab/>
        <w:t xml:space="preserve">Dupont CL, Rusch DB, Yooseph S, Lombardo M-J, Richter RA, Valas R, et al. Genomic insights to SAR86, an abundant and uncultivated marine bacterial lineage. ISME J 2012;6(6):1186–99. </w:t>
      </w:r>
    </w:p>
    <w:p w14:paraId="4256C117" w14:textId="77777777" w:rsidR="008073B7" w:rsidRDefault="008073B7" w:rsidP="008073B7">
      <w:pPr>
        <w:pStyle w:val="Bibliography"/>
      </w:pPr>
      <w:r>
        <w:t xml:space="preserve">38. </w:t>
      </w:r>
      <w:r>
        <w:tab/>
        <w:t xml:space="preserve">Crump BC, Armbrust EV, Baross JA. Phylogenetic analysis of particle-attached and free-living bacterial communities in the Columbia river, its estuary, and the adjacent coastal ocean. Applied and Environmental Microbiology 1999;65(7):3192–204. </w:t>
      </w:r>
    </w:p>
    <w:p w14:paraId="153A6766" w14:textId="77777777" w:rsidR="008073B7" w:rsidRDefault="008073B7" w:rsidP="008073B7">
      <w:pPr>
        <w:pStyle w:val="Bibliography"/>
      </w:pPr>
      <w:r>
        <w:t xml:space="preserve">39. </w:t>
      </w:r>
      <w:r>
        <w:tab/>
        <w:t>Fuchsman CA, Devol AH, Saunders JK, McKay C, Rocap G. Niche Partitioning of the N Cycling Microbial Community of an Offshore Oxygen Deficient Zone. Frontiers in Microbiology [Internet] 2017 [cited 2018 Dec 4];8. Available from: http://journal.frontiersin.org/article/10.3389/fmicb.2017.02384/full</w:t>
      </w:r>
    </w:p>
    <w:p w14:paraId="7C9D77F0" w14:textId="77777777" w:rsidR="008073B7" w:rsidRDefault="008073B7" w:rsidP="008073B7">
      <w:pPr>
        <w:pStyle w:val="Bibliography"/>
      </w:pPr>
      <w:r>
        <w:t xml:space="preserve">40. </w:t>
      </w:r>
      <w:r>
        <w:tab/>
        <w:t xml:space="preserve">Watson SW, Waterbury JB. Characteristics of two marine nitrite oxidizing bacteria, Nitrospina gracilis nov. gen. nov. sp. and Nitrococcus mobilis nov. gen. nov. sp. Archiv Mikrobiol 1971;77(3):203–30. </w:t>
      </w:r>
    </w:p>
    <w:p w14:paraId="400F21C2" w14:textId="77777777" w:rsidR="008073B7" w:rsidRDefault="008073B7" w:rsidP="008073B7">
      <w:pPr>
        <w:pStyle w:val="Bibliography"/>
      </w:pPr>
      <w:r>
        <w:t xml:space="preserve">41. </w:t>
      </w:r>
      <w:r>
        <w:tab/>
        <w:t xml:space="preserve">Saunders JK, Fuchsman CA, McKay C, Rocap G. Complete arsenic-based respiratory cycle in the marine microbial communities of pelagic oxygen-deficient zones. PNAS 2019;116(20):9925–30. </w:t>
      </w:r>
    </w:p>
    <w:p w14:paraId="1F8ED4CA" w14:textId="77777777" w:rsidR="008073B7" w:rsidRDefault="008073B7" w:rsidP="008073B7">
      <w:pPr>
        <w:pStyle w:val="Bibliography"/>
      </w:pPr>
      <w:r>
        <w:t xml:space="preserve">42. </w:t>
      </w:r>
      <w:r>
        <w:tab/>
        <w:t xml:space="preserve">Canfield DE, Stewart FJ, Thamdrup B, Brabandere LD, Dalsgaard T, Delong EF, et al. A Cryptic Sulfur Cycle in Oxygen-Minimum–Zone Waters off the Chilean Coast. Science 2010;330(6009):1375–8. </w:t>
      </w:r>
    </w:p>
    <w:p w14:paraId="4585FD88" w14:textId="77777777" w:rsidR="008073B7" w:rsidRDefault="008073B7" w:rsidP="008073B7">
      <w:pPr>
        <w:pStyle w:val="Bibliography"/>
      </w:pPr>
      <w:r>
        <w:lastRenderedPageBreak/>
        <w:t xml:space="preserve">43. </w:t>
      </w:r>
      <w:r>
        <w:tab/>
        <w:t xml:space="preserve">Proctor LM, Fuhrman JA. Roles of viral infection in organic particle flux. Marine Ecology Progress Series 1991;69(1/2):133–42. </w:t>
      </w:r>
    </w:p>
    <w:p w14:paraId="405C346E" w14:textId="77777777" w:rsidR="008073B7" w:rsidRDefault="008073B7" w:rsidP="008073B7">
      <w:pPr>
        <w:pStyle w:val="Bibliography"/>
      </w:pPr>
      <w:r>
        <w:t xml:space="preserve">44. </w:t>
      </w:r>
      <w:r>
        <w:tab/>
        <w:t xml:space="preserve">Woebken D, Fuchs BM, Kuypers MMM, Amann R. Potential Interactions of Particle-Associated Anammox Bacteria with Bacterial and Archaeal Partners in the Namibian Upwelling System. Appl Environ Microbiol 2007;73(14):4648–57. </w:t>
      </w:r>
    </w:p>
    <w:p w14:paraId="2C543AA0" w14:textId="77777777" w:rsidR="008073B7" w:rsidRDefault="008073B7" w:rsidP="008073B7">
      <w:pPr>
        <w:pStyle w:val="Bibliography"/>
      </w:pPr>
      <w:r>
        <w:t xml:space="preserve">45. </w:t>
      </w:r>
      <w:r>
        <w:tab/>
        <w:t xml:space="preserve">Vojvoda J, Lamy D, Sintes E, Garcia JAL, Turk V, Herndl GJ. Seasonal variation in marine-snow-associated and ambient-water prokaryotic communities in the northern Adriatic Sea. Aquatic Microbial Ecology 2014;73(3):211–24. </w:t>
      </w:r>
    </w:p>
    <w:p w14:paraId="3659DDB9" w14:textId="77777777" w:rsidR="008073B7" w:rsidRDefault="008073B7" w:rsidP="008073B7">
      <w:pPr>
        <w:pStyle w:val="Bibliography"/>
      </w:pPr>
      <w:r>
        <w:t xml:space="preserve">46. </w:t>
      </w:r>
      <w:r>
        <w:tab/>
        <w:t>Bochdansky AB, Clouse MA, Herndl GJ. Dragon kings of the deep sea: marine particles deviate markedly from the common number-size spectrum. Scientific Reports [Internet] 2016 [cited 2018 Dec 30];6(1). Available from: http://www.nature.com/articles/srep22633</w:t>
      </w:r>
    </w:p>
    <w:p w14:paraId="309BD4A1" w14:textId="77777777" w:rsidR="008073B7" w:rsidRDefault="008073B7" w:rsidP="008073B7">
      <w:pPr>
        <w:pStyle w:val="Bibliography"/>
      </w:pPr>
      <w:r>
        <w:t xml:space="preserve">47. </w:t>
      </w:r>
      <w:r>
        <w:tab/>
        <w:t xml:space="preserve">Mestre M, Ruiz-González C, Logares R, Duarte CM, Gasol JM, Sala MM. Sinking particles promote vertical connectivity in the ocean microbiome. PNAS 2018;201802470. </w:t>
      </w:r>
    </w:p>
    <w:p w14:paraId="6538F6D5" w14:textId="77777777" w:rsidR="008073B7" w:rsidRDefault="008073B7" w:rsidP="008073B7">
      <w:pPr>
        <w:pStyle w:val="Bibliography"/>
      </w:pPr>
      <w:r>
        <w:t xml:space="preserve">48. </w:t>
      </w:r>
      <w:r>
        <w:tab/>
        <w:t xml:space="preserve">Sohrin R, Isaji M, Obara Y, Agostini S, Suzuki Y, Hiroe Y, et al. Distribution of Synechococcus in the dark ocean. Aquat Microb Ecol 2011;64(1):1–14. </w:t>
      </w:r>
    </w:p>
    <w:p w14:paraId="55623B1E" w14:textId="77777777" w:rsidR="008073B7" w:rsidRDefault="008073B7" w:rsidP="008073B7">
      <w:pPr>
        <w:pStyle w:val="Bibliography"/>
      </w:pPr>
      <w:r>
        <w:t xml:space="preserve">49. </w:t>
      </w:r>
      <w:r>
        <w:tab/>
        <w:t xml:space="preserve">Cram JA, Chow C-ET, Sachdeva R, Needham DM, Parada AE, Steele JA, et al. Seasonal and interannual variability of the marine bacterioplankton community throughout the water column over ten years. The ISME Journal 2015;9:563–80. </w:t>
      </w:r>
    </w:p>
    <w:p w14:paraId="3482E3C3" w14:textId="77777777" w:rsidR="008073B7" w:rsidRDefault="008073B7" w:rsidP="008073B7">
      <w:pPr>
        <w:pStyle w:val="Bibliography"/>
      </w:pPr>
      <w:r>
        <w:t xml:space="preserve">50. </w:t>
      </w:r>
      <w:r>
        <w:tab/>
        <w:t xml:space="preserve">Sanford LP, Suttles SE, Halka JP. Reconsidering the physics of the Chesapeake Bay estuarine turbidity maximum. Estuaries 2001;24(5):655–69. </w:t>
      </w:r>
    </w:p>
    <w:p w14:paraId="1C687EF7" w14:textId="77777777" w:rsidR="008073B7" w:rsidRDefault="008073B7" w:rsidP="008073B7">
      <w:pPr>
        <w:pStyle w:val="Bibliography"/>
      </w:pPr>
      <w:r>
        <w:t xml:space="preserve">51. </w:t>
      </w:r>
      <w:r>
        <w:tab/>
        <w:t>Sanford LP, Dickhudt P, Rubano-Gomez L, Yates M, Suttles S, Friedrichs CT, et al. Variability of suspended particle concentrations, sizes and settling velocities in the Chesapeake Bay turbidity maximum. In: Droppo IG, Leppard GG, Liss SN, Milligan TG, editors. . Boca Raton, Florida: CRC Press, LLC; 2005. page 211–36.</w:t>
      </w:r>
    </w:p>
    <w:p w14:paraId="6FDB9C60" w14:textId="77777777" w:rsidR="008073B7" w:rsidRDefault="008073B7" w:rsidP="008073B7">
      <w:pPr>
        <w:pStyle w:val="Bibliography"/>
      </w:pPr>
      <w:r>
        <w:t xml:space="preserve">52. </w:t>
      </w:r>
      <w:r>
        <w:tab/>
        <w:t xml:space="preserve">Malone TC, editor. Ecosystems at the land-sea margin: drainage basin to coastal sea. Washington, D.C: American Geophysical Union; 1999. </w:t>
      </w:r>
    </w:p>
    <w:p w14:paraId="570AF620" w14:textId="77777777" w:rsidR="008073B7" w:rsidRDefault="008073B7" w:rsidP="008073B7">
      <w:pPr>
        <w:pStyle w:val="Bibliography"/>
      </w:pPr>
      <w:r>
        <w:t xml:space="preserve">53. </w:t>
      </w:r>
      <w:r>
        <w:tab/>
        <w:t xml:space="preserve">Schubel JR. Size distributions of the suspended particles of the Chesapeake Bay turbidity maximum. Netherlands Journal of Sea Research 1969;4(3):283–309. </w:t>
      </w:r>
    </w:p>
    <w:p w14:paraId="5A910F27" w14:textId="77777777" w:rsidR="008073B7" w:rsidRDefault="008073B7" w:rsidP="008073B7">
      <w:pPr>
        <w:pStyle w:val="Bibliography"/>
      </w:pPr>
      <w:r>
        <w:t xml:space="preserve">54. </w:t>
      </w:r>
      <w:r>
        <w:tab/>
        <w:t xml:space="preserve">Stramma L, Johnson GC, Sprintall J, Mohrholz V. Expanding Oxygen-Minimum Zones in the Tropical Oceans. Science 2008;320(5876):655–8. </w:t>
      </w:r>
    </w:p>
    <w:p w14:paraId="09FF29BB" w14:textId="77777777" w:rsidR="008073B7" w:rsidRDefault="008073B7" w:rsidP="008073B7">
      <w:pPr>
        <w:pStyle w:val="Bibliography"/>
      </w:pPr>
      <w:r>
        <w:t xml:space="preserve">55. </w:t>
      </w:r>
      <w:r>
        <w:tab/>
        <w:t xml:space="preserve">Joyce S. The dead zones: oxygen-starved coastal waters. Environmental Health Perspectives 2000;108(3):A120–5. </w:t>
      </w:r>
    </w:p>
    <w:p w14:paraId="1CF0A741" w14:textId="77777777" w:rsidR="008073B7" w:rsidRDefault="008073B7" w:rsidP="008073B7">
      <w:pPr>
        <w:pStyle w:val="Bibliography"/>
      </w:pPr>
      <w:r>
        <w:t xml:space="preserve">56. </w:t>
      </w:r>
      <w:r>
        <w:tab/>
        <w:t xml:space="preserve">Karl DM, Bidigare RR, Letelier RM. Long-term changes in plankton community structure and productivity in the North Pacific Subtropical Gyre: The domain shift hypothesis. Deep Sea Research Part II: Topical Studies in Oceanography 2001;48(8–9):1449–70. </w:t>
      </w:r>
    </w:p>
    <w:p w14:paraId="574D248E" w14:textId="77777777" w:rsidR="008073B7" w:rsidRDefault="008073B7" w:rsidP="008073B7">
      <w:pPr>
        <w:pStyle w:val="Bibliography"/>
      </w:pPr>
      <w:r>
        <w:t xml:space="preserve">57. </w:t>
      </w:r>
      <w:r>
        <w:tab/>
        <w:t xml:space="preserve">Wright JJ, Konwar KM, Hallam SJ. Microbial ecology of expanding oxygen minimum zones. Nat Rev Micro 2012;10(6):381–94. </w:t>
      </w:r>
    </w:p>
    <w:p w14:paraId="4580416A" w14:textId="77777777" w:rsidR="008073B7" w:rsidRDefault="008073B7" w:rsidP="008073B7">
      <w:pPr>
        <w:pStyle w:val="Bibliography"/>
      </w:pPr>
      <w:r>
        <w:lastRenderedPageBreak/>
        <w:t xml:space="preserve">58. </w:t>
      </w:r>
      <w:r>
        <w:tab/>
        <w:t>Danovaro R, Fonda Umani S, Pusceddu A. Climate Change and the Potential Spreading of Marine Mucilage and Microbial Pathogens in the Mediterranean Sea. PLoS One [Internet] 2009 [cited 2020 Jul 25];4(9). Available from: https://www.ncbi.nlm.nih.gov/pmc/articles/PMC2739426/</w:t>
      </w:r>
    </w:p>
    <w:p w14:paraId="645A5393" w14:textId="77777777" w:rsidR="008073B7" w:rsidRDefault="008073B7" w:rsidP="008073B7">
      <w:pPr>
        <w:pStyle w:val="Bibliography"/>
      </w:pPr>
      <w:r>
        <w:t xml:space="preserve">59. </w:t>
      </w:r>
      <w:r>
        <w:tab/>
        <w:t xml:space="preserve">Karl DM, Lukas R. The Hawaii Ocean Time-series (HOT) program: Background, rationale and field implementation. Deep Sea Research Part II: Topical Studies in Oceanography 1996;43(2–3):129–56. </w:t>
      </w:r>
    </w:p>
    <w:p w14:paraId="784526F5" w14:textId="77777777" w:rsidR="008073B7" w:rsidRDefault="008073B7" w:rsidP="008073B7">
      <w:pPr>
        <w:pStyle w:val="Bibliography"/>
      </w:pPr>
      <w:r>
        <w:t xml:space="preserve">60. </w:t>
      </w:r>
      <w:r>
        <w:tab/>
        <w:t xml:space="preserve">Cram JA, Weber T, Leung SW, McDonnell AMP, Liang J-H, Deutsch C. The Role of Particle Size, Ballast, Temperature, and Oxygen in the Sinking Flux to the Deep Sea. Global Biogeochemical Cycles 2018;32(5):858–76. </w:t>
      </w:r>
    </w:p>
    <w:p w14:paraId="0FF48F2D" w14:textId="77777777" w:rsidR="008073B7" w:rsidRDefault="008073B7" w:rsidP="008073B7">
      <w:pPr>
        <w:pStyle w:val="Bibliography"/>
      </w:pPr>
      <w:r>
        <w:t xml:space="preserve">61. </w:t>
      </w:r>
      <w:r>
        <w:tab/>
        <w:t xml:space="preserve">Steinberg DK, Carlson CA, Bates NR, Johnson RJ, Michaels AF, Knap AH. Overview of the US JGOFS Bermuda Atlantic Time-series Study (BATS): a decade-scale look at ocean biology and biogeochemistry. Deep-Sea Research Part Ii-Topical Studies in Oceanography 2001;48(8–9):1405–47. </w:t>
      </w:r>
    </w:p>
    <w:p w14:paraId="342562BA" w14:textId="77777777" w:rsidR="008073B7" w:rsidRDefault="008073B7" w:rsidP="008073B7">
      <w:pPr>
        <w:pStyle w:val="Bibliography"/>
      </w:pPr>
      <w:r>
        <w:t xml:space="preserve">62. </w:t>
      </w:r>
      <w:r>
        <w:tab/>
        <w:t xml:space="preserve">Fuhrman J, Steele J. Community structure of marine bacterioplankton: patterns, networks, and relationships to function. Aquat Microb Ecol 2008;53:69–81. </w:t>
      </w:r>
    </w:p>
    <w:p w14:paraId="194947F3" w14:textId="77777777" w:rsidR="008073B7" w:rsidRDefault="008073B7" w:rsidP="008073B7">
      <w:pPr>
        <w:pStyle w:val="Bibliography"/>
      </w:pPr>
      <w:r>
        <w:t xml:space="preserve">63. </w:t>
      </w:r>
      <w:r>
        <w:tab/>
        <w:t xml:space="preserve">Crump BC, Baross JA. Characterization of the bacterially-active particle fraction in the Columbia River estuary. Marine ecology Progress series 2000;206:13–22. </w:t>
      </w:r>
    </w:p>
    <w:p w14:paraId="2B59E89B" w14:textId="77777777" w:rsidR="008073B7" w:rsidRDefault="008073B7" w:rsidP="008073B7">
      <w:pPr>
        <w:pStyle w:val="Bibliography"/>
      </w:pPr>
      <w:r>
        <w:t xml:space="preserve">64. </w:t>
      </w:r>
      <w:r>
        <w:tab/>
        <w:t xml:space="preserve">Mestre M, Borrull E, Sala Mm, Gasol JM. Patterns of bacterial diversity in the marine planktonic particulate matter continuum. ISME J 2017;11(4):999–1010. </w:t>
      </w:r>
    </w:p>
    <w:p w14:paraId="333D460B" w14:textId="77777777" w:rsidR="008073B7" w:rsidRDefault="008073B7" w:rsidP="008073B7">
      <w:pPr>
        <w:pStyle w:val="Bibliography"/>
      </w:pPr>
      <w:r>
        <w:t xml:space="preserve">65. </w:t>
      </w:r>
      <w:r>
        <w:tab/>
        <w:t>Liu R, Wang L, Liu Q, Wang Z, Li Z, Fang J, et al. Depth-Resolved Distribution of Particle-Attached and Free-Living Bacterial Communities in the Water Column of the New Britain Trench. Front Microbiol [Internet] 2018 [cited 2018 Apr 10];9. Available from: https://www.frontiersin.org/articles/10.3389/fmicb.2018.00625/full#B35</w:t>
      </w:r>
    </w:p>
    <w:p w14:paraId="50B4F5A1" w14:textId="77777777" w:rsidR="008073B7" w:rsidRDefault="008073B7" w:rsidP="008073B7">
      <w:pPr>
        <w:pStyle w:val="Bibliography"/>
      </w:pPr>
      <w:r>
        <w:t xml:space="preserve">66. </w:t>
      </w:r>
      <w:r>
        <w:tab/>
        <w:t xml:space="preserve">DeVries T, Liang J-H, Deutsch C. A mechanistic particle flux model applied to the oceanic phosphorus cycle. Biogeosciences Discuss 2014;11(3):3653–99. </w:t>
      </w:r>
    </w:p>
    <w:p w14:paraId="493FEEF7" w14:textId="77777777" w:rsidR="008073B7" w:rsidRDefault="008073B7" w:rsidP="008073B7">
      <w:pPr>
        <w:pStyle w:val="Bibliography"/>
      </w:pPr>
      <w:r>
        <w:t xml:space="preserve">67. </w:t>
      </w:r>
      <w:r>
        <w:tab/>
        <w:t xml:space="preserve">Lyons M, Ward J, Gaff H, Hicks R, Drake J, Dobbs F. Theory of island biogeography on a microscopic scale: organic aggregates as islands for aquatic pathogens. Aquatic Microbial Ecology 2010;60(1):1–13. </w:t>
      </w:r>
    </w:p>
    <w:p w14:paraId="34BF4C87" w14:textId="77777777" w:rsidR="008073B7" w:rsidRDefault="008073B7" w:rsidP="008073B7">
      <w:pPr>
        <w:pStyle w:val="Bibliography"/>
      </w:pPr>
      <w:r>
        <w:t xml:space="preserve">68. </w:t>
      </w:r>
      <w:r>
        <w:tab/>
        <w:t xml:space="preserve">Riley JS, Sanders R, Marsay C, Le Moigne FAC, Achterberg EP, Poulton AJ. The relative contribution of fast and slow sinking particles to ocean carbon export. Global Biogeochemical Cycles 2012;26(1):n/a-n/a. </w:t>
      </w:r>
    </w:p>
    <w:p w14:paraId="29E7A5DF" w14:textId="77777777" w:rsidR="008073B7" w:rsidRDefault="008073B7" w:rsidP="008073B7">
      <w:pPr>
        <w:pStyle w:val="Bibliography"/>
      </w:pPr>
      <w:r>
        <w:t xml:space="preserve">69. </w:t>
      </w:r>
      <w:r>
        <w:tab/>
        <w:t xml:space="preserve">Gartner JW, Cheng RT, Wang P-F, Richter K. Laboratory and field evaluations of the LISST-100 instrument for suspended particle size determinations. Marine Geology 2001;175(1):199–219. </w:t>
      </w:r>
    </w:p>
    <w:p w14:paraId="36D312C9" w14:textId="77777777" w:rsidR="008073B7" w:rsidRDefault="008073B7" w:rsidP="008073B7">
      <w:pPr>
        <w:pStyle w:val="Bibliography"/>
      </w:pPr>
      <w:r>
        <w:t xml:space="preserve">70. </w:t>
      </w:r>
      <w:r>
        <w:tab/>
        <w:t>Cartwright GM, Friedrichs CT, Sanford LP. In situ characterization of estuarine suspended sediment in the presence of muddy flocs and pellets [Internet]. In: The Proceedings of the Coastal Sediments 2011. Miami, Florida, USA: World Scientific Publishing Company; 2011 [cited 2019 Jan 26]. page 642–55.Available from: http://www.worldscientific.com/doi/abs/10.1142/9789814355537_0049</w:t>
      </w:r>
    </w:p>
    <w:p w14:paraId="5A847A64" w14:textId="77777777" w:rsidR="008073B7" w:rsidRDefault="008073B7" w:rsidP="008073B7">
      <w:pPr>
        <w:pStyle w:val="Bibliography"/>
      </w:pPr>
      <w:r>
        <w:lastRenderedPageBreak/>
        <w:t xml:space="preserve">71. </w:t>
      </w:r>
      <w:r>
        <w:tab/>
        <w:t xml:space="preserve">Guidi L, Jackson GA, Stemmann L, Miquel JC, Picheral M, Gorsky G. Relationship between particle size distribution and flux in the mesopelagic zone. Deep Sea Research Part I: Oceanographic Research Papers 2008;55(10):1364–74. </w:t>
      </w:r>
    </w:p>
    <w:p w14:paraId="27583236" w14:textId="77777777" w:rsidR="008073B7" w:rsidRDefault="008073B7" w:rsidP="008073B7">
      <w:pPr>
        <w:pStyle w:val="Bibliography"/>
      </w:pPr>
      <w:r>
        <w:t xml:space="preserve">72. </w:t>
      </w:r>
      <w:r>
        <w:tab/>
        <w:t xml:space="preserve">Jackson GA, Checkley DM. Particle size distributions in the upper 100 m water column and their implications for animal feeding in the plankton. Deep Sea Research Part I: Oceanographic Research Papers 2011;58(3):283–97. </w:t>
      </w:r>
    </w:p>
    <w:p w14:paraId="7D8AF9F6" w14:textId="77777777" w:rsidR="008073B7" w:rsidRDefault="008073B7" w:rsidP="008073B7">
      <w:pPr>
        <w:pStyle w:val="Bibliography"/>
      </w:pPr>
      <w:r>
        <w:t xml:space="preserve">73. </w:t>
      </w:r>
      <w:r>
        <w:tab/>
        <w:t xml:space="preserve">Jackson GA. Using Fractal Scaling and Two-Dimensional Particle Size Spectra to Calculate Coagulation Rates for Heterogeneous Systems. Journal of Colloid and Interface Science 1998;202(1):20–9. </w:t>
      </w:r>
    </w:p>
    <w:p w14:paraId="57A442FC" w14:textId="77777777" w:rsidR="008073B7" w:rsidRDefault="008073B7" w:rsidP="008073B7">
      <w:pPr>
        <w:pStyle w:val="Bibliography"/>
      </w:pPr>
      <w:r>
        <w:t xml:space="preserve">74. </w:t>
      </w:r>
      <w:r>
        <w:tab/>
        <w:t xml:space="preserve">Kilps JR, Logan BE, Alldredge AL. Fractal dimensions of marine snow determined from image analysis of in situ photographs. Deep Sea Research Part I: Oceanographic Research Papers 1994;41(8):1159–69. </w:t>
      </w:r>
    </w:p>
    <w:p w14:paraId="53AA97AF" w14:textId="77777777" w:rsidR="008073B7" w:rsidRDefault="008073B7" w:rsidP="008073B7">
      <w:pPr>
        <w:pStyle w:val="Bibliography"/>
      </w:pPr>
      <w:r>
        <w:t xml:space="preserve">75. </w:t>
      </w:r>
      <w:r>
        <w:tab/>
        <w:t>Dougherty E, Cram J. Determining the Abundance and Diversity of Bacteria on Marine Particles of Different Size Classes [Internet]. 2020 [cited 2020 Aug 5];Available from: https://agu.confex.com/agu/osm20/meetingapp.cgi/Search/0</w:t>
      </w:r>
    </w:p>
    <w:p w14:paraId="528A021E" w14:textId="77777777" w:rsidR="008073B7" w:rsidRDefault="008073B7" w:rsidP="008073B7">
      <w:pPr>
        <w:pStyle w:val="Bibliography"/>
      </w:pPr>
      <w:r>
        <w:t xml:space="preserve">76. </w:t>
      </w:r>
      <w:r>
        <w:tab/>
        <w:t xml:space="preserve">Parada AE, Needham DM, Fuhrman JA. Every base matters: assessing small subunit rRNA primers for marine microbiomes with mock communities, time series and global field samples. Environmental Microbiology 2016;18(5):1403–14. </w:t>
      </w:r>
    </w:p>
    <w:p w14:paraId="1380282C" w14:textId="77777777" w:rsidR="008073B7" w:rsidRDefault="008073B7" w:rsidP="008073B7">
      <w:pPr>
        <w:pStyle w:val="Bibliography"/>
      </w:pPr>
      <w:r>
        <w:t xml:space="preserve">77. </w:t>
      </w:r>
      <w:r>
        <w:tab/>
        <w:t>McNichol J, Berube P, Biller S, Chisholm SW, Fuhrman JA. Testing model predictions and revealing basin-scale biogeography with whole-community PCR amplicons from GEOTRACES [Internet]. AGU; 2020 [cited 2020 Jul 29]. Available from: https://agu.confex.com/agu/osm20/meetingapp.cgi/Paper/653514</w:t>
      </w:r>
    </w:p>
    <w:p w14:paraId="3691C958" w14:textId="77777777" w:rsidR="008073B7" w:rsidRDefault="008073B7" w:rsidP="008073B7">
      <w:pPr>
        <w:pStyle w:val="Bibliography"/>
      </w:pPr>
      <w:r>
        <w:t xml:space="preserve">78. </w:t>
      </w:r>
      <w:r>
        <w:tab/>
        <w:t xml:space="preserve">Moran MA, Satinsky B, Gifford SM, Luo H, Rivers A, Chan L-K, et al. Sizing up metatranscriptomics. ISME J 2013;7(2):237–43. </w:t>
      </w:r>
    </w:p>
    <w:p w14:paraId="11E61900" w14:textId="77777777" w:rsidR="008073B7" w:rsidRDefault="008073B7" w:rsidP="008073B7">
      <w:pPr>
        <w:pStyle w:val="Bibliography"/>
      </w:pPr>
      <w:r>
        <w:t xml:space="preserve">79. </w:t>
      </w:r>
      <w:r>
        <w:tab/>
        <w:t xml:space="preserve">Tourlousse DM, Yoshiike S, Ohashi A, Matsukura S, Noda N, Sekiguchi Y. Synthetic spike-in standards for high-throughput 16S rRNA gene amplicon sequencing. Nucleic Acids Res 2017;45(4):e23. </w:t>
      </w:r>
    </w:p>
    <w:p w14:paraId="4359DB48" w14:textId="77777777" w:rsidR="008073B7" w:rsidRDefault="008073B7" w:rsidP="008073B7">
      <w:pPr>
        <w:pStyle w:val="Bibliography"/>
      </w:pPr>
      <w:r>
        <w:t xml:space="preserve">80. </w:t>
      </w:r>
      <w:r>
        <w:tab/>
        <w:t>Yeh Y-C, Needham DM, Sieradzki ET, Fuhrman JA. Taxon Disappearance from Microbiome Analysis Reinforces the Value of Mock Communities as a Standard in Every Sequencing Run. mSystems [Internet] 2018 [cited 2020 Jul 29];3(3). Available from: https://msystems.asm.org/content/3/3/e00023-18</w:t>
      </w:r>
    </w:p>
    <w:p w14:paraId="693E4187" w14:textId="77777777" w:rsidR="008073B7" w:rsidRDefault="008073B7" w:rsidP="008073B7">
      <w:pPr>
        <w:pStyle w:val="Bibliography"/>
      </w:pPr>
      <w:r>
        <w:t xml:space="preserve">81. </w:t>
      </w:r>
      <w:r>
        <w:tab/>
        <w:t>Chow C-ET. Microbe to microbe: Monthly microbial community dynamics and interactions at the San Pedro Ocean Time-series [Internet]. 2012 [cited 2014 May 27];Available from: http://search.proquest.com.libproxy.usc.edu/pqdtlocal1006272/docview/1143524759/abstract/4268C83DF69048D5PQ/1?accountid=14749</w:t>
      </w:r>
    </w:p>
    <w:p w14:paraId="1464D939" w14:textId="77777777" w:rsidR="008073B7" w:rsidRDefault="008073B7" w:rsidP="008073B7">
      <w:pPr>
        <w:pStyle w:val="Bibliography"/>
      </w:pPr>
      <w:r>
        <w:t xml:space="preserve">82. </w:t>
      </w:r>
      <w:r>
        <w:tab/>
        <w:t xml:space="preserve">Hatosy SM, Martiny JBH, Sachdeva R, Steele J, Fuhrman JA, Martiny AC. Beta diversity of marine bacteria depends on temporal scale. Ecology 2013;94(9):1898–904. </w:t>
      </w:r>
    </w:p>
    <w:p w14:paraId="7BEE18E0" w14:textId="77777777" w:rsidR="008073B7" w:rsidRDefault="008073B7" w:rsidP="008073B7">
      <w:pPr>
        <w:pStyle w:val="Bibliography"/>
      </w:pPr>
      <w:r>
        <w:lastRenderedPageBreak/>
        <w:t xml:space="preserve">83. </w:t>
      </w:r>
      <w:r>
        <w:tab/>
        <w:t xml:space="preserve">Needham DM, Chow C-ET, Cram JA, Sachdeva R, Parada A, Fuhrman JA. Short-term observations of marine bacterial and viral communities: patterns, connections and resilience. ISME J 2013;7(7):1274–85. </w:t>
      </w:r>
    </w:p>
    <w:p w14:paraId="783D39EA" w14:textId="77777777" w:rsidR="008073B7" w:rsidRDefault="008073B7" w:rsidP="008073B7">
      <w:pPr>
        <w:pStyle w:val="Bibliography"/>
      </w:pPr>
      <w:r>
        <w:t xml:space="preserve">84. </w:t>
      </w:r>
      <w:r>
        <w:tab/>
        <w:t xml:space="preserve">Faust K, Raes J. Microbial interactions: from networks to models. Nature Reviews Microbiology 2012;10(8):538–50. </w:t>
      </w:r>
    </w:p>
    <w:p w14:paraId="5FE3BF9D" w14:textId="77777777" w:rsidR="008073B7" w:rsidRDefault="008073B7" w:rsidP="008073B7">
      <w:pPr>
        <w:pStyle w:val="Bibliography"/>
      </w:pPr>
      <w:r>
        <w:t xml:space="preserve">85. </w:t>
      </w:r>
      <w:r>
        <w:tab/>
        <w:t xml:space="preserve">Cram JA, Xia LC, Needham DM, Sachdeva R, Sun F, Fuhrman JA. Cross-depth analysis of marine bacterial networks suggests downward propagation of temporal changes. ISME J 2015;9(12):2573–86. </w:t>
      </w:r>
    </w:p>
    <w:p w14:paraId="3F3AE2BF" w14:textId="77777777" w:rsidR="008073B7" w:rsidRDefault="008073B7" w:rsidP="008073B7">
      <w:pPr>
        <w:pStyle w:val="Bibliography"/>
      </w:pPr>
      <w:r>
        <w:t xml:space="preserve">86. </w:t>
      </w:r>
      <w:r>
        <w:tab/>
        <w:t xml:space="preserve">Cram JA, Sun F, Fuhrman JA. Marine bacterial, archaeal and protistan association networks. In: Encyclopedia of Metagenomics. SpringerReference; 2014. </w:t>
      </w:r>
    </w:p>
    <w:p w14:paraId="511984C4" w14:textId="77777777" w:rsidR="008073B7" w:rsidRDefault="008073B7" w:rsidP="008073B7">
      <w:pPr>
        <w:pStyle w:val="Bibliography"/>
      </w:pPr>
      <w:r>
        <w:t xml:space="preserve">87. </w:t>
      </w:r>
      <w:r>
        <w:tab/>
        <w:t xml:space="preserve">Roller BRK, Stoddard SF, Schmidt TM. Exploiting rRNA operon copy number to investigate bacterial reproductive strategies. Nature Microbiology 2016;1(11):1–7. </w:t>
      </w:r>
    </w:p>
    <w:p w14:paraId="5B0722B3" w14:textId="77777777" w:rsidR="008073B7" w:rsidRDefault="008073B7" w:rsidP="008073B7">
      <w:pPr>
        <w:pStyle w:val="Bibliography"/>
      </w:pPr>
      <w:r>
        <w:t xml:space="preserve">88. </w:t>
      </w:r>
      <w:r>
        <w:tab/>
        <w:t>Long AM, Hou S, Ignacio-Espinoza JC, Fuhrman JA. Benchmarking metagenomic marine microbial growth prediction from codon usage bias and peak-to-trough ratios [Internet]. Microbiology; 2019 [cited 2020 Jul 16]. Available from: http://biorxiv.org/lookup/doi/10.1101/786939</w:t>
      </w:r>
    </w:p>
    <w:p w14:paraId="3BCB2284" w14:textId="77777777" w:rsidR="008073B7" w:rsidRDefault="008073B7" w:rsidP="008073B7">
      <w:pPr>
        <w:pStyle w:val="Bibliography"/>
      </w:pPr>
      <w:r>
        <w:t xml:space="preserve">89. </w:t>
      </w:r>
      <w:r>
        <w:tab/>
        <w:t>Weissman JL, Hou S, Fuhrman JA. Estimating maximal microbial growth rates from cultures, metagenomes, and single cells via codon usage patterns [Internet]. Microbiology; 2020 [cited 2020 Aug 2]. Available from: http://biorxiv.org/lookup/doi/10.1101/2020.07.25.221176</w:t>
      </w:r>
    </w:p>
    <w:p w14:paraId="7AF7F499" w14:textId="77777777" w:rsidR="008073B7" w:rsidRDefault="008073B7" w:rsidP="008073B7">
      <w:pPr>
        <w:pStyle w:val="Bibliography"/>
      </w:pPr>
      <w:r>
        <w:t xml:space="preserve">90. </w:t>
      </w:r>
      <w:r>
        <w:tab/>
        <w:t xml:space="preserve">Pernthaler J. Predation on prokaryotes in the water column and its ecological implications. Nature Reviews Microbiology 2005;3(7):537–46. </w:t>
      </w:r>
    </w:p>
    <w:p w14:paraId="156F78D6" w14:textId="77777777" w:rsidR="008073B7" w:rsidRDefault="008073B7" w:rsidP="008073B7">
      <w:pPr>
        <w:pStyle w:val="Bibliography"/>
      </w:pPr>
      <w:r>
        <w:t xml:space="preserve">91. </w:t>
      </w:r>
      <w:r>
        <w:tab/>
        <w:t xml:space="preserve">Barrangou R, Fremaux C, Deveau H, Richards M, Boyaval P, Moineau S, et al. CRISPR Provides Acquired Resistance against Viruses in Prokaryotes. Science 2007;315(5819):1709–12. </w:t>
      </w:r>
    </w:p>
    <w:p w14:paraId="707B68E7" w14:textId="77777777" w:rsidR="008073B7" w:rsidRDefault="008073B7" w:rsidP="008073B7">
      <w:pPr>
        <w:pStyle w:val="Bibliography"/>
      </w:pPr>
      <w:r>
        <w:t xml:space="preserve">92. </w:t>
      </w:r>
      <w:r>
        <w:tab/>
        <w:t xml:space="preserve">Jeandel C, Rutgers van der Loeff M, Lam PJ, Roy-Barman M, Sherrell RM, Kretschmer S, et al. What did we learn about ocean particle dynamics in the GEOSECS–JGOFS era? Progress in Oceanography 2015;133:6–16. </w:t>
      </w:r>
    </w:p>
    <w:p w14:paraId="49746AD7" w14:textId="77777777" w:rsidR="008073B7" w:rsidRDefault="008073B7" w:rsidP="008073B7">
      <w:pPr>
        <w:pStyle w:val="Bibliography"/>
      </w:pPr>
      <w:r>
        <w:t xml:space="preserve">93. </w:t>
      </w:r>
      <w:r>
        <w:tab/>
        <w:t xml:space="preserve">Belcher D. The apprenticeship approach to advanced academic literacy: Graduate students and their mentors. English for Specific Purposes 1994;13(1):23–34. </w:t>
      </w:r>
    </w:p>
    <w:p w14:paraId="12339CF0" w14:textId="77777777" w:rsidR="008073B7" w:rsidRDefault="008073B7" w:rsidP="008073B7">
      <w:pPr>
        <w:pStyle w:val="Bibliography"/>
      </w:pPr>
      <w:r>
        <w:t xml:space="preserve">94. </w:t>
      </w:r>
      <w:r>
        <w:tab/>
        <w:t xml:space="preserve">Brown MC, Davis GL, McClendon SA. Mentoring Graduate Students of Color: Myths, Models, and Modes. Peabody Journal of Education 1999;74(2,):105–18. </w:t>
      </w:r>
    </w:p>
    <w:p w14:paraId="61186D11" w14:textId="77777777" w:rsidR="008073B7" w:rsidRDefault="008073B7" w:rsidP="008073B7">
      <w:pPr>
        <w:pStyle w:val="Bibliography"/>
      </w:pPr>
      <w:r>
        <w:t xml:space="preserve">95. </w:t>
      </w:r>
      <w:r>
        <w:tab/>
        <w:t xml:space="preserve">Montgomery BL, Dodson JE, Johnson SM. Guiding the Way: Mentoring Graduate Students and Junior Faculty for Sustainable Academic Careers. SAGE Open 2014;4(4):2158244014558043. </w:t>
      </w:r>
    </w:p>
    <w:p w14:paraId="011D02C4" w14:textId="77777777" w:rsidR="008073B7" w:rsidRDefault="008073B7" w:rsidP="008073B7">
      <w:pPr>
        <w:pStyle w:val="Bibliography"/>
      </w:pPr>
      <w:r>
        <w:t xml:space="preserve">96. </w:t>
      </w:r>
      <w:r>
        <w:tab/>
        <w:t xml:space="preserve">Jones SJ. Learning Equity between Online and On-Site Mathematics Courses. 2013;9(1):12. </w:t>
      </w:r>
    </w:p>
    <w:p w14:paraId="50FFC7A8" w14:textId="77777777" w:rsidR="008073B7" w:rsidRDefault="008073B7" w:rsidP="008073B7">
      <w:pPr>
        <w:pStyle w:val="Bibliography"/>
      </w:pPr>
      <w:r>
        <w:t xml:space="preserve">97. </w:t>
      </w:r>
      <w:r>
        <w:tab/>
        <w:t xml:space="preserve">Rose R. Access and Equity for All Learners in Blended and Online Education. Rose &amp; Smith Associates; 2014. </w:t>
      </w:r>
    </w:p>
    <w:p w14:paraId="7F9B698C" w14:textId="77777777" w:rsidR="008073B7" w:rsidRDefault="008073B7" w:rsidP="008073B7">
      <w:pPr>
        <w:pStyle w:val="Bibliography"/>
      </w:pPr>
      <w:r>
        <w:lastRenderedPageBreak/>
        <w:t xml:space="preserve">98. </w:t>
      </w:r>
      <w:r>
        <w:tab/>
        <w:t xml:space="preserve">Butz NT, Stupnisky RH. A mixed methods study of graduate students’ self-determined motivation in synchronous hybrid learning environments. The Internet and Higher Education 2016;28:85–95. </w:t>
      </w:r>
    </w:p>
    <w:p w14:paraId="082D0C49" w14:textId="77777777" w:rsidR="008073B7" w:rsidRDefault="008073B7" w:rsidP="008073B7">
      <w:pPr>
        <w:pStyle w:val="Bibliography"/>
      </w:pPr>
      <w:r>
        <w:t xml:space="preserve">99. </w:t>
      </w:r>
      <w:r>
        <w:tab/>
        <w:t xml:space="preserve">Gardner SK. Contrasting the Socialization Experiences of Doctoral Students in High- and Low-Completing Departments: A Qualitative Analysis of Disciplinary Contexts at One Institution. The Journal of Higher Education 2010;81(1):61–81. </w:t>
      </w:r>
    </w:p>
    <w:p w14:paraId="433CF9B4" w14:textId="77777777" w:rsidR="008073B7" w:rsidRDefault="008073B7" w:rsidP="008073B7">
      <w:pPr>
        <w:pStyle w:val="Bibliography"/>
      </w:pPr>
      <w:r>
        <w:t xml:space="preserve">100. </w:t>
      </w:r>
      <w:r>
        <w:tab/>
        <w:t xml:space="preserve">Figueroa T, Hurtado S. Underrepresented Racial and/or Ethnic Minority (URM) Graduate Students in STEM Disciplines: A Critical Approach to Understanding Graduate School Experiences and Obstacles to Degree Progression. University of California, Los Angeles: Association for the Study of Higher Education; 2013. </w:t>
      </w:r>
    </w:p>
    <w:p w14:paraId="1544362D" w14:textId="77777777" w:rsidR="008073B7" w:rsidRDefault="008073B7" w:rsidP="008073B7">
      <w:pPr>
        <w:pStyle w:val="Bibliography"/>
      </w:pPr>
      <w:r>
        <w:t xml:space="preserve">101. </w:t>
      </w:r>
      <w:r>
        <w:tab/>
        <w:t>Odedina FT, Behar-Horenstein LS, Fathi P, Kaninjing E, Nguyen J, Askins N, et al. Improving Representation of Underrepresented Minority (URM) Students in Oncology Biomedical Research Workforce: Outcome Evaluation from the ReTOOL Program. J Canc Educ [Internet] 2020 [cited 2020 Jul 31];Available from: https://doi.org/10.1007/s13187-020-01779-1</w:t>
      </w:r>
    </w:p>
    <w:p w14:paraId="74DF1045" w14:textId="77777777" w:rsidR="008073B7" w:rsidRDefault="008073B7" w:rsidP="008073B7">
      <w:pPr>
        <w:pStyle w:val="Bibliography"/>
      </w:pPr>
      <w:r>
        <w:t xml:space="preserve">102. </w:t>
      </w:r>
      <w:r>
        <w:tab/>
        <w:t>Estrada M, Burnett M, Campbell AG, Campbell PB, Denetclaw WF, Gutiérrez CG, et al. Improving Underrepresented Minority Student Persistence in STEM. CBE Life Sci Educ [Internet] 2016 [cited 2020 Jul 29];15(3). Available from: https://www.ncbi.nlm.nih.gov/pmc/articles/PMC5008901/</w:t>
      </w:r>
    </w:p>
    <w:p w14:paraId="2C80228D" w14:textId="77777777" w:rsidR="008073B7" w:rsidRDefault="008073B7" w:rsidP="008073B7">
      <w:pPr>
        <w:pStyle w:val="Bibliography"/>
      </w:pPr>
      <w:r>
        <w:t xml:space="preserve">103. </w:t>
      </w:r>
      <w:r>
        <w:tab/>
        <w:t xml:space="preserve">Pedlosky J. Graduate Education in Physical Oceanography. Oceanography 1992;5(2):117–20. </w:t>
      </w:r>
    </w:p>
    <w:p w14:paraId="4ABA3BE3" w14:textId="77777777" w:rsidR="008073B7" w:rsidRDefault="008073B7" w:rsidP="008073B7">
      <w:pPr>
        <w:pStyle w:val="Bibliography"/>
      </w:pPr>
      <w:r>
        <w:t xml:space="preserve">104. </w:t>
      </w:r>
      <w:r>
        <w:tab/>
        <w:t xml:space="preserve">Reardon SF, Valentino RA, Shores KA. Patterns of Literacy among U.S. Students. The Future of Children 2012;22(2):17–37. </w:t>
      </w:r>
    </w:p>
    <w:p w14:paraId="659843F0" w14:textId="77777777" w:rsidR="008073B7" w:rsidRDefault="008073B7" w:rsidP="008073B7">
      <w:pPr>
        <w:pStyle w:val="Bibliography"/>
      </w:pPr>
      <w:r>
        <w:t xml:space="preserve">105. </w:t>
      </w:r>
      <w:r>
        <w:tab/>
        <w:t xml:space="preserve">van Dijk JAGM. Digital divide research, achievements and shortcomings. Poetics 2006;34(4):221–35. </w:t>
      </w:r>
    </w:p>
    <w:p w14:paraId="1D732B2D" w14:textId="77777777" w:rsidR="008073B7" w:rsidRDefault="008073B7" w:rsidP="008073B7">
      <w:pPr>
        <w:pStyle w:val="Bibliography"/>
      </w:pPr>
      <w:r>
        <w:t xml:space="preserve">106. </w:t>
      </w:r>
      <w:r>
        <w:tab/>
        <w:t>Means B, Toyama Y, Murphy R, Bakia M, Jones K. Evaluation of Evidence-Based Practices in Online Learning: A Meta-Analysis and Review of Online Learning Studies [Internet]. Centre for Learning Technology; 2009 [cited 2020 Jul 13]. Available from: https://repository.alt.ac.uk/629/</w:t>
      </w:r>
    </w:p>
    <w:p w14:paraId="664C20C8" w14:textId="77777777" w:rsidR="008073B7" w:rsidRDefault="008073B7" w:rsidP="008073B7">
      <w:pPr>
        <w:pStyle w:val="Bibliography"/>
      </w:pPr>
      <w:r>
        <w:t xml:space="preserve">107. </w:t>
      </w:r>
      <w:r>
        <w:tab/>
        <w:t xml:space="preserve">Lakhal S, Bateman D, Bédard J. Blended Synchronous Delivery Modes in Graduate Programs: A Literature Review and How it is Implemented in the Master Teacher Program. Collected Essays on Learning and Teaching 2017;10:47–60. </w:t>
      </w:r>
    </w:p>
    <w:p w14:paraId="119284C8" w14:textId="77777777" w:rsidR="008073B7" w:rsidRDefault="008073B7" w:rsidP="008073B7">
      <w:pPr>
        <w:pStyle w:val="Bibliography"/>
      </w:pPr>
      <w:r>
        <w:t xml:space="preserve">108. </w:t>
      </w:r>
      <w:r>
        <w:tab/>
        <w:t>Tootle T, Hoffmann D, Allen A, Spracklen A, Groen C, Kelpsch D. Research and Teaching: Mini-Course-Based Undergraduate Research Experience: Impact on Student Understanding of STEM Research and Interest in STEM Programs. Journal of College Science Teaching [Internet] 2019 [cited 2020 Jul 31];048(06). Available from: https://www.nsta.org/store/product_detail.aspx?id=10.2505/4/jcst19_048_06_44</w:t>
      </w:r>
    </w:p>
    <w:p w14:paraId="3CFCA441" w14:textId="77777777" w:rsidR="008073B7" w:rsidRDefault="008073B7" w:rsidP="008073B7">
      <w:pPr>
        <w:pStyle w:val="Bibliography"/>
      </w:pPr>
      <w:r>
        <w:t xml:space="preserve">109. </w:t>
      </w:r>
      <w:r>
        <w:tab/>
        <w:t xml:space="preserve">Jordt H, Eddy SL, Brazil R, Lau I, Mann C, Brownell SE, et al. Values Affirmation Intervention Reduces Achievement Gap between Underrepresented Minority and White Students in Introductory Biology Classes. CBE Life Sci Educ 2017;16(3). </w:t>
      </w:r>
    </w:p>
    <w:p w14:paraId="433622E9" w14:textId="77777777" w:rsidR="008073B7" w:rsidRDefault="008073B7" w:rsidP="008073B7">
      <w:pPr>
        <w:pStyle w:val="Bibliography"/>
      </w:pPr>
      <w:r>
        <w:t xml:space="preserve">110. </w:t>
      </w:r>
      <w:r>
        <w:tab/>
        <w:t xml:space="preserve">Harackiewicz JM, Canning EA, Tibbetts Y, Giffen CJ, Blair SS, Rouse DI, et al. Closing the Social Class Achievement Gap for First-Generation Students in Undergraduate Biology. J Educ Psychol 2014;106(2):375–89. </w:t>
      </w:r>
    </w:p>
    <w:p w14:paraId="0EE6218F" w14:textId="77777777" w:rsidR="008073B7" w:rsidRDefault="008073B7" w:rsidP="008073B7">
      <w:pPr>
        <w:pStyle w:val="Bibliography"/>
      </w:pPr>
      <w:r>
        <w:lastRenderedPageBreak/>
        <w:t xml:space="preserve">111. </w:t>
      </w:r>
      <w:r>
        <w:tab/>
        <w:t xml:space="preserve">Miyake A, Kost-Smith LE, Finkelstein ND, Pollock SJ, Cohen GL, Ito TA. Reducing the gender achievement gap in college science: a classroom study of values affirmation. Science 2010;330(6008):1234–7. </w:t>
      </w:r>
    </w:p>
    <w:p w14:paraId="2DA2276B" w14:textId="77777777" w:rsidR="008073B7" w:rsidRDefault="008073B7" w:rsidP="008073B7">
      <w:pPr>
        <w:pStyle w:val="Bibliography"/>
      </w:pPr>
      <w:r>
        <w:t xml:space="preserve">112. </w:t>
      </w:r>
      <w:r>
        <w:tab/>
        <w:t xml:space="preserve">Harackiewicz JM, Canning EA, Tibbetts Y, Priniski SJ, Hyde JS. Closing Achievement Gaps with a Utility-Value Intervention: Disentangling Race and Social Class. J Pers Soc Psychol 2016;111(5):745–65. </w:t>
      </w:r>
    </w:p>
    <w:p w14:paraId="40CEFDC0" w14:textId="77777777" w:rsidR="008073B7" w:rsidRDefault="008073B7" w:rsidP="008073B7">
      <w:pPr>
        <w:pStyle w:val="Bibliography"/>
      </w:pPr>
      <w:r>
        <w:t xml:space="preserve">113. </w:t>
      </w:r>
      <w:r>
        <w:tab/>
        <w:t xml:space="preserve">Kaddoura M. Think Pair Share: A Teaching Learning Strategy to Enhance Students’ Critical Thinking. Educational Research Quarterly 2013;36(4):3–24. </w:t>
      </w:r>
    </w:p>
    <w:p w14:paraId="5FE98C55" w14:textId="77777777" w:rsidR="008073B7" w:rsidRDefault="008073B7" w:rsidP="008073B7">
      <w:pPr>
        <w:pStyle w:val="Bibliography"/>
      </w:pPr>
      <w:r>
        <w:t xml:space="preserve">114. </w:t>
      </w:r>
      <w:r>
        <w:tab/>
        <w:t xml:space="preserve">Adams NE. Bloom’s taxonomy of cognitive learning objectives. J Med Libr Assoc 2015;103(3):152–3. </w:t>
      </w:r>
    </w:p>
    <w:p w14:paraId="1DB99410" w14:textId="77777777" w:rsidR="008073B7" w:rsidRDefault="008073B7" w:rsidP="008073B7">
      <w:pPr>
        <w:pStyle w:val="Bibliography"/>
      </w:pPr>
      <w:r>
        <w:t xml:space="preserve">115. </w:t>
      </w:r>
      <w:r>
        <w:tab/>
        <w:t xml:space="preserve">Bishop JL, University US, Verleger DMA, Univ E-RA, Beach D. The Flipped Classroom: A Survey of the Research. 2013;18. </w:t>
      </w:r>
    </w:p>
    <w:p w14:paraId="7371F4F6" w14:textId="77777777" w:rsidR="008073B7" w:rsidRDefault="008073B7" w:rsidP="008073B7">
      <w:pPr>
        <w:pStyle w:val="Bibliography"/>
      </w:pPr>
      <w:r>
        <w:t xml:space="preserve">116. </w:t>
      </w:r>
      <w:r>
        <w:tab/>
        <w:t xml:space="preserve">Herreid CF, Schiller NA. Case Studies and the Flipped Classroom. Journal of College Science Teaching 2013;42(5):62–6. </w:t>
      </w:r>
    </w:p>
    <w:p w14:paraId="75CF88AF" w14:textId="77777777" w:rsidR="008073B7" w:rsidRDefault="008073B7" w:rsidP="008073B7">
      <w:pPr>
        <w:pStyle w:val="Bibliography"/>
      </w:pPr>
      <w:r>
        <w:t xml:space="preserve">117. </w:t>
      </w:r>
      <w:r>
        <w:tab/>
        <w:t xml:space="preserve">Mok HN. Teaching tip: The flipped classroom. 2014;25:7. </w:t>
      </w:r>
    </w:p>
    <w:p w14:paraId="35BBA393" w14:textId="77777777" w:rsidR="008073B7" w:rsidRDefault="008073B7" w:rsidP="008073B7">
      <w:pPr>
        <w:pStyle w:val="Bibliography"/>
      </w:pPr>
      <w:r>
        <w:t xml:space="preserve">118. </w:t>
      </w:r>
      <w:r>
        <w:tab/>
        <w:t xml:space="preserve">Bonham KS, Stefan MI. Women are underrepresented in computational biology: An analysis of the scholarly literature in biology, computer science and computational biology. PLOS Computational Biology 2017;13(10):e1005134. </w:t>
      </w:r>
    </w:p>
    <w:p w14:paraId="7A7F1DEF" w14:textId="77777777" w:rsidR="008073B7" w:rsidRDefault="008073B7" w:rsidP="008073B7">
      <w:pPr>
        <w:pStyle w:val="Bibliography"/>
      </w:pPr>
      <w:r>
        <w:t xml:space="preserve">119. </w:t>
      </w:r>
      <w:r>
        <w:tab/>
        <w:t>Eren AM. Gender Gap at an International Conference on Bioinformatics [Internet]. Meren Lab2017 [cited 2020 Jul 31];Available from: http://merenlab.org/2017/09/14/gender-gap/</w:t>
      </w:r>
    </w:p>
    <w:p w14:paraId="79AC4A5D" w14:textId="77777777" w:rsidR="008073B7" w:rsidRDefault="008073B7" w:rsidP="008073B7">
      <w:pPr>
        <w:pStyle w:val="Bibliography"/>
      </w:pPr>
      <w:r>
        <w:t xml:space="preserve">120. </w:t>
      </w:r>
      <w:r>
        <w:tab/>
        <w:t xml:space="preserve">Marx V. The big challenges of big data. Nature 2013;498(7453):255–60. </w:t>
      </w:r>
    </w:p>
    <w:p w14:paraId="61ADCB64" w14:textId="77777777" w:rsidR="008073B7" w:rsidRDefault="008073B7" w:rsidP="008073B7">
      <w:pPr>
        <w:pStyle w:val="Bibliography"/>
      </w:pPr>
      <w:r>
        <w:t xml:space="preserve">121. </w:t>
      </w:r>
      <w:r>
        <w:tab/>
        <w:t xml:space="preserve">Murdoch TB, Detsky AS. The Inevitable Application of Big Data to Health Care. JAMA 2013;309(13):1351–2. </w:t>
      </w:r>
    </w:p>
    <w:p w14:paraId="6360B409" w14:textId="77777777" w:rsidR="008073B7" w:rsidRDefault="008073B7" w:rsidP="008073B7">
      <w:pPr>
        <w:pStyle w:val="Bibliography"/>
      </w:pPr>
      <w:r>
        <w:t xml:space="preserve">122. </w:t>
      </w:r>
      <w:r>
        <w:tab/>
        <w:t>Einav L, Levin J. Economics in the age of big data. Science [Internet] 2014 [cited 2020 Aug 2];346(6210). Available from: http://science.sciencemag.org/content/346/6210/1243089</w:t>
      </w:r>
    </w:p>
    <w:p w14:paraId="0FE7AF04" w14:textId="77777777" w:rsidR="008073B7" w:rsidRDefault="008073B7" w:rsidP="008073B7">
      <w:pPr>
        <w:pStyle w:val="Bibliography"/>
      </w:pPr>
      <w:r>
        <w:t xml:space="preserve">123. </w:t>
      </w:r>
      <w:r>
        <w:tab/>
        <w:t>Kothiyal A, Majumdar R, Murthy S, Iyer S. Effect of think-pair-share in a large CS1 class: 83% sustained engagement [Internet]. In: Proceedings of the ninth annual international ACM conference on International computing education research. San Diego, San California, USA: Association for Computing Machinery; 2013 [cited 2020 Jul 10]. page 137–144.Available from: https://doi.org/10.1145/2493394.2493408</w:t>
      </w:r>
    </w:p>
    <w:p w14:paraId="4631D597" w14:textId="77777777" w:rsidR="008073B7" w:rsidRDefault="008073B7" w:rsidP="008073B7">
      <w:pPr>
        <w:pStyle w:val="Bibliography"/>
      </w:pPr>
      <w:r>
        <w:t xml:space="preserve">124. </w:t>
      </w:r>
      <w:r>
        <w:tab/>
        <w:t xml:space="preserve">Nagappan N, Williams L, Ferzli M, Wiebe E, Yang K, Miller C, et al. Improving the CS1 experience with pair programming. SIGCSE Bull 2003;35(1):359–362. </w:t>
      </w:r>
    </w:p>
    <w:p w14:paraId="00DBD0FC" w14:textId="77777777" w:rsidR="008073B7" w:rsidRDefault="008073B7" w:rsidP="008073B7">
      <w:pPr>
        <w:pStyle w:val="Bibliography"/>
      </w:pPr>
      <w:r>
        <w:t xml:space="preserve">125. </w:t>
      </w:r>
      <w:r>
        <w:tab/>
        <w:t>Kosinski-Collins MS, Godsoe K, Epstein IR. The Brandeis Science Posse: Building a Cohort Model Program To Retain Underserved Students in the Sciences [Internet]. In: Nelson DJ, Cheng HN, editors. ACS Symposium Series. Washington, DC: American Chemical Society; 2017 [cited 2020 Aug 2]. page 45–58.Available from: https://pubs.acs.org/doi/abs/10.1021/bk-2017-1256.ch004</w:t>
      </w:r>
    </w:p>
    <w:p w14:paraId="0BECFFD5" w14:textId="77777777" w:rsidR="008073B7" w:rsidRDefault="008073B7" w:rsidP="008073B7">
      <w:pPr>
        <w:pStyle w:val="Bibliography"/>
      </w:pPr>
      <w:r>
        <w:lastRenderedPageBreak/>
        <w:t xml:space="preserve">126. </w:t>
      </w:r>
      <w:r>
        <w:tab/>
        <w:t xml:space="preserve">Chow C-ET, Sachdeva R, Cram JA, Steele JA, Needham DM, Patel A, et al. Temporal variability and coherence of euphotic zone bacterial communities over a decade in the Southern California Bight. ISME J 2013;7(12):2259–73. </w:t>
      </w:r>
    </w:p>
    <w:p w14:paraId="1E1F4F45" w14:textId="77777777" w:rsidR="008073B7" w:rsidRDefault="008073B7" w:rsidP="008073B7">
      <w:pPr>
        <w:pStyle w:val="Bibliography"/>
      </w:pPr>
      <w:r>
        <w:t xml:space="preserve">127. </w:t>
      </w:r>
      <w:r>
        <w:tab/>
        <w:t xml:space="preserve">Kwon EY, Primeau F, Sarmiento JL. The impact of remineralization depth on the air–sea carbon balance. Nature Geosci 2009;2(9):630–5. </w:t>
      </w:r>
    </w:p>
    <w:p w14:paraId="3230D495" w14:textId="77777777" w:rsidR="008073B7" w:rsidRDefault="008073B7" w:rsidP="008073B7">
      <w:pPr>
        <w:pStyle w:val="Bibliography"/>
      </w:pPr>
      <w:r>
        <w:t xml:space="preserve">128. </w:t>
      </w:r>
      <w:r>
        <w:tab/>
        <w:t xml:space="preserve">Herndl GJ, Reinthaler T. Microbial control of the dark end of the biological pump. Nature Geosci 2013;6(9):718–24. </w:t>
      </w:r>
    </w:p>
    <w:p w14:paraId="16583767" w14:textId="77777777" w:rsidR="008073B7" w:rsidRDefault="008073B7" w:rsidP="008073B7">
      <w:pPr>
        <w:pStyle w:val="Bibliography"/>
      </w:pPr>
      <w:r>
        <w:t xml:space="preserve">129. </w:t>
      </w:r>
      <w:r>
        <w:tab/>
        <w:t>National Center for Education Statistics. School Detail for Cambridge-South Dorchester High School [Internet]. 2019 [cited 2020 Aug 4];Available from: https://nces.ed.gov/ccd/schoolsearch/school_detail.asp?Search=1&amp;DistrictID=2400300&amp;ID=240030000612</w:t>
      </w:r>
    </w:p>
    <w:p w14:paraId="0B4B7F12" w14:textId="51522F64" w:rsidR="00780114" w:rsidRPr="00780114" w:rsidRDefault="00780114" w:rsidP="004E5506">
      <w:r>
        <w:fldChar w:fldCharType="end"/>
      </w:r>
    </w:p>
    <w:p w14:paraId="6A568950" w14:textId="77777777" w:rsidR="008C7ACD" w:rsidRDefault="008C7ACD" w:rsidP="004E5506">
      <w:bookmarkStart w:id="26" w:name="_b1tzx7rp43od" w:colFirst="0" w:colLast="0"/>
      <w:bookmarkEnd w:id="26"/>
    </w:p>
    <w:sectPr w:rsidR="008C7ACD" w:rsidSect="002472CF">
      <w:pgSz w:w="12240" w:h="15840"/>
      <w:pgMar w:top="1440" w:right="1440" w:bottom="1440" w:left="1440" w:header="720" w:footer="720" w:gutter="0"/>
      <w:pgNumType w:start="1"/>
      <w:cols w:space="720"/>
      <w:titlePg/>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4008014" w16cex:dateUtc="2020-08-04T17:56:16.5Z"/>
  <w16cex:commentExtensible w16cex:durableId="6BC6E2D8" w16cex:dateUtc="2020-08-04T18:00:16.805Z"/>
  <w16cex:commentExtensible w16cex:durableId="6A07A201" w16cex:dateUtc="2020-08-04T18:06:52.869Z"/>
  <w16cex:commentExtensible w16cex:durableId="3FD8CB4F" w16cex:dateUtc="2020-08-04T18:13:21.181Z"/>
  <w16cex:commentExtensible w16cex:durableId="1E8A1672" w16cex:dateUtc="2020-08-04T18:19:34.713Z"/>
  <w16cex:commentExtensible w16cex:durableId="48B7FCE6" w16cex:dateUtc="2020-08-04T18:20:59.452Z"/>
  <w16cex:commentExtensible w16cex:durableId="7F179F5B" w16cex:dateUtc="2020-08-04T18:22:32.356Z"/>
  <w16cex:commentExtensible w16cex:durableId="2694B1C5" w16cex:dateUtc="2020-08-04T18:24:05.768Z"/>
  <w16cex:commentExtensible w16cex:durableId="2D044297" w16cex:dateUtc="2020-08-04T18:24:54.54Z"/>
  <w16cex:commentExtensible w16cex:durableId="322415DC" w16cex:dateUtc="2020-08-04T18:25:40.668Z"/>
  <w16cex:commentExtensible w16cex:durableId="0189B7FD" w16cex:dateUtc="2020-08-04T18:29:09.576Z"/>
  <w16cex:commentExtensible w16cex:durableId="5425F553" w16cex:dateUtc="2020-08-04T18:30:28.738Z"/>
  <w16cex:commentExtensible w16cex:durableId="449F70F1" w16cex:dateUtc="2020-08-04T18:31:36.699Z"/>
  <w16cex:commentExtensible w16cex:durableId="61405E3F" w16cex:dateUtc="2020-08-04T18:32:05.745Z"/>
  <w16cex:commentExtensible w16cex:durableId="0A6F638A" w16cex:dateUtc="2020-08-04T18:32:32.121Z"/>
  <w16cex:commentExtensible w16cex:durableId="2C2C7849" w16cex:dateUtc="2020-08-04T18:33:06.399Z"/>
  <w16cex:commentExtensible w16cex:durableId="5E38E4EC" w16cex:dateUtc="2020-08-04T18:41:32.917Z"/>
  <w16cex:commentExtensible w16cex:durableId="54E0F54F" w16cex:dateUtc="2020-08-04T18:47:56.124Z"/>
  <w16cex:commentExtensible w16cex:durableId="18E66FD3" w16cex:dateUtc="2020-08-04T18:50:00.33Z"/>
  <w16cex:commentExtensible w16cex:durableId="40BEEF70" w16cex:dateUtc="2020-08-04T18:54:28.706Z"/>
  <w16cex:commentExtensible w16cex:durableId="6B3A3ADA" w16cex:dateUtc="2020-08-04T18:56:58.263Z"/>
  <w16cex:commentExtensible w16cex:durableId="54772B9D" w16cex:dateUtc="2020-08-04T19:01:24.023Z"/>
  <w16cex:commentExtensible w16cex:durableId="6298B710" w16cex:dateUtc="2020-08-04T19:06:06.493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EC88D7" w14:textId="77777777" w:rsidR="00475EA0" w:rsidRDefault="00475EA0" w:rsidP="004E5506">
      <w:r>
        <w:separator/>
      </w:r>
    </w:p>
    <w:p w14:paraId="2F4A65A4" w14:textId="77777777" w:rsidR="00475EA0" w:rsidRDefault="00475EA0" w:rsidP="004E5506"/>
  </w:endnote>
  <w:endnote w:type="continuationSeparator" w:id="0">
    <w:p w14:paraId="6C59DD82" w14:textId="77777777" w:rsidR="00475EA0" w:rsidRDefault="00475EA0" w:rsidP="004E5506">
      <w:r>
        <w:continuationSeparator/>
      </w:r>
    </w:p>
    <w:p w14:paraId="4E93C660" w14:textId="77777777" w:rsidR="00475EA0" w:rsidRDefault="00475EA0" w:rsidP="004E55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AR PL SungtiL GB">
    <w:altName w:val="Calibri"/>
    <w:charset w:val="00"/>
    <w:family w:val="auto"/>
    <w:pitch w:val="variable"/>
  </w:font>
  <w:font w:name="Lohit Devanagari">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857198" w14:textId="77777777" w:rsidR="00475EA0" w:rsidRDefault="00475EA0" w:rsidP="004E5506">
      <w:r>
        <w:separator/>
      </w:r>
    </w:p>
    <w:p w14:paraId="1363A54B" w14:textId="77777777" w:rsidR="00475EA0" w:rsidRDefault="00475EA0" w:rsidP="004E5506"/>
  </w:footnote>
  <w:footnote w:type="continuationSeparator" w:id="0">
    <w:p w14:paraId="689BE471" w14:textId="77777777" w:rsidR="00475EA0" w:rsidRDefault="00475EA0" w:rsidP="004E5506">
      <w:r>
        <w:continuationSeparator/>
      </w:r>
    </w:p>
    <w:p w14:paraId="3F97B22B" w14:textId="77777777" w:rsidR="00475EA0" w:rsidRDefault="00475EA0" w:rsidP="004E550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457EB5"/>
    <w:multiLevelType w:val="hybridMultilevel"/>
    <w:tmpl w:val="EBCEE78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2E07AF"/>
    <w:multiLevelType w:val="hybridMultilevel"/>
    <w:tmpl w:val="52AC28F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7ACD"/>
    <w:rsid w:val="00004098"/>
    <w:rsid w:val="00012F16"/>
    <w:rsid w:val="00016AEC"/>
    <w:rsid w:val="0006218E"/>
    <w:rsid w:val="00073799"/>
    <w:rsid w:val="00097D91"/>
    <w:rsid w:val="000B4E5D"/>
    <w:rsid w:val="000B6040"/>
    <w:rsid w:val="000D05AB"/>
    <w:rsid w:val="000E0041"/>
    <w:rsid w:val="0010203C"/>
    <w:rsid w:val="001079DA"/>
    <w:rsid w:val="0012460D"/>
    <w:rsid w:val="00140D76"/>
    <w:rsid w:val="00180E35"/>
    <w:rsid w:val="0018374C"/>
    <w:rsid w:val="00184EE5"/>
    <w:rsid w:val="0019008F"/>
    <w:rsid w:val="001942AA"/>
    <w:rsid w:val="001A28AE"/>
    <w:rsid w:val="001A55F0"/>
    <w:rsid w:val="001E0189"/>
    <w:rsid w:val="002013C5"/>
    <w:rsid w:val="00231074"/>
    <w:rsid w:val="002472CF"/>
    <w:rsid w:val="00247ADC"/>
    <w:rsid w:val="00247BFC"/>
    <w:rsid w:val="00251280"/>
    <w:rsid w:val="00261DDB"/>
    <w:rsid w:val="00291093"/>
    <w:rsid w:val="00294000"/>
    <w:rsid w:val="002A4EFC"/>
    <w:rsid w:val="002D310B"/>
    <w:rsid w:val="002E199D"/>
    <w:rsid w:val="002F39FC"/>
    <w:rsid w:val="00360E26"/>
    <w:rsid w:val="00365F88"/>
    <w:rsid w:val="00370F6F"/>
    <w:rsid w:val="003C4C7D"/>
    <w:rsid w:val="004104A3"/>
    <w:rsid w:val="004364AB"/>
    <w:rsid w:val="00456FB9"/>
    <w:rsid w:val="00475EA0"/>
    <w:rsid w:val="00481AFE"/>
    <w:rsid w:val="00495C48"/>
    <w:rsid w:val="004B13A8"/>
    <w:rsid w:val="004B60FA"/>
    <w:rsid w:val="004D0362"/>
    <w:rsid w:val="004E5506"/>
    <w:rsid w:val="004F050A"/>
    <w:rsid w:val="00522DD0"/>
    <w:rsid w:val="00523CAD"/>
    <w:rsid w:val="005253D3"/>
    <w:rsid w:val="005522DD"/>
    <w:rsid w:val="0056188F"/>
    <w:rsid w:val="00565405"/>
    <w:rsid w:val="005725D5"/>
    <w:rsid w:val="00590364"/>
    <w:rsid w:val="005904C1"/>
    <w:rsid w:val="005D2D9A"/>
    <w:rsid w:val="005F3972"/>
    <w:rsid w:val="005F709B"/>
    <w:rsid w:val="00620196"/>
    <w:rsid w:val="006342F3"/>
    <w:rsid w:val="00665B0F"/>
    <w:rsid w:val="00673765"/>
    <w:rsid w:val="006A14EB"/>
    <w:rsid w:val="006A5FBA"/>
    <w:rsid w:val="006D43BE"/>
    <w:rsid w:val="006E45F9"/>
    <w:rsid w:val="006F1E64"/>
    <w:rsid w:val="00734566"/>
    <w:rsid w:val="00780114"/>
    <w:rsid w:val="00786F3D"/>
    <w:rsid w:val="007875BC"/>
    <w:rsid w:val="007B17D3"/>
    <w:rsid w:val="007B2E67"/>
    <w:rsid w:val="007F08A5"/>
    <w:rsid w:val="008073B7"/>
    <w:rsid w:val="00846626"/>
    <w:rsid w:val="00874767"/>
    <w:rsid w:val="00880276"/>
    <w:rsid w:val="008A1027"/>
    <w:rsid w:val="008A25B3"/>
    <w:rsid w:val="008A7EF3"/>
    <w:rsid w:val="008B15CD"/>
    <w:rsid w:val="008C7ACD"/>
    <w:rsid w:val="008D54C5"/>
    <w:rsid w:val="008E16D9"/>
    <w:rsid w:val="008E573E"/>
    <w:rsid w:val="008E70B5"/>
    <w:rsid w:val="008F7F64"/>
    <w:rsid w:val="00941684"/>
    <w:rsid w:val="00941B1B"/>
    <w:rsid w:val="00950B1B"/>
    <w:rsid w:val="009600CD"/>
    <w:rsid w:val="0096528D"/>
    <w:rsid w:val="00971E7F"/>
    <w:rsid w:val="00971F7C"/>
    <w:rsid w:val="009744FF"/>
    <w:rsid w:val="0098731C"/>
    <w:rsid w:val="00A17BFE"/>
    <w:rsid w:val="00A2269C"/>
    <w:rsid w:val="00A32179"/>
    <w:rsid w:val="00A450D9"/>
    <w:rsid w:val="00A81B9B"/>
    <w:rsid w:val="00AB2F3D"/>
    <w:rsid w:val="00AE3E4B"/>
    <w:rsid w:val="00AF1190"/>
    <w:rsid w:val="00B116DD"/>
    <w:rsid w:val="00B32688"/>
    <w:rsid w:val="00B32EF4"/>
    <w:rsid w:val="00B416A9"/>
    <w:rsid w:val="00B44385"/>
    <w:rsid w:val="00B81A5A"/>
    <w:rsid w:val="00BC646F"/>
    <w:rsid w:val="00BD3E04"/>
    <w:rsid w:val="00C011CE"/>
    <w:rsid w:val="00C45930"/>
    <w:rsid w:val="00C45989"/>
    <w:rsid w:val="00C80B40"/>
    <w:rsid w:val="00D14215"/>
    <w:rsid w:val="00D22651"/>
    <w:rsid w:val="00D31E6F"/>
    <w:rsid w:val="00D37CAE"/>
    <w:rsid w:val="00D54DCE"/>
    <w:rsid w:val="00D71779"/>
    <w:rsid w:val="00D94F89"/>
    <w:rsid w:val="00DA002A"/>
    <w:rsid w:val="00DA7324"/>
    <w:rsid w:val="00DC0C41"/>
    <w:rsid w:val="00DC4768"/>
    <w:rsid w:val="00DD0B45"/>
    <w:rsid w:val="00DD1255"/>
    <w:rsid w:val="00DE1126"/>
    <w:rsid w:val="00E17962"/>
    <w:rsid w:val="00E259D7"/>
    <w:rsid w:val="00E31FDE"/>
    <w:rsid w:val="00E667C6"/>
    <w:rsid w:val="00E84DF5"/>
    <w:rsid w:val="00E856C5"/>
    <w:rsid w:val="00E925A2"/>
    <w:rsid w:val="00EB2305"/>
    <w:rsid w:val="00EC42BB"/>
    <w:rsid w:val="00EC5D47"/>
    <w:rsid w:val="00ED142A"/>
    <w:rsid w:val="00ED3160"/>
    <w:rsid w:val="00F43FF1"/>
    <w:rsid w:val="00F543AE"/>
    <w:rsid w:val="00FD480F"/>
    <w:rsid w:val="00FD6F70"/>
    <w:rsid w:val="00FE382E"/>
    <w:rsid w:val="00FE689B"/>
    <w:rsid w:val="00FE71BA"/>
    <w:rsid w:val="00FF009A"/>
    <w:rsid w:val="1B9BA4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0E617"/>
  <w15:docId w15:val="{C15E7836-AED2-4214-A647-DB5871B02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2"/>
        <w:szCs w:val="22"/>
        <w:lang w:val="en" w:eastAsia="en-US" w:bidi="ar-SA"/>
      </w:rPr>
    </w:rPrDefault>
    <w:pPrDefault>
      <w:pPr>
        <w:spacing w:after="1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E5506"/>
  </w:style>
  <w:style w:type="paragraph" w:styleId="Heading1">
    <w:name w:val="heading 1"/>
    <w:basedOn w:val="Normal"/>
    <w:next w:val="Normal"/>
    <w:uiPriority w:val="9"/>
    <w:qFormat/>
    <w:rsid w:val="005904C1"/>
    <w:pPr>
      <w:keepNext/>
      <w:keepLines/>
      <w:spacing w:before="100" w:after="40"/>
      <w:outlineLvl w:val="0"/>
    </w:pPr>
    <w:rPr>
      <w:b/>
      <w:i/>
      <w:sz w:val="36"/>
      <w:szCs w:val="36"/>
    </w:rPr>
  </w:style>
  <w:style w:type="paragraph" w:styleId="Heading2">
    <w:name w:val="heading 2"/>
    <w:basedOn w:val="Normal"/>
    <w:next w:val="Normal"/>
    <w:uiPriority w:val="9"/>
    <w:unhideWhenUsed/>
    <w:qFormat/>
    <w:pPr>
      <w:keepNext/>
      <w:keepLines/>
      <w:spacing w:before="60" w:after="40"/>
      <w:outlineLvl w:val="1"/>
    </w:pPr>
    <w:rPr>
      <w:b/>
      <w:sz w:val="28"/>
      <w:szCs w:val="28"/>
    </w:rPr>
  </w:style>
  <w:style w:type="paragraph" w:styleId="Heading3">
    <w:name w:val="heading 3"/>
    <w:basedOn w:val="Normal"/>
    <w:next w:val="Normal"/>
    <w:uiPriority w:val="9"/>
    <w:unhideWhenUsed/>
    <w:qFormat/>
    <w:rsid w:val="00E259D7"/>
    <w:pPr>
      <w:outlineLvl w:val="2"/>
    </w:pPr>
    <w:rPr>
      <w:b/>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Bibliography">
    <w:name w:val="Bibliography"/>
    <w:basedOn w:val="Normal"/>
    <w:next w:val="Normal"/>
    <w:uiPriority w:val="37"/>
    <w:unhideWhenUsed/>
    <w:rsid w:val="00780114"/>
    <w:pPr>
      <w:tabs>
        <w:tab w:val="left" w:pos="624"/>
      </w:tabs>
      <w:spacing w:after="240"/>
      <w:ind w:left="624" w:hanging="624"/>
    </w:pPr>
  </w:style>
  <w:style w:type="paragraph" w:customStyle="1" w:styleId="FigureCaption">
    <w:name w:val="FigureCaption"/>
    <w:basedOn w:val="Normal"/>
    <w:link w:val="FigureCaptionChar"/>
    <w:qFormat/>
    <w:rsid w:val="004E5506"/>
    <w:pPr>
      <w:spacing w:line="228" w:lineRule="auto"/>
    </w:pPr>
    <w:rPr>
      <w:rFonts w:eastAsia="Arial"/>
      <w:sz w:val="18"/>
      <w:szCs w:val="18"/>
    </w:rPr>
  </w:style>
  <w:style w:type="paragraph" w:customStyle="1" w:styleId="Hypothesis">
    <w:name w:val="Hypothesis"/>
    <w:basedOn w:val="Normal"/>
    <w:link w:val="HypothesisChar"/>
    <w:qFormat/>
    <w:rsid w:val="00C45989"/>
    <w:rPr>
      <w:b/>
    </w:rPr>
  </w:style>
  <w:style w:type="character" w:customStyle="1" w:styleId="FigureCaptionChar">
    <w:name w:val="FigureCaption Char"/>
    <w:basedOn w:val="DefaultParagraphFont"/>
    <w:link w:val="FigureCaption"/>
    <w:rsid w:val="004E5506"/>
    <w:rPr>
      <w:rFonts w:eastAsia="Arial"/>
      <w:sz w:val="18"/>
      <w:szCs w:val="18"/>
    </w:rPr>
  </w:style>
  <w:style w:type="paragraph" w:customStyle="1" w:styleId="SubHypothesis">
    <w:name w:val="SubHypothesis"/>
    <w:basedOn w:val="Hypothesis"/>
    <w:link w:val="SubHypothesisChar"/>
    <w:qFormat/>
    <w:rsid w:val="00C45989"/>
    <w:pPr>
      <w:ind w:left="180"/>
    </w:pPr>
  </w:style>
  <w:style w:type="character" w:customStyle="1" w:styleId="HypothesisChar">
    <w:name w:val="Hypothesis Char"/>
    <w:basedOn w:val="DefaultParagraphFont"/>
    <w:link w:val="Hypothesis"/>
    <w:rsid w:val="00C45989"/>
    <w:rPr>
      <w:b/>
    </w:rPr>
  </w:style>
  <w:style w:type="character" w:styleId="CommentReference">
    <w:name w:val="annotation reference"/>
    <w:basedOn w:val="DefaultParagraphFont"/>
    <w:uiPriority w:val="99"/>
    <w:semiHidden/>
    <w:unhideWhenUsed/>
    <w:rsid w:val="006A14EB"/>
    <w:rPr>
      <w:sz w:val="16"/>
      <w:szCs w:val="16"/>
    </w:rPr>
  </w:style>
  <w:style w:type="character" w:customStyle="1" w:styleId="SubHypothesisChar">
    <w:name w:val="SubHypothesis Char"/>
    <w:basedOn w:val="HypothesisChar"/>
    <w:link w:val="SubHypothesis"/>
    <w:rsid w:val="00C45989"/>
    <w:rPr>
      <w:b/>
    </w:rPr>
  </w:style>
  <w:style w:type="paragraph" w:styleId="CommentText">
    <w:name w:val="annotation text"/>
    <w:basedOn w:val="Normal"/>
    <w:link w:val="CommentTextChar"/>
    <w:uiPriority w:val="99"/>
    <w:semiHidden/>
    <w:unhideWhenUsed/>
    <w:rsid w:val="006A14EB"/>
    <w:rPr>
      <w:sz w:val="20"/>
      <w:szCs w:val="20"/>
    </w:rPr>
  </w:style>
  <w:style w:type="character" w:customStyle="1" w:styleId="CommentTextChar">
    <w:name w:val="Comment Text Char"/>
    <w:basedOn w:val="DefaultParagraphFont"/>
    <w:link w:val="CommentText"/>
    <w:uiPriority w:val="99"/>
    <w:semiHidden/>
    <w:rsid w:val="006A14EB"/>
    <w:rPr>
      <w:sz w:val="20"/>
      <w:szCs w:val="20"/>
    </w:rPr>
  </w:style>
  <w:style w:type="paragraph" w:styleId="CommentSubject">
    <w:name w:val="annotation subject"/>
    <w:basedOn w:val="CommentText"/>
    <w:next w:val="CommentText"/>
    <w:link w:val="CommentSubjectChar"/>
    <w:uiPriority w:val="99"/>
    <w:semiHidden/>
    <w:unhideWhenUsed/>
    <w:rsid w:val="006A14EB"/>
    <w:rPr>
      <w:b/>
      <w:bCs/>
    </w:rPr>
  </w:style>
  <w:style w:type="character" w:customStyle="1" w:styleId="CommentSubjectChar">
    <w:name w:val="Comment Subject Char"/>
    <w:basedOn w:val="CommentTextChar"/>
    <w:link w:val="CommentSubject"/>
    <w:uiPriority w:val="99"/>
    <w:semiHidden/>
    <w:rsid w:val="006A14EB"/>
    <w:rPr>
      <w:b/>
      <w:bCs/>
      <w:sz w:val="20"/>
      <w:szCs w:val="20"/>
    </w:rPr>
  </w:style>
  <w:style w:type="paragraph" w:styleId="BalloonText">
    <w:name w:val="Balloon Text"/>
    <w:basedOn w:val="Normal"/>
    <w:link w:val="BalloonTextChar"/>
    <w:uiPriority w:val="99"/>
    <w:semiHidden/>
    <w:unhideWhenUsed/>
    <w:rsid w:val="006A14EB"/>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4EB"/>
    <w:rPr>
      <w:rFonts w:ascii="Segoe UI" w:hAnsi="Segoe UI" w:cs="Segoe UI"/>
      <w:sz w:val="18"/>
      <w:szCs w:val="18"/>
    </w:rPr>
  </w:style>
  <w:style w:type="character" w:styleId="Hyperlink">
    <w:name w:val="Hyperlink"/>
    <w:basedOn w:val="DefaultParagraphFont"/>
    <w:uiPriority w:val="99"/>
    <w:semiHidden/>
    <w:unhideWhenUsed/>
    <w:rsid w:val="00620196"/>
    <w:rPr>
      <w:color w:val="0000FF"/>
      <w:u w:val="single"/>
    </w:rPr>
  </w:style>
  <w:style w:type="character" w:styleId="FollowedHyperlink">
    <w:name w:val="FollowedHyperlink"/>
    <w:basedOn w:val="DefaultParagraphFont"/>
    <w:uiPriority w:val="99"/>
    <w:semiHidden/>
    <w:unhideWhenUsed/>
    <w:rsid w:val="00620196"/>
    <w:rPr>
      <w:color w:val="800080" w:themeColor="followedHyperlink"/>
      <w:u w:val="single"/>
    </w:rPr>
  </w:style>
  <w:style w:type="paragraph" w:styleId="ListParagraph">
    <w:name w:val="List Paragraph"/>
    <w:basedOn w:val="Normal"/>
    <w:uiPriority w:val="34"/>
    <w:qFormat/>
    <w:rsid w:val="00620196"/>
    <w:pPr>
      <w:ind w:left="720"/>
      <w:contextualSpacing/>
    </w:pPr>
  </w:style>
  <w:style w:type="paragraph" w:customStyle="1" w:styleId="Standard">
    <w:name w:val="Standard"/>
    <w:rsid w:val="00180E35"/>
    <w:pPr>
      <w:suppressAutoHyphens/>
      <w:autoSpaceDN w:val="0"/>
      <w:spacing w:after="0"/>
      <w:textAlignment w:val="baseline"/>
    </w:pPr>
    <w:rPr>
      <w:rFonts w:ascii="Liberation Serif" w:eastAsia="AR PL SungtiL GB" w:hAnsi="Liberation Serif" w:cs="Lohit Devanagari"/>
      <w:kern w:val="3"/>
      <w:sz w:val="24"/>
      <w:szCs w:val="24"/>
      <w:lang w:val="en-US" w:eastAsia="zh-CN" w:bidi="hi-IN"/>
    </w:rPr>
  </w:style>
  <w:style w:type="paragraph" w:styleId="Header">
    <w:name w:val="header"/>
    <w:basedOn w:val="Normal"/>
    <w:link w:val="HeaderChar"/>
    <w:uiPriority w:val="99"/>
    <w:unhideWhenUsed/>
    <w:rsid w:val="00FE71BA"/>
    <w:pPr>
      <w:tabs>
        <w:tab w:val="center" w:pos="4680"/>
        <w:tab w:val="right" w:pos="9360"/>
      </w:tabs>
      <w:spacing w:after="0"/>
    </w:pPr>
  </w:style>
  <w:style w:type="character" w:customStyle="1" w:styleId="HeaderChar">
    <w:name w:val="Header Char"/>
    <w:basedOn w:val="DefaultParagraphFont"/>
    <w:link w:val="Header"/>
    <w:uiPriority w:val="99"/>
    <w:rsid w:val="00FE71BA"/>
  </w:style>
  <w:style w:type="paragraph" w:styleId="Footer">
    <w:name w:val="footer"/>
    <w:basedOn w:val="Normal"/>
    <w:link w:val="FooterChar"/>
    <w:uiPriority w:val="99"/>
    <w:unhideWhenUsed/>
    <w:rsid w:val="00FE71BA"/>
    <w:pPr>
      <w:tabs>
        <w:tab w:val="center" w:pos="4680"/>
        <w:tab w:val="right" w:pos="9360"/>
      </w:tabs>
      <w:spacing w:after="0"/>
    </w:pPr>
  </w:style>
  <w:style w:type="character" w:customStyle="1" w:styleId="FooterChar">
    <w:name w:val="Footer Char"/>
    <w:basedOn w:val="DefaultParagraphFont"/>
    <w:link w:val="Footer"/>
    <w:uiPriority w:val="99"/>
    <w:rsid w:val="00FE71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439d93b69ab1478d"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F9E0B-0846-47AF-929D-611642607C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25</Pages>
  <Words>66569</Words>
  <Characters>379445</Characters>
  <Application>Microsoft Office Word</Application>
  <DocSecurity>0</DocSecurity>
  <Lines>3162</Lines>
  <Paragraphs>8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cob Cram</dc:creator>
  <cp:lastModifiedBy>Jacob Cram</cp:lastModifiedBy>
  <cp:revision>9</cp:revision>
  <dcterms:created xsi:type="dcterms:W3CDTF">2020-08-10T14:55:00Z</dcterms:created>
  <dcterms:modified xsi:type="dcterms:W3CDTF">2020-08-10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t7XH0oLs"/&gt;&lt;style id="http://www.zotero.org/styles/vancouver-superscript-brackets-only-year" locale="en-US" hasBibliography="1" bibliographyStyleHasBeenSet="1"/&gt;&lt;prefs&gt;&lt;pref name="fieldType" valu</vt:lpwstr>
  </property>
  <property fmtid="{D5CDD505-2E9C-101B-9397-08002B2CF9AE}" pid="3" name="ZOTERO_PREF_2">
    <vt:lpwstr>e="Field"/&gt;&lt;pref name="dontAskDelayCitationUpdates" value="true"/&gt;&lt;/prefs&gt;&lt;/data&gt;</vt:lpwstr>
  </property>
</Properties>
</file>